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5CEF8EF" w14:textId="77777777" w:rsidR="00125D3F" w:rsidRDefault="00BB7DB9" w:rsidP="00125D3F">
      <w:pPr>
        <w:spacing w:line="480" w:lineRule="auto"/>
        <w:jc w:val="both"/>
        <w:rPr>
          <w:b/>
          <w:sz w:val="22"/>
          <w:szCs w:val="22"/>
          <w:lang w:val="en-AU"/>
        </w:rPr>
      </w:pPr>
      <w:r w:rsidRPr="00303F87">
        <w:rPr>
          <w:b/>
          <w:sz w:val="22"/>
          <w:szCs w:val="22"/>
          <w:lang w:val="en-AU"/>
        </w:rPr>
        <w:t>SUPPLEMENTAL METHODS</w:t>
      </w:r>
    </w:p>
    <w:p w14:paraId="72601CE3" w14:textId="77777777" w:rsidR="00125D3F" w:rsidRDefault="000E0946" w:rsidP="00125D3F">
      <w:pPr>
        <w:spacing w:line="480" w:lineRule="auto"/>
        <w:jc w:val="both"/>
        <w:rPr>
          <w:b/>
          <w:i/>
          <w:lang w:val="en-AU"/>
        </w:rPr>
      </w:pPr>
      <w:r w:rsidRPr="00303F87">
        <w:rPr>
          <w:b/>
          <w:i/>
          <w:lang w:val="en-AU"/>
        </w:rPr>
        <w:t>Cell line culturing.</w:t>
      </w:r>
    </w:p>
    <w:p w14:paraId="717B259B" w14:textId="2F99B007" w:rsidR="00125D3F" w:rsidRDefault="000E0946" w:rsidP="00125D3F">
      <w:pPr>
        <w:spacing w:line="480" w:lineRule="auto"/>
        <w:ind w:firstLine="708"/>
        <w:jc w:val="both"/>
        <w:rPr>
          <w:lang w:val="en-AU"/>
        </w:rPr>
      </w:pPr>
      <w:r w:rsidRPr="00303F87">
        <w:rPr>
          <w:lang w:val="en-AU"/>
        </w:rPr>
        <w:t xml:space="preserve">All reagents were purchased from GIBCO-Life Technologies unless otherwise indicated. HeLa-JVM cells were grown as previously described </w:t>
      </w:r>
      <w:r w:rsidR="00760A16" w:rsidRPr="00303F87">
        <w:rPr>
          <w:lang w:val="en-AU"/>
        </w:rPr>
        <w:fldChar w:fldCharType="begin"/>
      </w:r>
      <w:r w:rsidR="00B26F7E">
        <w:rPr>
          <w:lang w:val="en-AU"/>
        </w:rPr>
        <w:instrText xml:space="preserve"> ADDIN EN.CITE &lt;EndNote&gt;&lt;Cite&gt;&lt;Author&gt;Athanikar&lt;/Author&gt;&lt;Year&gt;2004&lt;/Year&gt;&lt;RecNum&gt;77&lt;/RecNum&gt;&lt;DisplayText&gt;(Athanikar et al. 2004)&lt;/DisplayText&gt;&lt;record&gt;&lt;rec-number&gt;77&lt;/rec-number&gt;&lt;foreign-keys&gt;&lt;key app="EN" db-id="ssde20dflpxswdeat27vf9vxdfwzxwsrt5fx" timestamp="1476982339"&gt;77&lt;/key&gt;&lt;/foreign-keys&gt;&lt;ref-type name="Journal Article"&gt;17&lt;/ref-type&gt;&lt;contributors&gt;&lt;authors&gt;&lt;author&gt;Athanikar, J. N.&lt;/author&gt;&lt;author&gt;Badge, R. M.&lt;/author&gt;&lt;author&gt;Moran, J. V.&lt;/author&gt;&lt;/authors&gt;&lt;/contributors&gt;&lt;auth-address&gt;Department of Human Genetics, The University of Michigan Medical School, Ann Arbor, MI 48109-0618, USA.&lt;/auth-address&gt;&lt;titles&gt;&lt;title&gt;A YY1-binding site is required for accurate human LINE-1 transcription initiation&lt;/title&gt;&lt;secondary-title&gt;Nucleic Acids Res&lt;/secondary-title&gt;&lt;/titles&gt;&lt;periodical&gt;&lt;full-title&gt;Nucleic Acids Res&lt;/full-title&gt;&lt;abbr-1&gt;Nucleic acids research&lt;/abbr-1&gt;&lt;/periodical&gt;&lt;pages&gt;3846-55&lt;/pages&gt;&lt;volume&gt;32&lt;/volume&gt;&lt;number&gt;13&lt;/number&gt;&lt;keywords&gt;&lt;keyword&gt;5&amp;apos; Untranslated Regions&lt;/keyword&gt;&lt;keyword&gt;Base Sequence&lt;/keyword&gt;&lt;keyword&gt;Binding Sites&lt;/keyword&gt;&lt;keyword&gt;Cell Line, Tumor&lt;/keyword&gt;&lt;keyword&gt;Humans&lt;/keyword&gt;&lt;keyword&gt;*Long Interspersed Nucleotide Elements&lt;/keyword&gt;&lt;keyword&gt;Molecular Sequence Data&lt;/keyword&gt;&lt;keyword&gt;Mutagenesis, Insertional&lt;/keyword&gt;&lt;keyword&gt;Mutation&lt;/keyword&gt;&lt;keyword&gt;Research Support, Non-U.S. Gov&amp;apos;t&lt;/keyword&gt;&lt;keyword&gt;Research Support, U.S. Gov&amp;apos;t, P.H.S.&lt;/keyword&gt;&lt;keyword&gt;Trans-Activation (Genetics)&lt;/keyword&gt;&lt;keyword&gt;Transcription Factors/*metabolism&lt;/keyword&gt;&lt;keyword&gt;*Transcription, Genetic&lt;/keyword&gt;&lt;/keywords&gt;&lt;dates&gt;&lt;year&gt;2004&lt;/year&gt;&lt;/dates&gt;&lt;accession-num&gt;15272086&lt;/accession-num&gt;&lt;urls&gt;&lt;related-urls&gt;&lt;url&gt;http://www.ncbi.nlm.nih.gov/entrez/query.fcgi?cmd=Retrieve&amp;amp;db=PubMed&amp;amp;dopt=Citation&amp;amp;list_uids=15272086 &lt;/url&gt;&lt;/related-urls&gt;&lt;/urls&gt;&lt;/record&gt;&lt;/Cite&gt;&lt;/EndNote&gt;</w:instrText>
      </w:r>
      <w:r w:rsidR="00760A16" w:rsidRPr="00303F87">
        <w:rPr>
          <w:lang w:val="en-AU"/>
        </w:rPr>
        <w:fldChar w:fldCharType="separate"/>
      </w:r>
      <w:r w:rsidR="00760A16" w:rsidRPr="00303F87">
        <w:rPr>
          <w:noProof/>
          <w:lang w:val="en-AU"/>
        </w:rPr>
        <w:t>(</w:t>
      </w:r>
      <w:hyperlink w:anchor="_ENREF_2" w:tooltip="Athanikar, 2004 #77" w:history="1">
        <w:r w:rsidR="00B26F7E" w:rsidRPr="00303F87">
          <w:rPr>
            <w:noProof/>
            <w:lang w:val="en-AU"/>
          </w:rPr>
          <w:t>Athanikar et al. 2004</w:t>
        </w:r>
      </w:hyperlink>
      <w:r w:rsidR="00760A16" w:rsidRPr="00303F87">
        <w:rPr>
          <w:noProof/>
          <w:lang w:val="en-AU"/>
        </w:rPr>
        <w:t>)</w:t>
      </w:r>
      <w:r w:rsidR="00760A16" w:rsidRPr="00303F87">
        <w:rPr>
          <w:lang w:val="en-AU"/>
        </w:rPr>
        <w:fldChar w:fldCharType="end"/>
      </w:r>
      <w:r w:rsidRPr="00303F87">
        <w:rPr>
          <w:lang w:val="en-AU"/>
        </w:rPr>
        <w:t xml:space="preserve">. Briefly, cells were passaged by standard trypsinization (using a 0.05% stock) and the culture media used was Dulbecco's Modified Eagle Medium (DMEM) high glucose, supplemented with 10% </w:t>
      </w:r>
      <w:r w:rsidR="00654D7B" w:rsidRPr="00303F87">
        <w:rPr>
          <w:lang w:val="en-AU"/>
        </w:rPr>
        <w:t>foetal</w:t>
      </w:r>
      <w:r w:rsidRPr="00303F87">
        <w:rPr>
          <w:lang w:val="en-AU"/>
        </w:rPr>
        <w:t xml:space="preserve"> bovine serum (FBS), </w:t>
      </w:r>
      <w:r w:rsidR="00511100" w:rsidRPr="00303F87">
        <w:rPr>
          <w:lang w:val="en-AU"/>
        </w:rPr>
        <w:t>GlutaMAX,</w:t>
      </w:r>
      <w:r w:rsidR="00511100">
        <w:rPr>
          <w:lang w:val="en-AU"/>
        </w:rPr>
        <w:t xml:space="preserve"> </w:t>
      </w:r>
      <w:r w:rsidRPr="00303F87">
        <w:rPr>
          <w:lang w:val="en-AU"/>
        </w:rPr>
        <w:t xml:space="preserve">and Penicillin-Streptomycin (10,000 U/mL). </w:t>
      </w:r>
    </w:p>
    <w:p w14:paraId="55E1A22B" w14:textId="59F8D157" w:rsidR="00125D3F" w:rsidRDefault="000E0946" w:rsidP="00125D3F">
      <w:pPr>
        <w:spacing w:line="480" w:lineRule="auto"/>
        <w:ind w:firstLine="708"/>
        <w:jc w:val="both"/>
        <w:rPr>
          <w:lang w:val="en-AU"/>
        </w:rPr>
      </w:pPr>
      <w:r w:rsidRPr="00303F87">
        <w:rPr>
          <w:lang w:val="en-AU"/>
        </w:rPr>
        <w:t xml:space="preserve">Human pk87 cells have been described previously </w:t>
      </w:r>
      <w:r w:rsidR="00760A16" w:rsidRPr="00303F87">
        <w:rPr>
          <w:lang w:val="en-AU"/>
        </w:rPr>
        <w:fldChar w:fldCharType="begin"/>
      </w:r>
      <w:r w:rsidR="00B26F7E">
        <w:rPr>
          <w:lang w:val="en-AU"/>
        </w:rPr>
        <w:instrText xml:space="preserve"> ADDIN EN.CITE &lt;EndNote&gt;&lt;Cite&gt;&lt;Author&gt;Garcia-Perez&lt;/Author&gt;&lt;Year&gt;2010&lt;/Year&gt;&lt;RecNum&gt;44&lt;/RecNum&gt;&lt;DisplayText&gt;(Garcia-Perez et al. 2010)&lt;/DisplayText&gt;&lt;record&gt;&lt;rec-number&gt;44&lt;/rec-number&gt;&lt;foreign-keys&gt;&lt;key app="EN" db-id="ssde20dflpxswdeat27vf9vxdfwzxwsrt5fx" timestamp="1476982297"&gt;44&lt;/key&gt;&lt;/foreign-keys&gt;&lt;ref-type name="Journal Article"&gt;17&lt;/ref-type&gt;&lt;contributors&gt;&lt;authors&gt;&lt;author&gt;Garcia-Perez, J. L.&lt;/author&gt;&lt;author&gt;Morell, M.&lt;/author&gt;&lt;author&gt;Scheys, J. O.&lt;/author&gt;&lt;author&gt;Kulpa, D.A.&lt;/author&gt;&lt;author&gt;Morell, S.&lt;/author&gt;&lt;author&gt;Carter, C.C.&lt;/author&gt;&lt;author&gt;Hammer, G. D.&lt;/author&gt;&lt;author&gt;Collins, K.L.&lt;/author&gt;&lt;author&gt;O&amp;apos;Shea, K. S.&lt;/author&gt;&lt;author&gt;Menendez, P.&lt;/author&gt;&lt;author&gt;Moran, J. V.&lt;/author&gt;&lt;/authors&gt;&lt;/contributors&gt;&lt;titles&gt;&lt;title&gt;Epigenetic silencing of engineered L1 retrotransposition events in human embryonic carcinoma cells&lt;/title&gt;&lt;secondary-title&gt;Nature&lt;/secondary-title&gt;&lt;/titles&gt;&lt;periodical&gt;&lt;full-title&gt;Nature&lt;/full-title&gt;&lt;/periodical&gt;&lt;pages&gt;769-73&lt;/pages&gt;&lt;volume&gt;466&lt;/volume&gt;&lt;number&gt;7307&lt;/number&gt;&lt;dates&gt;&lt;year&gt;2010&lt;/year&gt;&lt;/dates&gt;&lt;urls&gt;&lt;/urls&gt;&lt;/record&gt;&lt;/Cite&gt;&lt;/EndNote&gt;</w:instrText>
      </w:r>
      <w:r w:rsidR="00760A16" w:rsidRPr="00303F87">
        <w:rPr>
          <w:lang w:val="en-AU"/>
        </w:rPr>
        <w:fldChar w:fldCharType="separate"/>
      </w:r>
      <w:r w:rsidR="00760A16" w:rsidRPr="00303F87">
        <w:rPr>
          <w:noProof/>
          <w:lang w:val="en-AU"/>
        </w:rPr>
        <w:t>(</w:t>
      </w:r>
      <w:hyperlink w:anchor="_ENREF_10" w:tooltip="Garcia-Perez, 2010 #44" w:history="1">
        <w:r w:rsidR="00B26F7E" w:rsidRPr="00303F87">
          <w:rPr>
            <w:noProof/>
            <w:lang w:val="en-AU"/>
          </w:rPr>
          <w:t>Garcia-Perez et al. 2010</w:t>
        </w:r>
      </w:hyperlink>
      <w:r w:rsidR="00760A16" w:rsidRPr="00303F87">
        <w:rPr>
          <w:noProof/>
          <w:lang w:val="en-AU"/>
        </w:rPr>
        <w:t>)</w:t>
      </w:r>
      <w:r w:rsidR="00760A16" w:rsidRPr="00303F87">
        <w:rPr>
          <w:lang w:val="en-AU"/>
        </w:rPr>
        <w:fldChar w:fldCharType="end"/>
      </w:r>
      <w:r w:rsidRPr="00303F87">
        <w:rPr>
          <w:lang w:val="en-AU"/>
        </w:rPr>
        <w:t xml:space="preserve">. pk87 is a clonal cell line derived from PA-1 human embryonic carcinoma cells </w:t>
      </w:r>
      <w:r w:rsidR="00760A16" w:rsidRPr="00303F87">
        <w:rPr>
          <w:lang w:val="en-AU"/>
        </w:rPr>
        <w:fldChar w:fldCharType="begin"/>
      </w:r>
      <w:r w:rsidR="00B26F7E">
        <w:rPr>
          <w:lang w:val="en-AU"/>
        </w:rPr>
        <w:instrText xml:space="preserve"> ADDIN EN.CITE &lt;EndNote&gt;&lt;Cite&gt;&lt;Author&gt;Zeuthen&lt;/Author&gt;&lt;Year&gt;1980&lt;/Year&gt;&lt;RecNum&gt;78&lt;/RecNum&gt;&lt;DisplayText&gt;(Zeuthen et al. 1980)&lt;/DisplayText&gt;&lt;record&gt;&lt;rec-number&gt;78&lt;/rec-number&gt;&lt;foreign-keys&gt;&lt;key app="EN" db-id="ssde20dflpxswdeat27vf9vxdfwzxwsrt5fx" timestamp="1476982339"&gt;78&lt;/key&gt;&lt;/foreign-keys&gt;&lt;ref-type name="Journal Article"&gt;17&lt;/ref-type&gt;&lt;contributors&gt;&lt;authors&gt;&lt;author&gt;Zeuthen, J.&lt;/author&gt;&lt;author&gt;Norgaard, J. O.&lt;/author&gt;&lt;author&gt;Avner, P.&lt;/author&gt;&lt;author&gt;Fellous, M.&lt;/author&gt;&lt;author&gt;Wartiovaara, J.&lt;/author&gt;&lt;author&gt;Vaheri, A.&lt;/author&gt;&lt;author&gt;Rosen, A.&lt;/author&gt;&lt;author&gt;Giovanella, B. C.&lt;/author&gt;&lt;/authors&gt;&lt;/contributors&gt;&lt;titles&gt;&lt;title&gt;Characterization of a human ovarian teratocarcinoma-derived cell line&lt;/title&gt;&lt;secondary-title&gt;Int J Cancer&lt;/secondary-title&gt;&lt;/titles&gt;&lt;periodical&gt;&lt;full-title&gt;Int J Cancer&lt;/full-title&gt;&lt;/periodical&gt;&lt;pages&gt;19-32&lt;/pages&gt;&lt;volume&gt;25&lt;/volume&gt;&lt;number&gt;1&lt;/number&gt;&lt;keywords&gt;&lt;keyword&gt;Antigens, Surface/analysis&lt;/keyword&gt;&lt;keyword&gt;Bromodeoxyuridine/pharmacology&lt;/keyword&gt;&lt;keyword&gt;Cell Line&lt;/keyword&gt;&lt;keyword&gt;Cell Transformation, Neoplastic/drug effects&lt;/keyword&gt;&lt;keyword&gt;Cells, Cultured&lt;/keyword&gt;&lt;keyword&gt;Embryonic Induction&lt;/keyword&gt;&lt;keyword&gt;Female&lt;/keyword&gt;&lt;keyword&gt;Genetic Markers&lt;/keyword&gt;&lt;keyword&gt;Heat&lt;/keyword&gt;&lt;keyword&gt;Humans&lt;/keyword&gt;&lt;keyword&gt;Karyotyping&lt;/keyword&gt;&lt;keyword&gt;Ovarian Neoplasms/genetics/*pathology&lt;/keyword&gt;&lt;keyword&gt;Phenotype&lt;/keyword&gt;&lt;keyword&gt;Research Support, U.S. Gov&amp;apos;t, P.H.S.&lt;/keyword&gt;&lt;keyword&gt;Teratoma/genetics/*pathology&lt;/keyword&gt;&lt;/keywords&gt;&lt;dates&gt;&lt;year&gt;1980&lt;/year&gt;&lt;pub-dates&gt;&lt;date&gt;Jan 15&lt;/date&gt;&lt;/pub-dates&gt;&lt;/dates&gt;&lt;accession-num&gt;6931103&lt;/accession-num&gt;&lt;urls&gt;&lt;related-urls&gt;&lt;url&gt;http://www.ncbi.nlm.nih.gov/entrez/query.fcgi?cmd=Retrieve&amp;amp;db=PubMed&amp;amp;dopt=Citation&amp;amp;list_uids=6931103  &lt;/url&gt;&lt;/related-urls&gt;&lt;/urls&gt;&lt;/record&gt;&lt;/Cite&gt;&lt;/EndNote&gt;</w:instrText>
      </w:r>
      <w:r w:rsidR="00760A16" w:rsidRPr="00303F87">
        <w:rPr>
          <w:lang w:val="en-AU"/>
        </w:rPr>
        <w:fldChar w:fldCharType="separate"/>
      </w:r>
      <w:r w:rsidR="00760A16" w:rsidRPr="00303F87">
        <w:rPr>
          <w:noProof/>
          <w:lang w:val="en-AU"/>
        </w:rPr>
        <w:t>(</w:t>
      </w:r>
      <w:hyperlink w:anchor="_ENREF_39" w:tooltip="Zeuthen, 1980 #78" w:history="1">
        <w:r w:rsidR="00B26F7E" w:rsidRPr="00303F87">
          <w:rPr>
            <w:noProof/>
            <w:lang w:val="en-AU"/>
          </w:rPr>
          <w:t>Zeuthen et al. 1980</w:t>
        </w:r>
      </w:hyperlink>
      <w:r w:rsidR="00760A16" w:rsidRPr="00303F87">
        <w:rPr>
          <w:noProof/>
          <w:lang w:val="en-AU"/>
        </w:rPr>
        <w:t>)</w:t>
      </w:r>
      <w:r w:rsidR="00760A16" w:rsidRPr="00303F87">
        <w:rPr>
          <w:lang w:val="en-AU"/>
        </w:rPr>
        <w:fldChar w:fldCharType="end"/>
      </w:r>
      <w:r w:rsidR="00AF35D0">
        <w:rPr>
          <w:lang w:val="en-AU"/>
        </w:rPr>
        <w:t xml:space="preserve"> that contains two L1-EGFP-</w:t>
      </w:r>
      <w:r w:rsidRPr="00303F87">
        <w:rPr>
          <w:lang w:val="en-AU"/>
        </w:rPr>
        <w:t>tagged retrotransposition events as determined by Southern-blot</w:t>
      </w:r>
      <w:r w:rsidR="00AF35D0">
        <w:rPr>
          <w:lang w:val="en-AU"/>
        </w:rPr>
        <w:t>ting</w:t>
      </w:r>
      <w:r w:rsidRPr="00303F87">
        <w:rPr>
          <w:lang w:val="en-AU"/>
        </w:rPr>
        <w:t>. The cell line was not used in this study, but we used genomic DNA isolated from thi</w:t>
      </w:r>
      <w:r w:rsidR="00125D3F">
        <w:rPr>
          <w:lang w:val="en-AU"/>
        </w:rPr>
        <w:t>s cell line in conventional and</w:t>
      </w:r>
      <w:r w:rsidRPr="00303F87">
        <w:rPr>
          <w:lang w:val="en-AU"/>
        </w:rPr>
        <w:t xml:space="preserve"> quantitative PCR experiments (see below).</w:t>
      </w:r>
    </w:p>
    <w:p w14:paraId="27B58AF7" w14:textId="3983CD00" w:rsidR="000E0946" w:rsidRPr="00125D3F" w:rsidRDefault="000E0946" w:rsidP="00125D3F">
      <w:pPr>
        <w:spacing w:line="480" w:lineRule="auto"/>
        <w:ind w:firstLine="708"/>
        <w:jc w:val="both"/>
        <w:rPr>
          <w:b/>
          <w:sz w:val="22"/>
          <w:szCs w:val="22"/>
          <w:lang w:val="en-AU"/>
        </w:rPr>
      </w:pPr>
      <w:r w:rsidRPr="00303F87">
        <w:rPr>
          <w:lang w:val="en-AU"/>
        </w:rPr>
        <w:t>Human adipose-derived stem cells (ASC-MSCs), human bone marrow stromal cells (BM-MSCs)</w:t>
      </w:r>
      <w:r w:rsidR="00AF35D0">
        <w:rPr>
          <w:lang w:val="en-AU"/>
        </w:rPr>
        <w:t>,</w:t>
      </w:r>
      <w:r w:rsidRPr="00303F87">
        <w:rPr>
          <w:lang w:val="en-AU"/>
        </w:rPr>
        <w:t xml:space="preserve"> and human MSCs derived from umbilical cord (UC-MSCs) were obtained from Inbiobank (San Sebastian, Spain)</w:t>
      </w:r>
      <w:r w:rsidR="008A5218">
        <w:rPr>
          <w:lang w:val="en-AU"/>
        </w:rPr>
        <w:t>.</w:t>
      </w:r>
      <w:r w:rsidRPr="00303F87">
        <w:rPr>
          <w:lang w:val="en-AU"/>
        </w:rPr>
        <w:t xml:space="preserve"> </w:t>
      </w:r>
      <w:r w:rsidR="008A5218">
        <w:rPr>
          <w:lang w:val="en-AU"/>
        </w:rPr>
        <w:t>hESC-derived M</w:t>
      </w:r>
      <w:r w:rsidRPr="00303F87">
        <w:rPr>
          <w:lang w:val="en-AU"/>
        </w:rPr>
        <w:t xml:space="preserve">SCs were obtained as previously described </w:t>
      </w:r>
      <w:r w:rsidR="00760A16" w:rsidRPr="00303F87">
        <w:rPr>
          <w:lang w:val="en-AU"/>
        </w:rPr>
        <w:fldChar w:fldCharType="begin">
          <w:fldData xml:space="preserve">PEVuZE5vdGU+PENpdGU+PEF1dGhvcj5TYW5jaGV6PC9BdXRob3I+PFllYXI+MjAxMTwvWWVhcj48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=
</w:fldData>
        </w:fldChar>
      </w:r>
      <w:r w:rsidR="00B26F7E">
        <w:rPr>
          <w:lang w:val="en-AU"/>
        </w:rPr>
        <w:instrText xml:space="preserve"> ADDIN EN.CITE </w:instrText>
      </w:r>
      <w:r w:rsidR="00B26F7E">
        <w:rPr>
          <w:lang w:val="en-AU"/>
        </w:rPr>
        <w:fldChar w:fldCharType="begin">
          <w:fldData xml:space="preserve">PEVuZE5vdGU+PENpdGU+PEF1dGhvcj5TYW5jaGV6PC9BdXRob3I+PFllYXI+MjAxMTwvWWVhcj48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=
</w:fldData>
        </w:fldChar>
      </w:r>
      <w:r w:rsidR="00B26F7E">
        <w:rPr>
          <w:lang w:val="en-AU"/>
        </w:rPr>
        <w:instrText xml:space="preserve"> ADDIN EN.CITE.DATA </w:instrText>
      </w:r>
      <w:r w:rsidR="00B26F7E">
        <w:rPr>
          <w:lang w:val="en-AU"/>
        </w:rPr>
      </w:r>
      <w:r w:rsidR="00B26F7E">
        <w:rPr>
          <w:lang w:val="en-AU"/>
        </w:rPr>
        <w:fldChar w:fldCharType="end"/>
      </w:r>
      <w:r w:rsidR="00760A16" w:rsidRPr="00303F87">
        <w:rPr>
          <w:lang w:val="en-AU"/>
        </w:rPr>
      </w:r>
      <w:r w:rsidR="00760A16" w:rsidRPr="00303F87">
        <w:rPr>
          <w:lang w:val="en-AU"/>
        </w:rPr>
        <w:fldChar w:fldCharType="separate"/>
      </w:r>
      <w:r w:rsidR="00760A16" w:rsidRPr="00303F87">
        <w:rPr>
          <w:noProof/>
          <w:lang w:val="en-AU"/>
        </w:rPr>
        <w:t>(</w:t>
      </w:r>
      <w:hyperlink w:anchor="_ENREF_29" w:tooltip="Sanchez, 2011 #49" w:history="1">
        <w:r w:rsidR="00B26F7E" w:rsidRPr="00303F87">
          <w:rPr>
            <w:noProof/>
            <w:lang w:val="en-AU"/>
          </w:rPr>
          <w:t>Sanchez et al. 2011</w:t>
        </w:r>
      </w:hyperlink>
      <w:r w:rsidR="00760A16" w:rsidRPr="00303F87">
        <w:rPr>
          <w:noProof/>
          <w:lang w:val="en-AU"/>
        </w:rPr>
        <w:t>)</w:t>
      </w:r>
      <w:r w:rsidR="00760A16" w:rsidRPr="00303F87">
        <w:rPr>
          <w:lang w:val="en-AU"/>
        </w:rPr>
        <w:fldChar w:fldCharType="end"/>
      </w:r>
      <w:r w:rsidRPr="00303F87">
        <w:rPr>
          <w:lang w:val="en-AU"/>
        </w:rPr>
        <w:t xml:space="preserve">. All MSCs were grown in Advance DMEM with 10% heat-inactivated </w:t>
      </w:r>
      <w:r w:rsidR="00654D7B" w:rsidRPr="00303F87">
        <w:rPr>
          <w:lang w:val="en-AU"/>
        </w:rPr>
        <w:t>foetal</w:t>
      </w:r>
      <w:r w:rsidRPr="00303F87">
        <w:rPr>
          <w:lang w:val="en-AU"/>
        </w:rPr>
        <w:t xml:space="preserve"> bovine serum (FBS), 2mM L-Glutamine, and Penicillin-Streptomycin (10,000 U/mL). </w:t>
      </w:r>
    </w:p>
    <w:p w14:paraId="7AA0EE68" w14:textId="3C41B769" w:rsidR="000E0946" w:rsidRPr="00303F87" w:rsidRDefault="000E0946" w:rsidP="00125D3F">
      <w:pPr>
        <w:pStyle w:val="Legend"/>
        <w:spacing w:after="120" w:line="480" w:lineRule="auto"/>
        <w:ind w:firstLine="708"/>
        <w:jc w:val="both"/>
        <w:rPr>
          <w:lang w:val="en-AU"/>
        </w:rPr>
      </w:pPr>
      <w:r w:rsidRPr="00303F87">
        <w:rPr>
          <w:lang w:val="en-AU"/>
        </w:rPr>
        <w:t xml:space="preserve">Human foreskin fibroblasts (HFFs, passage 3-10, from ATCC) were grown following the provider’s instructions in </w:t>
      </w:r>
      <w:r w:rsidRPr="00303F87">
        <w:rPr>
          <w:bCs/>
          <w:lang w:val="en-AU"/>
        </w:rPr>
        <w:t>Iscove’s Modified Dulbecco’s Medium (IMDM) supplemented with 25 mM HEPES, </w:t>
      </w:r>
      <w:r w:rsidRPr="00303F87">
        <w:rPr>
          <w:lang w:val="en-AU"/>
        </w:rPr>
        <w:t xml:space="preserve">2mM </w:t>
      </w:r>
      <w:r w:rsidRPr="00303F87">
        <w:rPr>
          <w:bCs/>
          <w:lang w:val="en-AU"/>
        </w:rPr>
        <w:t>L-glutamine and</w:t>
      </w:r>
      <w:r w:rsidRPr="00303F87">
        <w:rPr>
          <w:lang w:val="en-AU"/>
        </w:rPr>
        <w:t xml:space="preserve"> 10% heat-inactivated </w:t>
      </w:r>
      <w:r w:rsidR="00654D7B" w:rsidRPr="00303F87">
        <w:rPr>
          <w:lang w:val="en-AU"/>
        </w:rPr>
        <w:t>foetal</w:t>
      </w:r>
      <w:r w:rsidRPr="00303F87">
        <w:rPr>
          <w:lang w:val="en-AU"/>
        </w:rPr>
        <w:t xml:space="preserve"> bovine serum (FBS). </w:t>
      </w:r>
    </w:p>
    <w:p w14:paraId="0AE71355" w14:textId="105C3D0A" w:rsidR="000E0946" w:rsidRPr="00303F87" w:rsidRDefault="000E0946" w:rsidP="00125D3F">
      <w:pPr>
        <w:pStyle w:val="Legend"/>
        <w:spacing w:after="120" w:line="480" w:lineRule="auto"/>
        <w:ind w:firstLine="708"/>
        <w:jc w:val="both"/>
        <w:rPr>
          <w:lang w:val="en-AU"/>
        </w:rPr>
      </w:pPr>
      <w:r w:rsidRPr="00303F87">
        <w:rPr>
          <w:lang w:val="en-AU"/>
        </w:rPr>
        <w:t xml:space="preserve">Human embryonic stem cells (hESCs) were grown as previously described </w:t>
      </w:r>
      <w:r w:rsidR="00760A16" w:rsidRPr="00303F87">
        <w:rPr>
          <w:lang w:val="en-AU"/>
        </w:rPr>
        <w:fldChar w:fldCharType="begin"/>
      </w:r>
      <w:r w:rsidR="00B26F7E">
        <w:rPr>
          <w:lang w:val="en-AU"/>
        </w:rPr>
        <w:instrText xml:space="preserve"> ADDIN EN.CITE &lt;EndNote&gt;&lt;Cite&gt;&lt;Author&gt;Garcia-Perez&lt;/Author&gt;&lt;Year&gt;2007&lt;/Year&gt;&lt;RecNum&gt;26&lt;/RecNum&gt;&lt;DisplayText&gt;(Garcia-Perez et al. 2007)&lt;/DisplayText&gt;&lt;record&gt;&lt;rec-number&gt;26&lt;/rec-number&gt;&lt;foreign-keys&gt;&lt;key app="EN" db-id="ssde20dflpxswdeat27vf9vxdfwzxwsrt5fx" timestamp="1476982297"&gt;26&lt;/key&gt;&lt;/foreign-keys&gt;&lt;ref-type name="Journal Article"&gt;17&lt;/ref-type&gt;&lt;contributors&gt;&lt;authors&gt;&lt;author&gt;Garcia-Perez, J. L.&lt;/author&gt;&lt;author&gt;Marchetto, M. C.&lt;/author&gt;&lt;author&gt;Muotri, A. R.&lt;/author&gt;&lt;author&gt;Coufal, N. G.&lt;/author&gt;&lt;author&gt;Gage, F. H.&lt;/author&gt;&lt;author&gt;O&amp;apos;Shea, K. S.&lt;/author&gt;&lt;author&gt;Moran, J. V.&lt;/author&gt;&lt;/authors&gt;&lt;/contributors&gt;&lt;auth-address&gt;Departments of Human Genetics and Internal Medicine, University of Michigan Medical School, 1241 E. Catherine Street, Ann Arbor, MI 48109, USA.&lt;/auth-address&gt;&lt;titles&gt;&lt;title&gt;LINE-1 retrotransposition in human embryonic stem cells&lt;/title&gt;&lt;secondary-title&gt;Hum Mol Genet&lt;/secondary-title&gt;&lt;/titles&gt;&lt;periodical&gt;&lt;full-title&gt;Hum Mol Genet&lt;/full-title&gt;&lt;/periodical&gt;&lt;pages&gt;1569-77&lt;/pages&gt;&lt;volume&gt;16&lt;/volume&gt;&lt;number&gt;13&lt;/number&gt;&lt;keywords&gt;&lt;keyword&gt;Cell Differentiation&lt;/keyword&gt;&lt;keyword&gt;Cell Line&lt;/keyword&gt;&lt;keyword&gt;Cell Line, Tumor&lt;/keyword&gt;&lt;keyword&gt;DNA/metabolism&lt;/keyword&gt;&lt;keyword&gt;Embryonic Stem Cells/*metabolism&lt;/keyword&gt;&lt;keyword&gt;Evolution, Molecular&lt;/keyword&gt;&lt;keyword&gt;Genome&lt;/keyword&gt;&lt;keyword&gt;Humans&lt;/keyword&gt;&lt;keyword&gt;Long Interspersed Nucleotide Elements/*genetics&lt;/keyword&gt;&lt;keyword&gt;Microscopy, Phase-Contrast&lt;/keyword&gt;&lt;keyword&gt;Models, Genetic&lt;/keyword&gt;&lt;keyword&gt;Plasmids/metabolism&lt;/keyword&gt;&lt;keyword&gt;Polymerase Chain Reaction&lt;/keyword&gt;&lt;keyword&gt;Retroelements/*genetics&lt;/keyword&gt;&lt;keyword&gt;Transfection&lt;/keyword&gt;&lt;/keywords&gt;&lt;dates&gt;&lt;year&gt;2007&lt;/year&gt;&lt;pub-dates&gt;&lt;date&gt;Jul 1&lt;/date&gt;&lt;/pub-dates&gt;&lt;/dates&gt;&lt;accession-num&gt;17468180&lt;/accession-num&gt;&lt;urls&gt;&lt;related-urls&gt;&lt;url&gt;http://www.ncbi.nlm.nih.gov/entrez/query.fcgi?cmd=Retrieve&amp;amp;db=PubMed&amp;amp;dopt=Citation&amp;amp;list_uids=17468180 &lt;/url&gt;&lt;/related-urls&gt;&lt;/urls&gt;&lt;/record&gt;&lt;/Cite&gt;&lt;/EndNote&gt;</w:instrText>
      </w:r>
      <w:r w:rsidR="00760A16" w:rsidRPr="00303F87">
        <w:rPr>
          <w:lang w:val="en-AU"/>
        </w:rPr>
        <w:fldChar w:fldCharType="separate"/>
      </w:r>
      <w:r w:rsidR="00760A16" w:rsidRPr="00303F87">
        <w:rPr>
          <w:noProof/>
          <w:lang w:val="en-AU"/>
        </w:rPr>
        <w:t>(</w:t>
      </w:r>
      <w:hyperlink w:anchor="_ENREF_9" w:tooltip="Garcia-Perez, 2007 #26" w:history="1">
        <w:r w:rsidR="00B26F7E" w:rsidRPr="00303F87">
          <w:rPr>
            <w:noProof/>
            <w:lang w:val="en-AU"/>
          </w:rPr>
          <w:t>Garcia-Perez et al. 2007</w:t>
        </w:r>
      </w:hyperlink>
      <w:r w:rsidR="00760A16" w:rsidRPr="00303F87">
        <w:rPr>
          <w:noProof/>
          <w:lang w:val="en-AU"/>
        </w:rPr>
        <w:t>)</w:t>
      </w:r>
      <w:r w:rsidR="00760A16" w:rsidRPr="00303F87">
        <w:rPr>
          <w:lang w:val="en-AU"/>
        </w:rPr>
        <w:fldChar w:fldCharType="end"/>
      </w:r>
      <w:r w:rsidRPr="00303F87">
        <w:rPr>
          <w:lang w:val="en-AU"/>
        </w:rPr>
        <w:t>. The hESC line WA0</w:t>
      </w:r>
      <w:r w:rsidRPr="00303F87" w:rsidDel="00076CC4">
        <w:rPr>
          <w:lang w:val="en-AU"/>
        </w:rPr>
        <w:t>9</w:t>
      </w:r>
      <w:r w:rsidR="00BB694A">
        <w:rPr>
          <w:lang w:val="en-AU"/>
        </w:rPr>
        <w:t>/H9</w:t>
      </w:r>
      <w:r w:rsidRPr="00303F87">
        <w:rPr>
          <w:lang w:val="en-AU"/>
        </w:rPr>
        <w:t xml:space="preserve"> was obtained from Wicell and </w:t>
      </w:r>
      <w:r w:rsidRPr="00303F87">
        <w:rPr>
          <w:lang w:val="en-AU"/>
        </w:rPr>
        <w:lastRenderedPageBreak/>
        <w:t>maintained in HFF-conditioned media (HFF-CM) using Matrigel coated plates. To prepare HFF-CM, HFFs were mitotically inactivated by γ-irradiation with 3000-3200 rads, seeded at 3x10</w:t>
      </w:r>
      <w:r w:rsidRPr="00303F87">
        <w:rPr>
          <w:vertAlign w:val="superscript"/>
          <w:lang w:val="en-AU"/>
        </w:rPr>
        <w:t>6</w:t>
      </w:r>
      <w:r w:rsidRPr="00303F87">
        <w:rPr>
          <w:lang w:val="en-AU"/>
        </w:rPr>
        <w:t xml:space="preserve"> cells/T225 flask and cultured with hESC media (DMEM KnockOut supplemented with 4 ng/ml β-FGF, 20% Knockout serum replacement, 1mM L-Glutamine, 0.1 mM </w:t>
      </w:r>
      <w:r w:rsidRPr="004674B0">
        <w:rPr>
          <w:rFonts w:ascii="Symbol" w:hAnsi="Symbol"/>
          <w:lang w:val="en-AU"/>
        </w:rPr>
        <w:t></w:t>
      </w:r>
      <w:r w:rsidRPr="00303F87">
        <w:rPr>
          <w:lang w:val="en-AU"/>
        </w:rPr>
        <w:t>-mercaptoethanol</w:t>
      </w:r>
      <w:r w:rsidR="00AF35D0">
        <w:rPr>
          <w:lang w:val="en-AU"/>
        </w:rPr>
        <w:t>,</w:t>
      </w:r>
      <w:r w:rsidRPr="00303F87">
        <w:rPr>
          <w:lang w:val="en-AU"/>
        </w:rPr>
        <w:t xml:space="preserve"> and 0.1mM non-essential amino acids) for 24 h. Next, HFF-CM was collected and frozen until used. We repeated this</w:t>
      </w:r>
      <w:r w:rsidR="0081624C">
        <w:rPr>
          <w:lang w:val="en-AU"/>
        </w:rPr>
        <w:t xml:space="preserve"> procedure and collected HFF-CM</w:t>
      </w:r>
      <w:r w:rsidRPr="00303F87">
        <w:rPr>
          <w:lang w:val="en-AU"/>
        </w:rPr>
        <w:t xml:space="preserve"> for seven days. hESC-NPCs were cultured in KnockOut DMEM/F-12 with Stem Pro Neural Supplement, 1mM L-Glutamine and Penicillin-Streptomycin (10,000 U/mL). All the cell lines were grown in a humidified 7% CO</w:t>
      </w:r>
      <w:r w:rsidRPr="00303F87">
        <w:rPr>
          <w:vertAlign w:val="subscript"/>
          <w:lang w:val="en-AU"/>
        </w:rPr>
        <w:t>2</w:t>
      </w:r>
      <w:r w:rsidRPr="00303F87">
        <w:rPr>
          <w:lang w:val="en-AU"/>
        </w:rPr>
        <w:t xml:space="preserve"> incubator at 37ºC.</w:t>
      </w:r>
    </w:p>
    <w:p w14:paraId="5DDD479E" w14:textId="77777777" w:rsidR="000E0946" w:rsidRPr="00303F87" w:rsidRDefault="000E0946" w:rsidP="00125D3F">
      <w:pPr>
        <w:pStyle w:val="Legend"/>
        <w:spacing w:after="120" w:line="480" w:lineRule="auto"/>
        <w:ind w:firstLine="708"/>
        <w:jc w:val="both"/>
        <w:rPr>
          <w:lang w:val="en-AU"/>
        </w:rPr>
      </w:pPr>
      <w:r w:rsidRPr="00303F87">
        <w:rPr>
          <w:lang w:val="en-AU"/>
        </w:rPr>
        <w:t xml:space="preserve">Absence of </w:t>
      </w:r>
      <w:r w:rsidRPr="00303F87">
        <w:rPr>
          <w:i/>
          <w:lang w:val="en-AU"/>
        </w:rPr>
        <w:t>Mycoplasma spp</w:t>
      </w:r>
      <w:r w:rsidRPr="00303F87">
        <w:rPr>
          <w:lang w:val="en-AU"/>
        </w:rPr>
        <w:t>. in cultured cells was confirmed at least once a month by a PCR-based assay (Minerva). Karyotyping, SNP genotyping and/or STR-genotyping controlled the identity of cell lines used in this study (LorGen, Granada, Spain).</w:t>
      </w:r>
    </w:p>
    <w:p w14:paraId="0D116AE4" w14:textId="77777777" w:rsidR="000E0946" w:rsidRPr="00303F87" w:rsidRDefault="000E0946" w:rsidP="00714C45">
      <w:pPr>
        <w:pStyle w:val="Legend"/>
        <w:spacing w:after="120" w:line="480" w:lineRule="auto"/>
        <w:jc w:val="both"/>
        <w:rPr>
          <w:b/>
          <w:i/>
          <w:lang w:val="en-AU"/>
        </w:rPr>
      </w:pPr>
      <w:r w:rsidRPr="00303F87">
        <w:rPr>
          <w:b/>
          <w:i/>
          <w:lang w:val="en-AU"/>
        </w:rPr>
        <w:t xml:space="preserve">MSCs differentiation assays. </w:t>
      </w:r>
    </w:p>
    <w:p w14:paraId="703E7548" w14:textId="7ED8F47F" w:rsidR="000E0946" w:rsidRPr="00ED6DFB" w:rsidRDefault="000E0946" w:rsidP="00ED6DFB">
      <w:pPr>
        <w:pStyle w:val="Legend"/>
        <w:spacing w:after="120" w:line="480" w:lineRule="auto"/>
        <w:ind w:firstLine="708"/>
        <w:jc w:val="both"/>
      </w:pPr>
      <w:r w:rsidRPr="00303F87">
        <w:rPr>
          <w:lang w:val="en-AU"/>
        </w:rPr>
        <w:t xml:space="preserve">Differentiation of MSC cell cultures was performed as previously described </w:t>
      </w:r>
      <w:r w:rsidR="00760A16" w:rsidRPr="00303F87">
        <w:rPr>
          <w:lang w:val="en-AU"/>
        </w:rPr>
        <w:fldChar w:fldCharType="begin">
          <w:fldData xml:space="preserve">PEVuZE5vdGU+PENpdGU+PEF1dGhvcj5SYXlhPC9BdXRob3I+PFllYXI+MjAwOTwvWWVhcj48UmVj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</w:fldData>
        </w:fldChar>
      </w:r>
      <w:r w:rsidR="00B26F7E">
        <w:rPr>
          <w:lang w:val="en-AU"/>
        </w:rPr>
        <w:instrText xml:space="preserve"> ADDIN EN.CITE </w:instrText>
      </w:r>
      <w:r w:rsidR="00B26F7E">
        <w:rPr>
          <w:lang w:val="en-AU"/>
        </w:rPr>
        <w:fldChar w:fldCharType="begin">
          <w:fldData xml:space="preserve">PEVuZE5vdGU+PENpdGU+PEF1dGhvcj5SYXlhPC9BdXRob3I+PFllYXI+MjAwOTwvWWVhcj48UmVj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</w:fldData>
        </w:fldChar>
      </w:r>
      <w:r w:rsidR="00B26F7E">
        <w:rPr>
          <w:lang w:val="en-AU"/>
        </w:rPr>
        <w:instrText xml:space="preserve"> ADDIN EN.CITE.DATA </w:instrText>
      </w:r>
      <w:r w:rsidR="00B26F7E">
        <w:rPr>
          <w:lang w:val="en-AU"/>
        </w:rPr>
      </w:r>
      <w:r w:rsidR="00B26F7E">
        <w:rPr>
          <w:lang w:val="en-AU"/>
        </w:rPr>
        <w:fldChar w:fldCharType="end"/>
      </w:r>
      <w:r w:rsidR="00760A16" w:rsidRPr="00303F87">
        <w:rPr>
          <w:lang w:val="en-AU"/>
        </w:rPr>
      </w:r>
      <w:r w:rsidR="00760A16" w:rsidRPr="00303F87">
        <w:rPr>
          <w:lang w:val="en-AU"/>
        </w:rPr>
        <w:fldChar w:fldCharType="separate"/>
      </w:r>
      <w:r w:rsidR="00760A16" w:rsidRPr="00303F87">
        <w:rPr>
          <w:noProof/>
          <w:lang w:val="en-AU"/>
        </w:rPr>
        <w:t>(</w:t>
      </w:r>
      <w:hyperlink w:anchor="_ENREF_25" w:tooltip="Raya, 2009 #65" w:history="1">
        <w:r w:rsidR="00B26F7E" w:rsidRPr="00303F87">
          <w:rPr>
            <w:noProof/>
            <w:lang w:val="en-AU"/>
          </w:rPr>
          <w:t>Raya et al. 2009</w:t>
        </w:r>
      </w:hyperlink>
      <w:r w:rsidR="00760A16" w:rsidRPr="00303F87">
        <w:rPr>
          <w:noProof/>
          <w:lang w:val="en-AU"/>
        </w:rPr>
        <w:t xml:space="preserve">; </w:t>
      </w:r>
      <w:hyperlink w:anchor="_ENREF_29" w:tooltip="Sanchez, 2011 #49" w:history="1">
        <w:r w:rsidR="00B26F7E" w:rsidRPr="00303F87">
          <w:rPr>
            <w:noProof/>
            <w:lang w:val="en-AU"/>
          </w:rPr>
          <w:t>Sanchez et al. 2011</w:t>
        </w:r>
      </w:hyperlink>
      <w:r w:rsidR="00760A16" w:rsidRPr="00303F87">
        <w:rPr>
          <w:noProof/>
          <w:lang w:val="en-AU"/>
        </w:rPr>
        <w:t>)</w:t>
      </w:r>
      <w:r w:rsidR="00760A16" w:rsidRPr="00303F87">
        <w:rPr>
          <w:lang w:val="en-AU"/>
        </w:rPr>
        <w:fldChar w:fldCharType="end"/>
      </w:r>
      <w:r w:rsidRPr="00303F87">
        <w:rPr>
          <w:lang w:val="en-AU"/>
        </w:rPr>
        <w:t>. Briefly, MSCs were plated at 2x10</w:t>
      </w:r>
      <w:r w:rsidRPr="00303F87">
        <w:rPr>
          <w:vertAlign w:val="superscript"/>
          <w:lang w:val="en-AU"/>
        </w:rPr>
        <w:t xml:space="preserve">4 </w:t>
      </w:r>
      <w:r w:rsidRPr="00303F87">
        <w:rPr>
          <w:lang w:val="en-AU"/>
        </w:rPr>
        <w:t>cells/cm</w:t>
      </w:r>
      <w:r w:rsidRPr="00303F87">
        <w:rPr>
          <w:vertAlign w:val="superscript"/>
          <w:lang w:val="en-AU"/>
        </w:rPr>
        <w:t xml:space="preserve">2 </w:t>
      </w:r>
      <w:r w:rsidRPr="00303F87">
        <w:rPr>
          <w:lang w:val="en-AU"/>
        </w:rPr>
        <w:t xml:space="preserve">in MesenCult medium (Stemcell) and allowed to adhere for 24 hours. For adipogenic differentiation, confluent cultures of MSCs were cultured on SingleQuots adipogenic Induction Medium + Kit (Lonza), changing the media every 3-4 days. After 1 week, the adipogenic </w:t>
      </w:r>
      <w:r w:rsidR="00654D7B" w:rsidRPr="00303F87">
        <w:rPr>
          <w:lang w:val="en-AU"/>
        </w:rPr>
        <w:t>Maintenance</w:t>
      </w:r>
      <w:r w:rsidRPr="00303F87">
        <w:rPr>
          <w:lang w:val="en-AU"/>
        </w:rPr>
        <w:t xml:space="preserve"> SingleQuots Medium + Kit (Lonza) was used during 1 week, changing the media every 3-4 days. To control for adipogenic differentiation, a fraction of cultured cells w</w:t>
      </w:r>
      <w:r w:rsidR="00AF35D0">
        <w:rPr>
          <w:lang w:val="en-AU"/>
        </w:rPr>
        <w:t>as</w:t>
      </w:r>
      <w:r w:rsidRPr="00303F87">
        <w:rPr>
          <w:lang w:val="en-AU"/>
        </w:rPr>
        <w:t xml:space="preserve"> stained with Oil Red O (Sigma). For osteogenic differentiation of MSCs, </w:t>
      </w:r>
      <w:r w:rsidR="009D6AA0">
        <w:rPr>
          <w:lang w:val="en-AU"/>
        </w:rPr>
        <w:t>confluent cultures of MSCs</w:t>
      </w:r>
      <w:r w:rsidRPr="00303F87">
        <w:rPr>
          <w:lang w:val="en-AU"/>
        </w:rPr>
        <w:t xml:space="preserve"> </w:t>
      </w:r>
      <w:r w:rsidR="009D6AA0">
        <w:rPr>
          <w:lang w:val="en-AU"/>
        </w:rPr>
        <w:t>were cultured with</w:t>
      </w:r>
      <w:r w:rsidRPr="00303F87">
        <w:rPr>
          <w:lang w:val="en-AU"/>
        </w:rPr>
        <w:t xml:space="preserve"> Osteogenic-SingleQuots </w:t>
      </w:r>
      <w:r w:rsidR="00654D7B" w:rsidRPr="00303F87">
        <w:rPr>
          <w:lang w:val="en-AU"/>
        </w:rPr>
        <w:t>Differentiation</w:t>
      </w:r>
      <w:r w:rsidRPr="00303F87">
        <w:rPr>
          <w:lang w:val="en-AU"/>
        </w:rPr>
        <w:t xml:space="preserve"> Kit + Basal Medium (Sigma)</w:t>
      </w:r>
      <w:r w:rsidR="009D6AA0">
        <w:rPr>
          <w:lang w:val="en-AU"/>
        </w:rPr>
        <w:t xml:space="preserve"> during two weeks</w:t>
      </w:r>
      <w:r w:rsidRPr="00303F87">
        <w:rPr>
          <w:lang w:val="en-AU"/>
        </w:rPr>
        <w:t xml:space="preserve">. Media was changed </w:t>
      </w:r>
      <w:r w:rsidRPr="00303F87">
        <w:rPr>
          <w:lang w:val="en-AU"/>
        </w:rPr>
        <w:lastRenderedPageBreak/>
        <w:t>every 3-4 days and after 2 weeks</w:t>
      </w:r>
      <w:r w:rsidR="009D6AA0">
        <w:rPr>
          <w:lang w:val="en-AU"/>
        </w:rPr>
        <w:t>,</w:t>
      </w:r>
      <w:r w:rsidRPr="00303F87">
        <w:rPr>
          <w:lang w:val="en-AU"/>
        </w:rPr>
        <w:t xml:space="preserve"> osteogenic differentiation </w:t>
      </w:r>
      <w:r w:rsidR="009D6AA0">
        <w:rPr>
          <w:lang w:val="en-AU"/>
        </w:rPr>
        <w:t>was</w:t>
      </w:r>
      <w:r w:rsidRPr="00303F87">
        <w:rPr>
          <w:lang w:val="en-AU"/>
        </w:rPr>
        <w:t xml:space="preserve"> analyzed by Alizarin Red (Sigma) staining.</w:t>
      </w:r>
      <w:r w:rsidR="00B26F7E">
        <w:rPr>
          <w:lang w:val="en-AU"/>
        </w:rPr>
        <w:t xml:space="preserve"> F</w:t>
      </w:r>
      <w:r w:rsidR="00D26EED">
        <w:rPr>
          <w:lang w:val="en-AU"/>
        </w:rPr>
        <w:t>or chondrogenic differentiation</w:t>
      </w:r>
      <w:r w:rsidR="00B26F7E">
        <w:rPr>
          <w:lang w:val="en-AU"/>
        </w:rPr>
        <w:t xml:space="preserve"> </w:t>
      </w:r>
      <w:r w:rsidR="00D26EED" w:rsidRPr="00B26F7E">
        <w:t>assa</w:t>
      </w:r>
      <w:r w:rsidR="00D26EED">
        <w:t>y</w:t>
      </w:r>
      <w:r w:rsidR="00D26EED" w:rsidRPr="00B26F7E">
        <w:t>s</w:t>
      </w:r>
      <w:r w:rsidR="00B26F7E" w:rsidRPr="00B26F7E">
        <w:t xml:space="preserve"> w</w:t>
      </w:r>
      <w:r w:rsidR="00B26F7E">
        <w:t>e</w:t>
      </w:r>
      <w:r w:rsidR="00D26EED">
        <w:t xml:space="preserve"> used</w:t>
      </w:r>
      <w:r w:rsidR="00B26F7E" w:rsidRPr="00B26F7E">
        <w:t xml:space="preserve"> 15-ml polypropylene centrifuge tubes</w:t>
      </w:r>
      <w:r w:rsidR="00D26EED">
        <w:t>. Briefly,</w:t>
      </w:r>
      <w:r w:rsidR="00B26F7E" w:rsidRPr="00B26F7E">
        <w:t xml:space="preserve"> </w:t>
      </w:r>
      <w:r w:rsidR="001310A2">
        <w:t xml:space="preserve">a cellular suspension containing </w:t>
      </w:r>
      <w:r w:rsidR="00D26EED">
        <w:t>1.25×</w:t>
      </w:r>
      <w:r w:rsidR="00D26EED" w:rsidRPr="00B26F7E">
        <w:t>10</w:t>
      </w:r>
      <w:r w:rsidR="00D26EED" w:rsidRPr="00D26EED">
        <w:rPr>
          <w:vertAlign w:val="superscript"/>
        </w:rPr>
        <w:t>6</w:t>
      </w:r>
      <w:r w:rsidR="00D26EED" w:rsidRPr="00B26F7E">
        <w:t xml:space="preserve"> </w:t>
      </w:r>
      <w:r w:rsidR="001310A2">
        <w:t xml:space="preserve">MSCs/ml was </w:t>
      </w:r>
      <w:r w:rsidR="001310A2" w:rsidRPr="00B26F7E">
        <w:t>centrifuge</w:t>
      </w:r>
      <w:r w:rsidR="001310A2">
        <w:t>d</w:t>
      </w:r>
      <w:r w:rsidR="001310A2" w:rsidRPr="00B26F7E">
        <w:t xml:space="preserve"> at 500 × g for 5 min and directly place</w:t>
      </w:r>
      <w:r w:rsidR="001310A2">
        <w:t>d</w:t>
      </w:r>
      <w:r w:rsidR="001310A2" w:rsidRPr="00B26F7E">
        <w:t xml:space="preserve"> in the incubator </w:t>
      </w:r>
      <w:r w:rsidR="001310A2">
        <w:t xml:space="preserve">using </w:t>
      </w:r>
      <w:r w:rsidR="00B26F7E" w:rsidRPr="00B26F7E">
        <w:t>chon</w:t>
      </w:r>
      <w:r w:rsidR="001310A2">
        <w:t>drogenic differentiation medium</w:t>
      </w:r>
      <w:r w:rsidR="00B26F7E" w:rsidRPr="00B26F7E">
        <w:t xml:space="preserve">. Chondrogenic differentiation medium </w:t>
      </w:r>
      <w:r w:rsidR="00ED6DFB">
        <w:t>consists of DMEM high glucose containing</w:t>
      </w:r>
      <w:r w:rsidR="00CA4347">
        <w:t>:</w:t>
      </w:r>
      <w:r w:rsidR="00ED6DFB">
        <w:t xml:space="preserve"> </w:t>
      </w:r>
      <w:r w:rsidR="00B26F7E" w:rsidRPr="00B26F7E">
        <w:t>10% ITS</w:t>
      </w:r>
      <w:r w:rsidR="00ED6DFB">
        <w:t xml:space="preserve"> (</w:t>
      </w:r>
      <w:r w:rsidR="00ED6DFB" w:rsidRPr="00ED6DFB">
        <w:t>10 μg/ml bovine insulin, 5.5 μg/ml transferrin, 5 μg/ml sodium</w:t>
      </w:r>
      <w:r w:rsidR="00ED6DFB">
        <w:t xml:space="preserve"> </w:t>
      </w:r>
      <w:r w:rsidR="00ED6DFB" w:rsidRPr="00ED6DFB">
        <w:rPr>
          <w:lang w:val="es-ES"/>
        </w:rPr>
        <w:t>selenite</w:t>
      </w:r>
      <w:r w:rsidR="00ED6DFB">
        <w:rPr>
          <w:lang w:val="es-ES"/>
        </w:rPr>
        <w:t>,</w:t>
      </w:r>
      <w:r w:rsidR="00ED6DFB" w:rsidRPr="00ED6DFB">
        <w:rPr>
          <w:lang w:val="es-ES"/>
        </w:rPr>
        <w:t xml:space="preserve"> </w:t>
      </w:r>
      <w:r w:rsidR="00ED6DFB">
        <w:t>Sigma)</w:t>
      </w:r>
      <w:r w:rsidR="00CA4347">
        <w:t>,</w:t>
      </w:r>
      <w:r w:rsidR="00B26F7E" w:rsidRPr="00B26F7E">
        <w:t xml:space="preserve"> </w:t>
      </w:r>
      <w:r w:rsidR="00ED6DFB">
        <w:t>100 n</w:t>
      </w:r>
      <w:r w:rsidR="00B26F7E" w:rsidRPr="00B26F7E">
        <w:t xml:space="preserve">M Dexamethasone, 1 μM ascorbate-2-phosphate, 1% sodium pyruvate, and 10 ng/ml transforming growth factor-beta 3 (TGF-β3). </w:t>
      </w:r>
      <w:r w:rsidR="00CA4347">
        <w:t>After</w:t>
      </w:r>
      <w:r w:rsidR="00CA4347" w:rsidRPr="00B26F7E">
        <w:t xml:space="preserve"> 3-weeks</w:t>
      </w:r>
      <w:r w:rsidR="00CA4347">
        <w:t>,</w:t>
      </w:r>
      <w:r w:rsidR="00CA4347" w:rsidRPr="00B26F7E">
        <w:t xml:space="preserve"> </w:t>
      </w:r>
      <w:r w:rsidR="00CA4347">
        <w:t>c</w:t>
      </w:r>
      <w:r w:rsidR="00B26F7E" w:rsidRPr="00B26F7E">
        <w:t xml:space="preserve">hondrogenic cultures were harvested, the aggregates </w:t>
      </w:r>
      <w:r w:rsidR="00CA4347" w:rsidRPr="00B26F7E">
        <w:t>transfer</w:t>
      </w:r>
      <w:r w:rsidR="00CA4347">
        <w:t>red</w:t>
      </w:r>
      <w:r w:rsidR="00B26F7E" w:rsidRPr="00B26F7E">
        <w:t xml:space="preserve"> to histology cassettes and fixed in 10% neutral-buffered formalin for 24 hours. Chondrogenic differentiation was assessed by Alcian blue staining of pellet sections, whereby cartilaginous extracellular matrix will stain blue.</w:t>
      </w:r>
    </w:p>
    <w:p w14:paraId="27263DCC" w14:textId="77777777" w:rsidR="000E0946" w:rsidRPr="00303F87" w:rsidRDefault="000E0946" w:rsidP="00714C45">
      <w:pPr>
        <w:pStyle w:val="Legend"/>
        <w:spacing w:after="120" w:line="480" w:lineRule="auto"/>
        <w:jc w:val="both"/>
        <w:rPr>
          <w:b/>
          <w:i/>
          <w:lang w:val="en-AU"/>
        </w:rPr>
      </w:pPr>
      <w:r w:rsidRPr="00303F87">
        <w:rPr>
          <w:b/>
          <w:bCs/>
          <w:i/>
          <w:lang w:val="en-AU"/>
        </w:rPr>
        <w:t>Hematopoietic differentiation</w:t>
      </w:r>
      <w:r w:rsidRPr="00303F87">
        <w:rPr>
          <w:b/>
          <w:i/>
          <w:lang w:val="en-AU"/>
        </w:rPr>
        <w:t xml:space="preserve"> of hESCs using an Embryoid Body assay and Ad-L1 retrotransposition assays.</w:t>
      </w:r>
    </w:p>
    <w:p w14:paraId="011D91A8" w14:textId="7CDB4B41" w:rsidR="000E0946" w:rsidRPr="00303F87" w:rsidRDefault="000E0946" w:rsidP="00D83AB1">
      <w:pPr>
        <w:pStyle w:val="Legend"/>
        <w:spacing w:after="120" w:line="480" w:lineRule="auto"/>
        <w:ind w:firstLine="708"/>
        <w:jc w:val="both"/>
        <w:rPr>
          <w:bCs/>
          <w:lang w:val="en-AU"/>
        </w:rPr>
      </w:pPr>
      <w:r w:rsidRPr="00303F87">
        <w:rPr>
          <w:bCs/>
          <w:lang w:val="en-AU"/>
        </w:rPr>
        <w:t xml:space="preserve">Hematopoietic differentiation of </w:t>
      </w:r>
      <w:r w:rsidRPr="00303F87">
        <w:rPr>
          <w:lang w:val="en-AU"/>
        </w:rPr>
        <w:t xml:space="preserve">hESCs </w:t>
      </w:r>
      <w:r w:rsidRPr="00303F87">
        <w:rPr>
          <w:bCs/>
          <w:lang w:val="en-AU"/>
        </w:rPr>
        <w:t xml:space="preserve">using an Embryoid Bodies (EBs) differentiation protocol was performed as previously described </w:t>
      </w:r>
      <w:r w:rsidR="00760A16" w:rsidRPr="00303F87">
        <w:rPr>
          <w:bCs/>
          <w:lang w:val="en-AU"/>
        </w:rPr>
        <w:fldChar w:fldCharType="begin">
          <w:fldData xml:space="preserve">PEVuZE5vdGU+PENpdGU+PEF1dGhvcj5XYW5nPC9BdXRob3I+PFllYXI+MjAwNjwvWWVhcj48UmVj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</w:fldData>
        </w:fldChar>
      </w:r>
      <w:r w:rsidR="00B26F7E">
        <w:rPr>
          <w:bCs/>
          <w:lang w:val="en-AU"/>
        </w:rPr>
        <w:instrText xml:space="preserve"> ADDIN EN.CITE </w:instrText>
      </w:r>
      <w:r w:rsidR="00B26F7E">
        <w:rPr>
          <w:bCs/>
          <w:lang w:val="en-AU"/>
        </w:rPr>
        <w:fldChar w:fldCharType="begin">
          <w:fldData xml:space="preserve">PEVuZE5vdGU+PENpdGU+PEF1dGhvcj5XYW5nPC9BdXRob3I+PFllYXI+MjAwNjwvWWVhcj48UmVj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</w:fldData>
        </w:fldChar>
      </w:r>
      <w:r w:rsidR="00B26F7E">
        <w:rPr>
          <w:bCs/>
          <w:lang w:val="en-AU"/>
        </w:rPr>
        <w:instrText xml:space="preserve"> ADDIN EN.CITE.DATA </w:instrText>
      </w:r>
      <w:r w:rsidR="00B26F7E">
        <w:rPr>
          <w:bCs/>
          <w:lang w:val="en-AU"/>
        </w:rPr>
      </w:r>
      <w:r w:rsidR="00B26F7E">
        <w:rPr>
          <w:bCs/>
          <w:lang w:val="en-AU"/>
        </w:rPr>
        <w:fldChar w:fldCharType="end"/>
      </w:r>
      <w:r w:rsidR="00760A16" w:rsidRPr="00303F87">
        <w:rPr>
          <w:bCs/>
          <w:lang w:val="en-AU"/>
        </w:rPr>
      </w:r>
      <w:r w:rsidR="00760A16" w:rsidRPr="00303F87">
        <w:rPr>
          <w:bCs/>
          <w:lang w:val="en-AU"/>
        </w:rPr>
        <w:fldChar w:fldCharType="separate"/>
      </w:r>
      <w:r w:rsidR="00760A16" w:rsidRPr="00303F87">
        <w:rPr>
          <w:bCs/>
          <w:noProof/>
          <w:lang w:val="en-AU"/>
        </w:rPr>
        <w:t>(</w:t>
      </w:r>
      <w:hyperlink w:anchor="_ENREF_4" w:tooltip="Chadwick, 2003 #52" w:history="1">
        <w:r w:rsidR="00B26F7E" w:rsidRPr="00303F87">
          <w:rPr>
            <w:bCs/>
            <w:noProof/>
            <w:lang w:val="en-AU"/>
          </w:rPr>
          <w:t>Chadwick et al. 2003</w:t>
        </w:r>
      </w:hyperlink>
      <w:r w:rsidR="00760A16" w:rsidRPr="00303F87">
        <w:rPr>
          <w:bCs/>
          <w:noProof/>
          <w:lang w:val="en-AU"/>
        </w:rPr>
        <w:t xml:space="preserve">; </w:t>
      </w:r>
      <w:hyperlink w:anchor="_ENREF_33" w:tooltip="Wang, 2006 #66" w:history="1">
        <w:r w:rsidR="00B26F7E" w:rsidRPr="00303F87">
          <w:rPr>
            <w:bCs/>
            <w:noProof/>
            <w:lang w:val="en-AU"/>
          </w:rPr>
          <w:t>Wang 2006</w:t>
        </w:r>
      </w:hyperlink>
      <w:r w:rsidR="00760A16" w:rsidRPr="00303F87">
        <w:rPr>
          <w:bCs/>
          <w:noProof/>
          <w:lang w:val="en-AU"/>
        </w:rPr>
        <w:t xml:space="preserve">; </w:t>
      </w:r>
      <w:hyperlink w:anchor="_ENREF_34" w:tooltip="Wang, 2006 #67" w:history="1">
        <w:r w:rsidR="00B26F7E" w:rsidRPr="00303F87">
          <w:rPr>
            <w:bCs/>
            <w:noProof/>
            <w:lang w:val="en-AU"/>
          </w:rPr>
          <w:t>Wang et al. 2006</w:t>
        </w:r>
      </w:hyperlink>
      <w:r w:rsidR="00760A16" w:rsidRPr="00303F87">
        <w:rPr>
          <w:bCs/>
          <w:noProof/>
          <w:lang w:val="en-AU"/>
        </w:rPr>
        <w:t>)</w:t>
      </w:r>
      <w:r w:rsidR="00760A16" w:rsidRPr="00303F87">
        <w:rPr>
          <w:bCs/>
          <w:lang w:val="en-AU"/>
        </w:rPr>
        <w:fldChar w:fldCharType="end"/>
      </w:r>
      <w:r w:rsidRPr="00303F87">
        <w:rPr>
          <w:bCs/>
          <w:lang w:val="en-AU"/>
        </w:rPr>
        <w:t xml:space="preserve">. Briefly, </w:t>
      </w:r>
      <w:r w:rsidRPr="00303F87">
        <w:rPr>
          <w:lang w:val="en-AU"/>
        </w:rPr>
        <w:t>undifferentiated hESCs grown on Matrigel were detached from plates using a cell scraper (Sarstedt) and transferred to Ultra-Low-attachment plates (Corning) allowing EB formation in differentiation medium: DMEM Knockout su</w:t>
      </w:r>
      <w:r w:rsidR="00902B88">
        <w:rPr>
          <w:lang w:val="en-AU"/>
        </w:rPr>
        <w:t>pplemented with 20% FBS, 0.1mM non-e</w:t>
      </w:r>
      <w:r w:rsidRPr="00303F87">
        <w:rPr>
          <w:lang w:val="en-AU"/>
        </w:rPr>
        <w:t xml:space="preserve">ssential amino acids, 1 mM L-glutamine, and 0.1 mM </w:t>
      </w:r>
      <w:r w:rsidRPr="00303F87">
        <w:rPr>
          <w:rFonts w:hint="eastAsia"/>
          <w:lang w:val="en-AU"/>
        </w:rPr>
        <w:t>β</w:t>
      </w:r>
      <w:r w:rsidRPr="00303F87">
        <w:rPr>
          <w:lang w:val="en-AU"/>
        </w:rPr>
        <w:t xml:space="preserve">-mercaptoethanol. </w:t>
      </w:r>
      <w:r w:rsidR="00D83AB1">
        <w:rPr>
          <w:lang w:val="en-AU"/>
        </w:rPr>
        <w:t>Next day, the culture m</w:t>
      </w:r>
      <w:r w:rsidRPr="00303F87">
        <w:rPr>
          <w:lang w:val="en-AU"/>
        </w:rPr>
        <w:t xml:space="preserve">edium was changed </w:t>
      </w:r>
      <w:r w:rsidR="00D83AB1">
        <w:rPr>
          <w:lang w:val="en-AU"/>
        </w:rPr>
        <w:t>and</w:t>
      </w:r>
      <w:r w:rsidRPr="00303F87">
        <w:rPr>
          <w:lang w:val="en-AU"/>
        </w:rPr>
        <w:t xml:space="preserve"> hematopoietic cytokines</w:t>
      </w:r>
      <w:r w:rsidR="00D83AB1">
        <w:rPr>
          <w:lang w:val="en-AU"/>
        </w:rPr>
        <w:t xml:space="preserve"> added</w:t>
      </w:r>
      <w:r w:rsidR="00E37370">
        <w:rPr>
          <w:lang w:val="en-AU"/>
        </w:rPr>
        <w:t xml:space="preserve"> (</w:t>
      </w:r>
      <w:r w:rsidRPr="00303F87">
        <w:rPr>
          <w:lang w:val="en-AU"/>
        </w:rPr>
        <w:t>300</w:t>
      </w:r>
      <w:r w:rsidR="009342C3">
        <w:rPr>
          <w:lang w:val="en-AU"/>
        </w:rPr>
        <w:t xml:space="preserve"> </w:t>
      </w:r>
      <w:r w:rsidRPr="00303F87">
        <w:rPr>
          <w:lang w:val="en-AU"/>
        </w:rPr>
        <w:t>ng/ml stem cell factor (SCF), 300</w:t>
      </w:r>
      <w:r w:rsidR="009342C3">
        <w:rPr>
          <w:lang w:val="en-AU"/>
        </w:rPr>
        <w:t xml:space="preserve"> </w:t>
      </w:r>
      <w:r w:rsidRPr="00303F87">
        <w:rPr>
          <w:lang w:val="en-AU"/>
        </w:rPr>
        <w:t>ng/ml Flt3 ligand, 10</w:t>
      </w:r>
      <w:r w:rsidR="009342C3">
        <w:rPr>
          <w:lang w:val="en-AU"/>
        </w:rPr>
        <w:t xml:space="preserve"> </w:t>
      </w:r>
      <w:r w:rsidRPr="00303F87">
        <w:rPr>
          <w:lang w:val="en-AU"/>
        </w:rPr>
        <w:t>ng/ml interleukin-3 (IL-3), 10</w:t>
      </w:r>
      <w:r w:rsidR="009342C3">
        <w:rPr>
          <w:lang w:val="en-AU"/>
        </w:rPr>
        <w:t xml:space="preserve"> </w:t>
      </w:r>
      <w:r w:rsidRPr="00303F87">
        <w:rPr>
          <w:lang w:val="en-AU"/>
        </w:rPr>
        <w:t>ng/ml interleukin-6 (IL-6), 50</w:t>
      </w:r>
      <w:r w:rsidR="009342C3">
        <w:rPr>
          <w:lang w:val="en-AU"/>
        </w:rPr>
        <w:t xml:space="preserve"> </w:t>
      </w:r>
      <w:r w:rsidRPr="00303F87">
        <w:rPr>
          <w:lang w:val="en-AU"/>
        </w:rPr>
        <w:t>ng/ml granulocyte colony–stimulating factor (GCSF), and 25</w:t>
      </w:r>
      <w:r w:rsidR="009342C3">
        <w:rPr>
          <w:lang w:val="en-AU"/>
        </w:rPr>
        <w:t xml:space="preserve"> </w:t>
      </w:r>
      <w:r w:rsidRPr="00303F87">
        <w:rPr>
          <w:lang w:val="en-AU"/>
        </w:rPr>
        <w:t>ng/ml bone morphogenetic protein-4 (BMP-4) (PeproTech)</w:t>
      </w:r>
      <w:r w:rsidR="00E37370">
        <w:rPr>
          <w:lang w:val="en-AU"/>
        </w:rPr>
        <w:t>)</w:t>
      </w:r>
      <w:r w:rsidRPr="00303F87">
        <w:rPr>
          <w:b/>
          <w:lang w:val="en-AU"/>
        </w:rPr>
        <w:t xml:space="preserve"> </w:t>
      </w:r>
      <w:r w:rsidRPr="00303F87">
        <w:rPr>
          <w:lang w:val="en-AU"/>
        </w:rPr>
        <w:t xml:space="preserve">as described in </w:t>
      </w:r>
      <w:r w:rsidR="00760A16" w:rsidRPr="00303F87">
        <w:rPr>
          <w:lang w:val="en-AU"/>
        </w:rPr>
        <w:fldChar w:fldCharType="begin">
          <w:fldData xml:space="preserve">PEVuZE5vdGU+PENpdGU+PEF1dGhvcj5XYW5nPC9BdXRob3I+PFllYXI+MjAwNjwvWWVhcj48UmVj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</w:fldData>
        </w:fldChar>
      </w:r>
      <w:r w:rsidR="00B26F7E">
        <w:rPr>
          <w:lang w:val="en-AU"/>
        </w:rPr>
        <w:instrText xml:space="preserve"> ADDIN EN.CITE </w:instrText>
      </w:r>
      <w:r w:rsidR="00B26F7E">
        <w:rPr>
          <w:lang w:val="en-AU"/>
        </w:rPr>
        <w:fldChar w:fldCharType="begin">
          <w:fldData xml:space="preserve">PEVuZE5vdGU+PENpdGU+PEF1dGhvcj5XYW5nPC9BdXRob3I+PFllYXI+MjAwNjwvWWVhcj48UmVj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</w:fldData>
        </w:fldChar>
      </w:r>
      <w:r w:rsidR="00B26F7E">
        <w:rPr>
          <w:lang w:val="en-AU"/>
        </w:rPr>
        <w:instrText xml:space="preserve"> ADDIN EN.CITE.DATA </w:instrText>
      </w:r>
      <w:r w:rsidR="00B26F7E">
        <w:rPr>
          <w:lang w:val="en-AU"/>
        </w:rPr>
      </w:r>
      <w:r w:rsidR="00B26F7E">
        <w:rPr>
          <w:lang w:val="en-AU"/>
        </w:rPr>
        <w:fldChar w:fldCharType="end"/>
      </w:r>
      <w:r w:rsidR="00760A16" w:rsidRPr="00303F87">
        <w:rPr>
          <w:lang w:val="en-AU"/>
        </w:rPr>
      </w:r>
      <w:r w:rsidR="00760A16" w:rsidRPr="00303F87">
        <w:rPr>
          <w:lang w:val="en-AU"/>
        </w:rPr>
        <w:fldChar w:fldCharType="separate"/>
      </w:r>
      <w:r w:rsidR="00760A16" w:rsidRPr="00303F87">
        <w:rPr>
          <w:noProof/>
          <w:lang w:val="en-AU"/>
        </w:rPr>
        <w:t>(</w:t>
      </w:r>
      <w:hyperlink w:anchor="_ENREF_4" w:tooltip="Chadwick, 2003 #52" w:history="1">
        <w:r w:rsidR="00B26F7E" w:rsidRPr="00303F87">
          <w:rPr>
            <w:noProof/>
            <w:lang w:val="en-AU"/>
          </w:rPr>
          <w:t>Chadwick et al. 2003</w:t>
        </w:r>
      </w:hyperlink>
      <w:r w:rsidR="00760A16" w:rsidRPr="00303F87">
        <w:rPr>
          <w:noProof/>
          <w:lang w:val="en-AU"/>
        </w:rPr>
        <w:t xml:space="preserve">; </w:t>
      </w:r>
      <w:hyperlink w:anchor="_ENREF_34" w:tooltip="Wang, 2006 #67" w:history="1">
        <w:r w:rsidR="00B26F7E" w:rsidRPr="00303F87">
          <w:rPr>
            <w:noProof/>
            <w:lang w:val="en-AU"/>
          </w:rPr>
          <w:t>Wang et al. 2006</w:t>
        </w:r>
      </w:hyperlink>
      <w:r w:rsidR="00760A16" w:rsidRPr="00303F87">
        <w:rPr>
          <w:noProof/>
          <w:lang w:val="en-AU"/>
        </w:rPr>
        <w:t>)</w:t>
      </w:r>
      <w:r w:rsidR="00760A16" w:rsidRPr="00303F87">
        <w:rPr>
          <w:lang w:val="en-AU"/>
        </w:rPr>
        <w:fldChar w:fldCharType="end"/>
      </w:r>
      <w:r w:rsidRPr="00303F87">
        <w:rPr>
          <w:lang w:val="en-AU"/>
        </w:rPr>
        <w:t xml:space="preserve">. EBs were </w:t>
      </w:r>
      <w:r w:rsidRPr="00303F87">
        <w:rPr>
          <w:lang w:val="en-AU"/>
        </w:rPr>
        <w:lastRenderedPageBreak/>
        <w:t xml:space="preserve">cultured for 15 days with another change of medium supplemented with cytokines at </w:t>
      </w:r>
      <w:r w:rsidR="009342C3">
        <w:rPr>
          <w:lang w:val="en-AU"/>
        </w:rPr>
        <w:t>d</w:t>
      </w:r>
      <w:r w:rsidRPr="00303F87">
        <w:rPr>
          <w:lang w:val="en-AU"/>
        </w:rPr>
        <w:t xml:space="preserve">ay 5 of EB development. EBs were dissociated at day 15 of development </w:t>
      </w:r>
      <w:r w:rsidR="00A05E10">
        <w:rPr>
          <w:lang w:val="en-AU"/>
        </w:rPr>
        <w:t>using</w:t>
      </w:r>
      <w:r w:rsidRPr="00303F87">
        <w:rPr>
          <w:lang w:val="en-AU"/>
        </w:rPr>
        <w:t xml:space="preserve"> 0.4 U/ml collagenase B (Roche) and </w:t>
      </w:r>
      <w:r w:rsidRPr="00303F87">
        <w:rPr>
          <w:bCs/>
          <w:lang w:val="en-AU"/>
        </w:rPr>
        <w:t>Cell Dissociation Buffer (G</w:t>
      </w:r>
      <w:r w:rsidR="00A05E10">
        <w:rPr>
          <w:bCs/>
          <w:lang w:val="en-AU"/>
        </w:rPr>
        <w:t>IBCO-Life Technologies</w:t>
      </w:r>
      <w:r w:rsidRPr="00303F87">
        <w:rPr>
          <w:bCs/>
          <w:lang w:val="en-AU"/>
        </w:rPr>
        <w:t>)</w:t>
      </w:r>
      <w:r w:rsidR="005D397E">
        <w:rPr>
          <w:lang w:val="en-AU"/>
        </w:rPr>
        <w:t>. Cells were then re</w:t>
      </w:r>
      <w:r w:rsidRPr="00303F87">
        <w:rPr>
          <w:lang w:val="en-AU"/>
        </w:rPr>
        <w:t xml:space="preserve">suspended gently in </w:t>
      </w:r>
      <w:r w:rsidRPr="00303F87">
        <w:rPr>
          <w:bCs/>
          <w:lang w:val="en-AU"/>
        </w:rPr>
        <w:t>Iscove's Modified Dulbecco's Medium (IMDM)</w:t>
      </w:r>
      <w:r w:rsidRPr="00303F87">
        <w:rPr>
          <w:lang w:val="en-AU"/>
        </w:rPr>
        <w:t>, passed through a 70-μm cell strainer, and stained with anti-CD31-PE, anti-CD45-APC, anti-CD3</w:t>
      </w:r>
      <w:r w:rsidR="0042415B">
        <w:rPr>
          <w:lang w:val="en-AU"/>
        </w:rPr>
        <w:t>4-FITC and 7AAD (BD</w:t>
      </w:r>
      <w:r w:rsidR="00654D7B">
        <w:rPr>
          <w:lang w:val="en-AU"/>
        </w:rPr>
        <w:t xml:space="preserve"> </w:t>
      </w:r>
      <w:r w:rsidR="0042415B">
        <w:rPr>
          <w:lang w:val="en-AU"/>
        </w:rPr>
        <w:t>Biosciences)</w:t>
      </w:r>
      <w:r w:rsidRPr="00303F87">
        <w:rPr>
          <w:lang w:val="en-AU"/>
        </w:rPr>
        <w:t xml:space="preserve"> as described </w:t>
      </w:r>
      <w:r w:rsidR="00760A16" w:rsidRPr="00303F87">
        <w:rPr>
          <w:lang w:val="en-AU"/>
        </w:rPr>
        <w:fldChar w:fldCharType="begin">
          <w:fldData xml:space="preserve">PEVuZE5vdGU+PENpdGU+PEF1dGhvcj5SZWFsPC9BdXRob3I+PFllYXI+MjAxMjwvWWVhcj48UmVj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</w:fldData>
        </w:fldChar>
      </w:r>
      <w:r w:rsidR="00B26F7E">
        <w:rPr>
          <w:lang w:val="en-AU"/>
        </w:rPr>
        <w:instrText xml:space="preserve"> ADDIN EN.CITE </w:instrText>
      </w:r>
      <w:r w:rsidR="00B26F7E">
        <w:rPr>
          <w:lang w:val="en-AU"/>
        </w:rPr>
        <w:fldChar w:fldCharType="begin">
          <w:fldData xml:space="preserve">PEVuZE5vdGU+PENpdGU+PEF1dGhvcj5SZWFsPC9BdXRob3I+PFllYXI+MjAxMjwvWWVhcj48UmVj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</w:fldData>
        </w:fldChar>
      </w:r>
      <w:r w:rsidR="00B26F7E">
        <w:rPr>
          <w:lang w:val="en-AU"/>
        </w:rPr>
        <w:instrText xml:space="preserve"> ADDIN EN.CITE.DATA </w:instrText>
      </w:r>
      <w:r w:rsidR="00B26F7E">
        <w:rPr>
          <w:lang w:val="en-AU"/>
        </w:rPr>
      </w:r>
      <w:r w:rsidR="00B26F7E">
        <w:rPr>
          <w:lang w:val="en-AU"/>
        </w:rPr>
        <w:fldChar w:fldCharType="end"/>
      </w:r>
      <w:r w:rsidR="00760A16" w:rsidRPr="00303F87">
        <w:rPr>
          <w:lang w:val="en-AU"/>
        </w:rPr>
      </w:r>
      <w:r w:rsidR="00760A16" w:rsidRPr="00303F87">
        <w:rPr>
          <w:lang w:val="en-AU"/>
        </w:rPr>
        <w:fldChar w:fldCharType="separate"/>
      </w:r>
      <w:r w:rsidR="00760A16" w:rsidRPr="00303F87">
        <w:rPr>
          <w:noProof/>
          <w:lang w:val="en-AU"/>
        </w:rPr>
        <w:t>(</w:t>
      </w:r>
      <w:hyperlink w:anchor="_ENREF_26" w:tooltip="Real, 2012 #79" w:history="1">
        <w:r w:rsidR="00B26F7E" w:rsidRPr="00303F87">
          <w:rPr>
            <w:noProof/>
            <w:lang w:val="en-AU"/>
          </w:rPr>
          <w:t>Real et al. 2012</w:t>
        </w:r>
      </w:hyperlink>
      <w:r w:rsidR="00760A16" w:rsidRPr="00303F87">
        <w:rPr>
          <w:noProof/>
          <w:lang w:val="en-AU"/>
        </w:rPr>
        <w:t>)</w:t>
      </w:r>
      <w:r w:rsidR="00760A16" w:rsidRPr="00303F87">
        <w:rPr>
          <w:lang w:val="en-AU"/>
        </w:rPr>
        <w:fldChar w:fldCharType="end"/>
      </w:r>
      <w:r w:rsidRPr="00303F87">
        <w:rPr>
          <w:lang w:val="en-AU"/>
        </w:rPr>
        <w:t xml:space="preserve">. </w:t>
      </w:r>
      <w:r w:rsidRPr="00303F87">
        <w:rPr>
          <w:bCs/>
          <w:lang w:val="en-AU"/>
        </w:rPr>
        <w:t>Hemogenic precursors with hemangioblastic properties were identified as CD34+CD31+CD</w:t>
      </w:r>
      <w:r w:rsidR="005D397E">
        <w:rPr>
          <w:bCs/>
          <w:lang w:val="en-AU"/>
        </w:rPr>
        <w:t>45−, also named as CD45negPFV (n</w:t>
      </w:r>
      <w:r w:rsidRPr="00303F87">
        <w:rPr>
          <w:bCs/>
          <w:lang w:val="en-AU"/>
        </w:rPr>
        <w:t>egative expression for CD4</w:t>
      </w:r>
      <w:r w:rsidR="005D397E">
        <w:rPr>
          <w:bCs/>
          <w:lang w:val="en-AU"/>
        </w:rPr>
        <w:t>5, and positive expression for p</w:t>
      </w:r>
      <w:r w:rsidRPr="00303F87">
        <w:rPr>
          <w:bCs/>
          <w:lang w:val="en-AU"/>
        </w:rPr>
        <w:t xml:space="preserve">latelet endothelial cell adhesion molecule (PECAM-1/CD31), </w:t>
      </w:r>
      <w:r w:rsidR="00BA5752">
        <w:rPr>
          <w:bCs/>
          <w:lang w:val="en-AU"/>
        </w:rPr>
        <w:t>FLK1</w:t>
      </w:r>
      <w:r w:rsidR="005D397E">
        <w:rPr>
          <w:bCs/>
          <w:lang w:val="en-AU"/>
        </w:rPr>
        <w:t>, and vascular e</w:t>
      </w:r>
      <w:r w:rsidRPr="00303F87">
        <w:rPr>
          <w:bCs/>
          <w:lang w:val="en-AU"/>
        </w:rPr>
        <w:t>ndothelial-cadherin (VE-cad, CD144)). Immature and mature blood cells were identified as CD45+CD34+ and CD45+CD34−, respectively.</w:t>
      </w:r>
      <w:r w:rsidRPr="00303F87">
        <w:rPr>
          <w:lang w:val="en-AU"/>
        </w:rPr>
        <w:t xml:space="preserve"> The three populations were analyzed using a </w:t>
      </w:r>
      <w:r w:rsidRPr="00303F87">
        <w:rPr>
          <w:bCs/>
          <w:lang w:val="en-AU"/>
        </w:rPr>
        <w:t>BD fluorescence-activated cell sorting (FACS) Aria</w:t>
      </w:r>
      <w:r w:rsidR="0042415B">
        <w:rPr>
          <w:bCs/>
          <w:lang w:val="en-AU"/>
        </w:rPr>
        <w:t xml:space="preserve"> device</w:t>
      </w:r>
      <w:r w:rsidRPr="00303F87">
        <w:rPr>
          <w:bCs/>
          <w:lang w:val="en-AU"/>
        </w:rPr>
        <w:t xml:space="preserve">, </w:t>
      </w:r>
      <w:r w:rsidRPr="00303F87">
        <w:rPr>
          <w:lang w:val="en-AU"/>
        </w:rPr>
        <w:t xml:space="preserve">cultured on fibronectin-coated plates (BD Biosciences), and exposed to the </w:t>
      </w:r>
      <w:r w:rsidR="0000568A">
        <w:rPr>
          <w:lang w:val="en-AU"/>
        </w:rPr>
        <w:t>Ad-L1</w:t>
      </w:r>
      <w:r w:rsidRPr="00303F87">
        <w:rPr>
          <w:lang w:val="en-AU"/>
        </w:rPr>
        <w:t xml:space="preserve"> during approximately 4 hours under serum-free conditions. StemSpan</w:t>
      </w:r>
      <w:r w:rsidRPr="00303F87">
        <w:rPr>
          <w:vertAlign w:val="superscript"/>
          <w:lang w:val="en-AU"/>
        </w:rPr>
        <w:t xml:space="preserve">TM </w:t>
      </w:r>
      <w:r w:rsidRPr="00303F87">
        <w:rPr>
          <w:lang w:val="en-AU"/>
        </w:rPr>
        <w:t>SFEM (STEMCELL) supplemented with hematopoietic cytokines without BMP-4 was used during and after adenoviral infection as described</w:t>
      </w:r>
      <w:r w:rsidR="0000568A">
        <w:rPr>
          <w:lang w:val="en-AU"/>
        </w:rPr>
        <w:t xml:space="preserve"> </w:t>
      </w:r>
      <w:r w:rsidR="00760A16" w:rsidRPr="00303F87">
        <w:rPr>
          <w:lang w:val="en-AU"/>
        </w:rPr>
        <w:fldChar w:fldCharType="begin">
          <w:fldData xml:space="preserve">PEVuZE5vdGU+PENpdGU+PEF1dGhvcj5NZW5lbmRlejwvQXV0aG9yPjxZZWFyPjIwMDQ8L1llYXI+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</w:fldData>
        </w:fldChar>
      </w:r>
      <w:r w:rsidR="00B26F7E">
        <w:rPr>
          <w:lang w:val="en-AU"/>
        </w:rPr>
        <w:instrText xml:space="preserve"> ADDIN EN.CITE </w:instrText>
      </w:r>
      <w:r w:rsidR="00B26F7E">
        <w:rPr>
          <w:lang w:val="en-AU"/>
        </w:rPr>
        <w:fldChar w:fldCharType="begin">
          <w:fldData xml:space="preserve">PEVuZE5vdGU+PENpdGU+PEF1dGhvcj5NZW5lbmRlejwvQXV0aG9yPjxZZWFyPjIwMDQ8L1llYXI+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</w:fldData>
        </w:fldChar>
      </w:r>
      <w:r w:rsidR="00B26F7E">
        <w:rPr>
          <w:lang w:val="en-AU"/>
        </w:rPr>
        <w:instrText xml:space="preserve"> ADDIN EN.CITE.DATA </w:instrText>
      </w:r>
      <w:r w:rsidR="00B26F7E">
        <w:rPr>
          <w:lang w:val="en-AU"/>
        </w:rPr>
      </w:r>
      <w:r w:rsidR="00B26F7E">
        <w:rPr>
          <w:lang w:val="en-AU"/>
        </w:rPr>
        <w:fldChar w:fldCharType="end"/>
      </w:r>
      <w:r w:rsidR="00760A16" w:rsidRPr="00303F87">
        <w:rPr>
          <w:lang w:val="en-AU"/>
        </w:rPr>
      </w:r>
      <w:r w:rsidR="00760A16" w:rsidRPr="00303F87">
        <w:rPr>
          <w:lang w:val="en-AU"/>
        </w:rPr>
        <w:fldChar w:fldCharType="separate"/>
      </w:r>
      <w:r w:rsidR="00760A16" w:rsidRPr="00303F87">
        <w:rPr>
          <w:noProof/>
          <w:lang w:val="en-AU"/>
        </w:rPr>
        <w:t>(</w:t>
      </w:r>
      <w:hyperlink w:anchor="_ENREF_17" w:tooltip="Menendez, 2004 #80" w:history="1">
        <w:r w:rsidR="00B26F7E" w:rsidRPr="00303F87">
          <w:rPr>
            <w:noProof/>
            <w:lang w:val="en-AU"/>
          </w:rPr>
          <w:t>Menendez et al. 2004</w:t>
        </w:r>
      </w:hyperlink>
      <w:r w:rsidR="00760A16" w:rsidRPr="00303F87">
        <w:rPr>
          <w:noProof/>
          <w:lang w:val="en-AU"/>
        </w:rPr>
        <w:t>)</w:t>
      </w:r>
      <w:r w:rsidR="00760A16" w:rsidRPr="00303F87">
        <w:rPr>
          <w:lang w:val="en-AU"/>
        </w:rPr>
        <w:fldChar w:fldCharType="end"/>
      </w:r>
      <w:r w:rsidRPr="00303F87">
        <w:rPr>
          <w:lang w:val="en-AU"/>
        </w:rPr>
        <w:t>. Cells were collected and analyzed 4 days post-infection.</w:t>
      </w:r>
    </w:p>
    <w:p w14:paraId="666985A3" w14:textId="77777777" w:rsidR="000E0946" w:rsidRPr="00303F87" w:rsidRDefault="000E0946" w:rsidP="00714C45">
      <w:pPr>
        <w:pStyle w:val="Legend"/>
        <w:spacing w:after="120" w:line="480" w:lineRule="auto"/>
        <w:jc w:val="both"/>
        <w:rPr>
          <w:b/>
          <w:i/>
          <w:lang w:val="en-AU"/>
        </w:rPr>
      </w:pPr>
      <w:r w:rsidRPr="00303F87">
        <w:rPr>
          <w:b/>
          <w:bCs/>
          <w:i/>
          <w:lang w:val="en-AU"/>
        </w:rPr>
        <w:t>Hematopoietic differentiation</w:t>
      </w:r>
      <w:r w:rsidRPr="00303F87">
        <w:rPr>
          <w:b/>
          <w:i/>
          <w:lang w:val="en-AU"/>
        </w:rPr>
        <w:t xml:space="preserve"> of hESCs using OP9 stromal cells and Ad-L1 retrotransposition assays.</w:t>
      </w:r>
    </w:p>
    <w:p w14:paraId="7938B37A" w14:textId="32B56BDC" w:rsidR="000E0946" w:rsidRPr="00303F87" w:rsidRDefault="000E0946" w:rsidP="00EF2A0F">
      <w:pPr>
        <w:pStyle w:val="Legend"/>
        <w:spacing w:after="120" w:line="480" w:lineRule="auto"/>
        <w:ind w:firstLine="708"/>
        <w:jc w:val="both"/>
        <w:rPr>
          <w:b/>
          <w:bCs/>
          <w:lang w:val="en-AU"/>
        </w:rPr>
      </w:pPr>
      <w:r w:rsidRPr="00303F87">
        <w:rPr>
          <w:bCs/>
          <w:lang w:val="en-AU"/>
        </w:rPr>
        <w:t xml:space="preserve">Hematopoietic differentiation of hESCs using the OP9 co-culture method was performed as previously described </w:t>
      </w:r>
      <w:r w:rsidR="00760A16" w:rsidRPr="00303F87">
        <w:rPr>
          <w:bCs/>
          <w:lang w:val="en-AU"/>
        </w:rPr>
        <w:fldChar w:fldCharType="begin">
          <w:fldData xml:space="preserve">PEVuZE5vdGU+PENpdGU+PEF1dGhvcj5Wb2R5YW5pazwvQXV0aG9yPjxZZWFyPjIwMDc8L1llYXI+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</w:fldData>
        </w:fldChar>
      </w:r>
      <w:r w:rsidR="00B26F7E">
        <w:rPr>
          <w:bCs/>
          <w:lang w:val="en-AU"/>
        </w:rPr>
        <w:instrText xml:space="preserve"> ADDIN EN.CITE </w:instrText>
      </w:r>
      <w:r w:rsidR="00B26F7E">
        <w:rPr>
          <w:bCs/>
          <w:lang w:val="en-AU"/>
        </w:rPr>
        <w:fldChar w:fldCharType="begin">
          <w:fldData xml:space="preserve">PEVuZE5vdGU+PENpdGU+PEF1dGhvcj5Wb2R5YW5pazwvQXV0aG9yPjxZZWFyPjIwMDc8L1llYXI+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</w:fldData>
        </w:fldChar>
      </w:r>
      <w:r w:rsidR="00B26F7E">
        <w:rPr>
          <w:bCs/>
          <w:lang w:val="en-AU"/>
        </w:rPr>
        <w:instrText xml:space="preserve"> ADDIN EN.CITE.DATA </w:instrText>
      </w:r>
      <w:r w:rsidR="00B26F7E">
        <w:rPr>
          <w:bCs/>
          <w:lang w:val="en-AU"/>
        </w:rPr>
      </w:r>
      <w:r w:rsidR="00B26F7E">
        <w:rPr>
          <w:bCs/>
          <w:lang w:val="en-AU"/>
        </w:rPr>
        <w:fldChar w:fldCharType="end"/>
      </w:r>
      <w:r w:rsidR="00760A16" w:rsidRPr="00303F87">
        <w:rPr>
          <w:bCs/>
          <w:lang w:val="en-AU"/>
        </w:rPr>
      </w:r>
      <w:r w:rsidR="00760A16" w:rsidRPr="00303F87">
        <w:rPr>
          <w:bCs/>
          <w:lang w:val="en-AU"/>
        </w:rPr>
        <w:fldChar w:fldCharType="separate"/>
      </w:r>
      <w:r w:rsidR="00760A16" w:rsidRPr="00303F87">
        <w:rPr>
          <w:bCs/>
          <w:noProof/>
          <w:lang w:val="en-AU"/>
        </w:rPr>
        <w:t>(</w:t>
      </w:r>
      <w:hyperlink w:anchor="_ENREF_32" w:tooltip="Vodyanik, 2007 #68" w:history="1">
        <w:r w:rsidR="00B26F7E" w:rsidRPr="00303F87">
          <w:rPr>
            <w:bCs/>
            <w:noProof/>
            <w:lang w:val="en-AU"/>
          </w:rPr>
          <w:t>Vodyanik and Slukvin 2007</w:t>
        </w:r>
      </w:hyperlink>
      <w:r w:rsidR="00760A16" w:rsidRPr="00303F87">
        <w:rPr>
          <w:bCs/>
          <w:noProof/>
          <w:lang w:val="en-AU"/>
        </w:rPr>
        <w:t xml:space="preserve">; </w:t>
      </w:r>
      <w:hyperlink w:anchor="_ENREF_13" w:tooltip="Ji, 2008 #69" w:history="1">
        <w:r w:rsidR="00B26F7E" w:rsidRPr="00303F87">
          <w:rPr>
            <w:bCs/>
            <w:noProof/>
            <w:lang w:val="en-AU"/>
          </w:rPr>
          <w:t>Ji et al. 2008</w:t>
        </w:r>
      </w:hyperlink>
      <w:r w:rsidR="00760A16" w:rsidRPr="00303F87">
        <w:rPr>
          <w:bCs/>
          <w:noProof/>
          <w:lang w:val="en-AU"/>
        </w:rPr>
        <w:t xml:space="preserve">; </w:t>
      </w:r>
      <w:hyperlink w:anchor="_ENREF_5" w:tooltip="Choi, 2011 #53" w:history="1">
        <w:r w:rsidR="00B26F7E" w:rsidRPr="00303F87">
          <w:rPr>
            <w:bCs/>
            <w:noProof/>
            <w:lang w:val="en-AU"/>
          </w:rPr>
          <w:t>Choi et al. 2011</w:t>
        </w:r>
      </w:hyperlink>
      <w:r w:rsidR="00760A16" w:rsidRPr="00303F87">
        <w:rPr>
          <w:bCs/>
          <w:noProof/>
          <w:lang w:val="en-AU"/>
        </w:rPr>
        <w:t>)</w:t>
      </w:r>
      <w:r w:rsidR="00760A16" w:rsidRPr="00303F87">
        <w:rPr>
          <w:bCs/>
          <w:lang w:val="en-AU"/>
        </w:rPr>
        <w:fldChar w:fldCharType="end"/>
      </w:r>
      <w:r w:rsidRPr="00303F87">
        <w:rPr>
          <w:bCs/>
          <w:lang w:val="en-AU"/>
        </w:rPr>
        <w:t xml:space="preserve">. Briefly, OP9 mouse bone marrow stromal cells were cultured in Minimum Essential Medium </w:t>
      </w:r>
      <w:r w:rsidRPr="00303F87">
        <w:rPr>
          <w:lang w:val="en-AU"/>
        </w:rPr>
        <w:t>(</w:t>
      </w:r>
      <w:r w:rsidRPr="00303F87">
        <w:rPr>
          <w:bCs/>
          <w:lang w:val="en-AU"/>
        </w:rPr>
        <w:t xml:space="preserve">MEM α) without ribonucleosides/deoxyribonucleosides </w:t>
      </w:r>
      <w:r w:rsidRPr="00303F87">
        <w:rPr>
          <w:lang w:val="en-AU"/>
        </w:rPr>
        <w:t xml:space="preserve">supplemented with 20% FBS. OP9 cells were seeded on gelatin-coated plates </w:t>
      </w:r>
      <w:r w:rsidR="00EF2A0F" w:rsidRPr="00303F87">
        <w:rPr>
          <w:lang w:val="en-AU"/>
        </w:rPr>
        <w:t xml:space="preserve">(Sigma) </w:t>
      </w:r>
      <w:r w:rsidRPr="00303F87">
        <w:rPr>
          <w:lang w:val="en-AU"/>
        </w:rPr>
        <w:t xml:space="preserve">and </w:t>
      </w:r>
      <w:r w:rsidRPr="00303F87">
        <w:rPr>
          <w:bCs/>
          <w:lang w:val="en-AU"/>
        </w:rPr>
        <w:t xml:space="preserve">8 days later overgrown OP9 cultures were prepared for co-culturing. Undifferentiated hESCs cells </w:t>
      </w:r>
      <w:r w:rsidRPr="00303F87">
        <w:rPr>
          <w:bCs/>
          <w:lang w:val="en-AU"/>
        </w:rPr>
        <w:lastRenderedPageBreak/>
        <w:t xml:space="preserve">were dissociated in small aggregates using Collagenase IV and plated at a </w:t>
      </w:r>
      <w:r w:rsidRPr="00303F87">
        <w:rPr>
          <w:bCs/>
          <w:iCs/>
          <w:lang w:val="en-AU"/>
        </w:rPr>
        <w:t>1.5</w:t>
      </w:r>
      <w:r w:rsidRPr="00303F87">
        <w:rPr>
          <w:bCs/>
          <w:lang w:val="en-AU"/>
        </w:rPr>
        <w:t>×</w:t>
      </w:r>
      <w:r w:rsidRPr="00303F87">
        <w:rPr>
          <w:bCs/>
          <w:iCs/>
          <w:lang w:val="en-AU"/>
        </w:rPr>
        <w:t>10</w:t>
      </w:r>
      <w:r w:rsidRPr="00303F87">
        <w:rPr>
          <w:bCs/>
          <w:iCs/>
          <w:vertAlign w:val="superscript"/>
          <w:lang w:val="en-AU"/>
        </w:rPr>
        <w:t>6</w:t>
      </w:r>
      <w:r w:rsidRPr="00303F87">
        <w:rPr>
          <w:bCs/>
          <w:iCs/>
          <w:lang w:val="en-AU"/>
        </w:rPr>
        <w:t xml:space="preserve"> hESCs/10-cm OP9 dish</w:t>
      </w:r>
      <w:r w:rsidRPr="00303F87">
        <w:rPr>
          <w:bCs/>
          <w:lang w:val="en-AU"/>
        </w:rPr>
        <w:t xml:space="preserve"> dilution for hematopoietic differentiation. Cells were then co-cultured during 8 days in differentiation medium (MEM α, 10% </w:t>
      </w:r>
      <w:r w:rsidR="00654D7B" w:rsidRPr="00303F87">
        <w:rPr>
          <w:bCs/>
          <w:lang w:val="en-AU"/>
        </w:rPr>
        <w:t>foetal</w:t>
      </w:r>
      <w:r w:rsidRPr="00303F87">
        <w:rPr>
          <w:bCs/>
          <w:lang w:val="en-AU"/>
        </w:rPr>
        <w:t xml:space="preserve"> bovine serum, 100 μmol/l monothioglycerol (MTG), and 50 μg/ml ascorbic acid). Every day, media was replaced by fresh differentiation medium but only a “half-volume” media change was performed every other day. After 8 days, cells were collected using Collagenase IV and trypsin/EDTA solutions, washed, filtered through a </w:t>
      </w:r>
      <w:r w:rsidR="00654D7B" w:rsidRPr="00303F87">
        <w:rPr>
          <w:bCs/>
          <w:lang w:val="en-AU"/>
        </w:rPr>
        <w:t>40</w:t>
      </w:r>
      <w:r w:rsidR="00654D7B" w:rsidRPr="00303F87">
        <w:rPr>
          <w:lang w:val="en-AU"/>
        </w:rPr>
        <w:t>-μm-cell</w:t>
      </w:r>
      <w:r w:rsidRPr="00303F87">
        <w:rPr>
          <w:lang w:val="en-AU"/>
        </w:rPr>
        <w:t xml:space="preserve"> strainer</w:t>
      </w:r>
      <w:r w:rsidRPr="00303F87">
        <w:rPr>
          <w:bCs/>
          <w:lang w:val="en-AU"/>
        </w:rPr>
        <w:t xml:space="preserve"> and re-suspended in MACS buffer (Miltenyi Biotec). hESC-derived hematopoietic progenitors were sorted by magnetic-activated cell sorting AutoMACS (Miltenyi Biotec) with the CD34 hematopoietic marker (CD34 MicroBead Kit, Miltenyi Biotec). To obtain CD45-positive cells, hematopoie</w:t>
      </w:r>
      <w:r w:rsidR="000478C6">
        <w:rPr>
          <w:bCs/>
          <w:lang w:val="en-AU"/>
        </w:rPr>
        <w:t>tic progenitors were plated in</w:t>
      </w:r>
      <w:r w:rsidRPr="00303F87">
        <w:rPr>
          <w:bCs/>
          <w:lang w:val="en-AU"/>
        </w:rPr>
        <w:t xml:space="preserve"> new OP9 culture supplemented with hematopoietic cytokines (</w:t>
      </w:r>
      <w:r w:rsidRPr="00303F87">
        <w:rPr>
          <w:lang w:val="en-AU"/>
        </w:rPr>
        <w:t>150ng/ml SCF, 150ng/ml Flt3 ligand, 10ng/ml IL-3, 10ng/ml IL-6, 50ng/ml GCSF),</w:t>
      </w:r>
      <w:r w:rsidRPr="00303F87">
        <w:rPr>
          <w:bCs/>
          <w:lang w:val="en-AU"/>
        </w:rPr>
        <w:t xml:space="preserve"> and collected from the supernatant </w:t>
      </w:r>
      <w:r w:rsidR="00C52D34" w:rsidRPr="00303F87">
        <w:rPr>
          <w:bCs/>
          <w:lang w:val="en-AU"/>
        </w:rPr>
        <w:t xml:space="preserve">5 days </w:t>
      </w:r>
      <w:r w:rsidRPr="00303F87">
        <w:rPr>
          <w:bCs/>
          <w:lang w:val="en-AU"/>
        </w:rPr>
        <w:t xml:space="preserve">after as described </w:t>
      </w:r>
      <w:r w:rsidR="00760A16" w:rsidRPr="00303F87">
        <w:rPr>
          <w:bCs/>
          <w:lang w:val="en-AU"/>
        </w:rPr>
        <w:fldChar w:fldCharType="begin">
          <w:fldData xml:space="preserve">PEVuZE5vdGU+PENpdGU+PEF1dGhvcj5KaTwvQXV0aG9yPjxZZWFyPjIwMDg8L1llYXI+PFJlY051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</w:fldData>
        </w:fldChar>
      </w:r>
      <w:r w:rsidR="00B26F7E">
        <w:rPr>
          <w:bCs/>
          <w:lang w:val="en-AU"/>
        </w:rPr>
        <w:instrText xml:space="preserve"> ADDIN EN.CITE </w:instrText>
      </w:r>
      <w:r w:rsidR="00B26F7E">
        <w:rPr>
          <w:bCs/>
          <w:lang w:val="en-AU"/>
        </w:rPr>
        <w:fldChar w:fldCharType="begin">
          <w:fldData xml:space="preserve">PEVuZE5vdGU+PENpdGU+PEF1dGhvcj5KaTwvQXV0aG9yPjxZZWFyPjIwMDg8L1llYXI+PFJlY051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</w:fldData>
        </w:fldChar>
      </w:r>
      <w:r w:rsidR="00B26F7E">
        <w:rPr>
          <w:bCs/>
          <w:lang w:val="en-AU"/>
        </w:rPr>
        <w:instrText xml:space="preserve"> ADDIN EN.CITE.DATA </w:instrText>
      </w:r>
      <w:r w:rsidR="00B26F7E">
        <w:rPr>
          <w:bCs/>
          <w:lang w:val="en-AU"/>
        </w:rPr>
      </w:r>
      <w:r w:rsidR="00B26F7E">
        <w:rPr>
          <w:bCs/>
          <w:lang w:val="en-AU"/>
        </w:rPr>
        <w:fldChar w:fldCharType="end"/>
      </w:r>
      <w:r w:rsidR="00760A16" w:rsidRPr="00303F87">
        <w:rPr>
          <w:bCs/>
          <w:lang w:val="en-AU"/>
        </w:rPr>
      </w:r>
      <w:r w:rsidR="00760A16" w:rsidRPr="00303F87">
        <w:rPr>
          <w:bCs/>
          <w:lang w:val="en-AU"/>
        </w:rPr>
        <w:fldChar w:fldCharType="separate"/>
      </w:r>
      <w:r w:rsidR="00760A16" w:rsidRPr="00303F87">
        <w:rPr>
          <w:bCs/>
          <w:noProof/>
          <w:lang w:val="en-AU"/>
        </w:rPr>
        <w:t>(</w:t>
      </w:r>
      <w:hyperlink w:anchor="_ENREF_13" w:tooltip="Ji, 2008 #69" w:history="1">
        <w:r w:rsidR="00B26F7E" w:rsidRPr="00303F87">
          <w:rPr>
            <w:bCs/>
            <w:noProof/>
            <w:lang w:val="en-AU"/>
          </w:rPr>
          <w:t>Ji et al. 2008</w:t>
        </w:r>
      </w:hyperlink>
      <w:r w:rsidR="00760A16" w:rsidRPr="00303F87">
        <w:rPr>
          <w:bCs/>
          <w:noProof/>
          <w:lang w:val="en-AU"/>
        </w:rPr>
        <w:t>)</w:t>
      </w:r>
      <w:r w:rsidR="00760A16" w:rsidRPr="00303F87">
        <w:rPr>
          <w:bCs/>
          <w:lang w:val="en-AU"/>
        </w:rPr>
        <w:fldChar w:fldCharType="end"/>
      </w:r>
      <w:r w:rsidRPr="00303F87">
        <w:rPr>
          <w:bCs/>
          <w:lang w:val="en-AU"/>
        </w:rPr>
        <w:t>. To assess hematopoietic differentiation, cells were analyzed by flow cytometry using the indicated antibodies. Cells were stained</w:t>
      </w:r>
      <w:r w:rsidRPr="00303F87">
        <w:rPr>
          <w:lang w:val="en-AU"/>
        </w:rPr>
        <w:t xml:space="preserve"> with anti-mouse CD29-FITC (AbD Serotec) to exclude OP9 cells from further analyses.  Human hematoendothelial progenitors (CD31+CD45−), primitive blood cells (CD34+CD45+), and total blood cells (CD45+) were analyzed as described above. The collected populations were plated for Ad-L1 infection on fibronectin-coated plates (BD Biosciences) in StemSpan</w:t>
      </w:r>
      <w:r w:rsidRPr="00303F87">
        <w:rPr>
          <w:vertAlign w:val="superscript"/>
          <w:lang w:val="en-AU"/>
        </w:rPr>
        <w:t xml:space="preserve">TM </w:t>
      </w:r>
      <w:r w:rsidRPr="00303F87">
        <w:rPr>
          <w:lang w:val="en-AU"/>
        </w:rPr>
        <w:t>SFEM (STEMCELL) supplemented with hematopoietic cytokines without BMP-4 and without serum.  Cells were collected after 4 days post-infection and analyzed as described.</w:t>
      </w:r>
    </w:p>
    <w:p w14:paraId="05CFF73B" w14:textId="1359930F" w:rsidR="000E0946" w:rsidRPr="00303F87" w:rsidRDefault="00303F87" w:rsidP="00714C45">
      <w:pPr>
        <w:pStyle w:val="Legend"/>
        <w:spacing w:after="120" w:line="480" w:lineRule="auto"/>
        <w:jc w:val="both"/>
        <w:rPr>
          <w:b/>
          <w:i/>
          <w:lang w:val="en-AU"/>
        </w:rPr>
      </w:pPr>
      <w:r w:rsidRPr="00303F87">
        <w:rPr>
          <w:b/>
          <w:i/>
          <w:lang w:val="en-AU"/>
        </w:rPr>
        <w:t xml:space="preserve">Purification of CD34+ cells from Umbilical Cord Blood and </w:t>
      </w:r>
      <w:r w:rsidR="000E0946" w:rsidRPr="00303F87">
        <w:rPr>
          <w:b/>
          <w:i/>
          <w:lang w:val="en-AU"/>
        </w:rPr>
        <w:t>Colony-forming unit (CFU) assay</w:t>
      </w:r>
      <w:r>
        <w:rPr>
          <w:b/>
          <w:i/>
          <w:lang w:val="en-AU"/>
        </w:rPr>
        <w:t>s</w:t>
      </w:r>
      <w:r w:rsidR="000E0946" w:rsidRPr="00303F87">
        <w:rPr>
          <w:b/>
          <w:i/>
          <w:lang w:val="en-AU"/>
        </w:rPr>
        <w:t>.</w:t>
      </w:r>
    </w:p>
    <w:p w14:paraId="4E5BDBF7" w14:textId="764A9F52" w:rsidR="00303F87" w:rsidRPr="00137C95" w:rsidRDefault="000E0946" w:rsidP="00303F87">
      <w:pPr>
        <w:pStyle w:val="Legend"/>
        <w:spacing w:after="120" w:line="480" w:lineRule="auto"/>
        <w:jc w:val="both"/>
        <w:rPr>
          <w:lang w:val="en-AU"/>
        </w:rPr>
      </w:pPr>
      <w:r w:rsidRPr="00303F87">
        <w:rPr>
          <w:lang w:val="en-AU"/>
        </w:rPr>
        <w:tab/>
      </w:r>
      <w:r w:rsidR="00303F87" w:rsidRPr="00137C95">
        <w:rPr>
          <w:lang w:val="en-AU"/>
        </w:rPr>
        <w:t xml:space="preserve">Umbilical cord blood (UC Blood) samples were obtained from local hospitals and pooled to reduce variability among individuals. CB samples were diluted and carefully </w:t>
      </w:r>
      <w:r w:rsidR="00303F87" w:rsidRPr="00137C95">
        <w:rPr>
          <w:lang w:val="en-AU"/>
        </w:rPr>
        <w:lastRenderedPageBreak/>
        <w:t>laid over Ficoll-Paque</w:t>
      </w:r>
      <w:r w:rsidR="00303F87" w:rsidRPr="00137C95">
        <w:rPr>
          <w:vertAlign w:val="superscript"/>
          <w:lang w:val="en-AU"/>
        </w:rPr>
        <w:t>TM</w:t>
      </w:r>
      <w:r w:rsidR="00303F87" w:rsidRPr="00137C95">
        <w:rPr>
          <w:lang w:val="en-AU"/>
        </w:rPr>
        <w:t xml:space="preserve">PLUS (GE Healthcare). After centrifugation, the interphase cells (lymphocytes, monocytes, and thrombocytes) were isolated and separated from platelets and red-blood cells. Cells were then </w:t>
      </w:r>
      <w:r w:rsidR="00654D7B" w:rsidRPr="00137C95">
        <w:rPr>
          <w:lang w:val="en-AU"/>
        </w:rPr>
        <w:t>labelled</w:t>
      </w:r>
      <w:r w:rsidR="00303F87" w:rsidRPr="00137C95">
        <w:rPr>
          <w:lang w:val="en-AU"/>
        </w:rPr>
        <w:t xml:space="preserve"> with magnetic beads (CD34 MicroBead kit, Miltenyi Biotec) and sorted in an autoMACS</w:t>
      </w:r>
      <w:r w:rsidR="00303F87" w:rsidRPr="00137C95">
        <w:rPr>
          <w:vertAlign w:val="superscript"/>
          <w:lang w:val="en-AU"/>
        </w:rPr>
        <w:t xml:space="preserve">TM </w:t>
      </w:r>
      <w:r w:rsidR="00303F87" w:rsidRPr="00137C95">
        <w:rPr>
          <w:lang w:val="en-AU"/>
        </w:rPr>
        <w:t>Pro separator (Miltenyi Biotec) as per the manufacturer’s instructions. The purity of the isolated hematopoietic progenitor cells was evaluated by flow cytometry using anti-CD34-phycoerythrin (PE; BD Biosciences); only CD34+ fractions showing more than 85% purity were used. CD34+ cells isolated were plated on fibronectin-coated plates (BD Biosciences) for Ad-L1 infection under serum-free conditions in StemSpan</w:t>
      </w:r>
      <w:r w:rsidR="00303F87" w:rsidRPr="00137C95">
        <w:rPr>
          <w:vertAlign w:val="superscript"/>
          <w:lang w:val="en-AU"/>
        </w:rPr>
        <w:t xml:space="preserve">TM </w:t>
      </w:r>
      <w:r w:rsidR="00303F87" w:rsidRPr="00137C95">
        <w:rPr>
          <w:lang w:val="en-AU"/>
        </w:rPr>
        <w:t>SFEM (STEMCELL) supplemented with hematopoietic cytokines/no BMP-4. Four days after infection</w:t>
      </w:r>
      <w:r w:rsidR="00C52D34">
        <w:rPr>
          <w:lang w:val="en-AU"/>
        </w:rPr>
        <w:t>,</w:t>
      </w:r>
      <w:r w:rsidR="00303F87" w:rsidRPr="00137C95">
        <w:rPr>
          <w:lang w:val="en-AU"/>
        </w:rPr>
        <w:t xml:space="preserve"> cells were collected and analyzed.</w:t>
      </w:r>
    </w:p>
    <w:p w14:paraId="164C5619" w14:textId="6B6C0D0A" w:rsidR="000E0946" w:rsidRPr="00303F87" w:rsidRDefault="000E0946" w:rsidP="00303F87">
      <w:pPr>
        <w:pStyle w:val="Legend"/>
        <w:spacing w:after="120" w:line="480" w:lineRule="auto"/>
        <w:ind w:firstLine="708"/>
        <w:jc w:val="both"/>
        <w:rPr>
          <w:lang w:val="en-AU"/>
        </w:rPr>
      </w:pPr>
      <w:r w:rsidRPr="00303F87">
        <w:rPr>
          <w:lang w:val="en-AU"/>
        </w:rPr>
        <w:t>A human clonogenic progenitor assay was performed by plating 10</w:t>
      </w:r>
      <w:r w:rsidRPr="00303F87">
        <w:rPr>
          <w:vertAlign w:val="superscript"/>
          <w:lang w:val="en-AU"/>
        </w:rPr>
        <w:t>3</w:t>
      </w:r>
      <w:r w:rsidRPr="00303F87">
        <w:rPr>
          <w:lang w:val="en-AU"/>
        </w:rPr>
        <w:t xml:space="preserve"> CB-derived CD34+/enriched fraction </w:t>
      </w:r>
      <w:r w:rsidR="000478C6">
        <w:rPr>
          <w:lang w:val="en-AU"/>
        </w:rPr>
        <w:t xml:space="preserve">cells </w:t>
      </w:r>
      <w:r w:rsidRPr="00303F87">
        <w:rPr>
          <w:lang w:val="en-AU"/>
        </w:rPr>
        <w:t xml:space="preserve">into methylcellulose H4434 (Stem Cell Technologies) supplemented with hematopoietic cytokines: 50ng/ml SCF, 10ng/ml granulocyte-macrophage colony-stimulating factor (GM-CSF), 10ng/ml IL3 and 3U/ml </w:t>
      </w:r>
      <w:r w:rsidR="000478C6">
        <w:rPr>
          <w:lang w:val="en-AU"/>
        </w:rPr>
        <w:t>e</w:t>
      </w:r>
      <w:r w:rsidRPr="00303F87">
        <w:rPr>
          <w:lang w:val="en-AU"/>
        </w:rPr>
        <w:t>rythropoietin. Colonies were analyzed after 14 days and analyzed using standard morphological criteria.</w:t>
      </w:r>
    </w:p>
    <w:p w14:paraId="098FB163" w14:textId="77777777" w:rsidR="000E0946" w:rsidRPr="00303F87" w:rsidRDefault="000E0946" w:rsidP="00714C45">
      <w:pPr>
        <w:pStyle w:val="Legend"/>
        <w:spacing w:after="120" w:line="480" w:lineRule="auto"/>
        <w:jc w:val="both"/>
        <w:rPr>
          <w:lang w:val="en-AU"/>
        </w:rPr>
      </w:pPr>
      <w:r w:rsidRPr="00303F87">
        <w:rPr>
          <w:b/>
          <w:i/>
          <w:lang w:val="en-AU"/>
        </w:rPr>
        <w:t>Derivation of Neural Progenitor Cells (NPCs) from hESCs and terminal differentiation of NPCs.</w:t>
      </w:r>
    </w:p>
    <w:p w14:paraId="6894CE32" w14:textId="7F65AD88" w:rsidR="000E0946" w:rsidRPr="00303F87" w:rsidRDefault="000E0946" w:rsidP="001B4240">
      <w:pPr>
        <w:pStyle w:val="Legend"/>
        <w:spacing w:after="120" w:line="480" w:lineRule="auto"/>
        <w:ind w:firstLine="708"/>
        <w:jc w:val="both"/>
        <w:rPr>
          <w:lang w:val="en-AU"/>
        </w:rPr>
      </w:pPr>
      <w:r w:rsidRPr="00303F87">
        <w:rPr>
          <w:bCs/>
          <w:lang w:val="en-AU"/>
        </w:rPr>
        <w:t xml:space="preserve">To induce the differentiation of neuronal progenitor cells (NPCs) from hESCs, we used a previously established methodology </w:t>
      </w:r>
      <w:r w:rsidR="00760A16" w:rsidRPr="00303F87">
        <w:rPr>
          <w:bCs/>
          <w:lang w:val="en-AU"/>
        </w:rPr>
        <w:fldChar w:fldCharType="begin">
          <w:fldData xml:space="preserve">PEVuZE5vdGU+PENpdGU+PEF1dGhvcj5Db3VmYWw8L0F1dGhvcj48WWVhcj4yMDA5PC9ZZWFyPjxS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</w:fldData>
        </w:fldChar>
      </w:r>
      <w:r w:rsidR="00B26F7E">
        <w:rPr>
          <w:bCs/>
          <w:lang w:val="en-AU"/>
        </w:rPr>
        <w:instrText xml:space="preserve"> ADDIN EN.CITE </w:instrText>
      </w:r>
      <w:r w:rsidR="00B26F7E">
        <w:rPr>
          <w:bCs/>
          <w:lang w:val="en-AU"/>
        </w:rPr>
        <w:fldChar w:fldCharType="begin">
          <w:fldData xml:space="preserve">PEVuZE5vdGU+PENpdGU+PEF1dGhvcj5Db3VmYWw8L0F1dGhvcj48WWVhcj4yMDA5PC9ZZWFyPjxS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</w:fldData>
        </w:fldChar>
      </w:r>
      <w:r w:rsidR="00B26F7E">
        <w:rPr>
          <w:bCs/>
          <w:lang w:val="en-AU"/>
        </w:rPr>
        <w:instrText xml:space="preserve"> ADDIN EN.CITE.DATA </w:instrText>
      </w:r>
      <w:r w:rsidR="00B26F7E">
        <w:rPr>
          <w:bCs/>
          <w:lang w:val="en-AU"/>
        </w:rPr>
      </w:r>
      <w:r w:rsidR="00B26F7E">
        <w:rPr>
          <w:bCs/>
          <w:lang w:val="en-AU"/>
        </w:rPr>
        <w:fldChar w:fldCharType="end"/>
      </w:r>
      <w:r w:rsidR="00760A16" w:rsidRPr="00303F87">
        <w:rPr>
          <w:bCs/>
          <w:lang w:val="en-AU"/>
        </w:rPr>
      </w:r>
      <w:r w:rsidR="00760A16" w:rsidRPr="00303F87">
        <w:rPr>
          <w:bCs/>
          <w:lang w:val="en-AU"/>
        </w:rPr>
        <w:fldChar w:fldCharType="separate"/>
      </w:r>
      <w:r w:rsidR="00760A16" w:rsidRPr="00303F87">
        <w:rPr>
          <w:bCs/>
          <w:noProof/>
          <w:lang w:val="en-AU"/>
        </w:rPr>
        <w:t>(</w:t>
      </w:r>
      <w:hyperlink w:anchor="_ENREF_7" w:tooltip="Coufal, 2009 #36" w:history="1">
        <w:r w:rsidR="00B26F7E" w:rsidRPr="00303F87">
          <w:rPr>
            <w:bCs/>
            <w:noProof/>
            <w:lang w:val="en-AU"/>
          </w:rPr>
          <w:t>Coufal et al. 2009</w:t>
        </w:r>
      </w:hyperlink>
      <w:r w:rsidR="00760A16" w:rsidRPr="00303F87">
        <w:rPr>
          <w:bCs/>
          <w:noProof/>
          <w:lang w:val="en-AU"/>
        </w:rPr>
        <w:t xml:space="preserve">; </w:t>
      </w:r>
      <w:hyperlink w:anchor="_ENREF_21" w:tooltip="Muotri, 2010 #38" w:history="1">
        <w:r w:rsidR="00B26F7E" w:rsidRPr="00303F87">
          <w:rPr>
            <w:bCs/>
            <w:noProof/>
            <w:lang w:val="en-AU"/>
          </w:rPr>
          <w:t>Muotri et al. 2010</w:t>
        </w:r>
      </w:hyperlink>
      <w:r w:rsidR="00760A16" w:rsidRPr="00303F87">
        <w:rPr>
          <w:bCs/>
          <w:noProof/>
          <w:lang w:val="en-AU"/>
        </w:rPr>
        <w:t>)</w:t>
      </w:r>
      <w:r w:rsidR="00760A16" w:rsidRPr="00303F87">
        <w:rPr>
          <w:bCs/>
          <w:lang w:val="en-AU"/>
        </w:rPr>
        <w:fldChar w:fldCharType="end"/>
      </w:r>
      <w:r w:rsidRPr="00303F87">
        <w:rPr>
          <w:bCs/>
          <w:lang w:val="en-AU"/>
        </w:rPr>
        <w:t xml:space="preserve">. Briefly, hESCs grown on Matrigel were cultured during 2 days in N2 media (DMEM/F12 + N2 supplement) containing 1µm of </w:t>
      </w:r>
      <w:r w:rsidR="00470906">
        <w:rPr>
          <w:bCs/>
          <w:lang w:val="en-AU"/>
        </w:rPr>
        <w:t>d</w:t>
      </w:r>
      <w:r w:rsidRPr="00303F87">
        <w:rPr>
          <w:bCs/>
          <w:lang w:val="en-AU"/>
        </w:rPr>
        <w:t xml:space="preserve">orsomorphin (Calbiochem) and 10µm of SB-431542 (Sigma). Next, </w:t>
      </w:r>
      <w:r w:rsidRPr="00303F87">
        <w:rPr>
          <w:lang w:val="en-AU"/>
        </w:rPr>
        <w:t xml:space="preserve">undifferentiated hESCs were detached using a cell-scraper and transferred to low-attachment plates to allow for EB formation with the same </w:t>
      </w:r>
      <w:r w:rsidRPr="00303F87">
        <w:rPr>
          <w:lang w:val="en-AU"/>
        </w:rPr>
        <w:lastRenderedPageBreak/>
        <w:t>differentiation media. The EBs were then plated in a 60</w:t>
      </w:r>
      <w:r w:rsidR="00470906">
        <w:rPr>
          <w:lang w:val="en-AU"/>
        </w:rPr>
        <w:t>-</w:t>
      </w:r>
      <w:r w:rsidRPr="00303F87">
        <w:rPr>
          <w:lang w:val="en-AU"/>
        </w:rPr>
        <w:t xml:space="preserve">mm matrigel-coated plate, and cultured for 5-7 days using NB medium (0.5x N2, 0.5x B-27, 20ng/ml of FGF-2 (Miltenyi Biotec) and 1% </w:t>
      </w:r>
      <w:r w:rsidR="001B4240" w:rsidRPr="001B4240">
        <w:rPr>
          <w:lang w:val="en-AU"/>
        </w:rPr>
        <w:t>Penicillin-Streptomycin</w:t>
      </w:r>
      <w:r w:rsidRPr="00303F87">
        <w:rPr>
          <w:lang w:val="en-AU"/>
        </w:rPr>
        <w:t xml:space="preserve">), changing the media every other day. Rosettes were collected, dissociated and plated on poly-L-ornithine (Sigma)/Laminin (Invitrogen) plates using NB medium. NPCs were expanded when confluent using </w:t>
      </w:r>
      <w:r w:rsidRPr="00303F87">
        <w:rPr>
          <w:bCs/>
          <w:lang w:val="en-AU"/>
        </w:rPr>
        <w:t>StemPro Accutase Cell Dissociation Reagent</w:t>
      </w:r>
      <w:r w:rsidRPr="00303F87">
        <w:rPr>
          <w:lang w:val="en-AU"/>
        </w:rPr>
        <w:t xml:space="preserve"> (Invitrogen). </w:t>
      </w:r>
      <w:r w:rsidRPr="00303F87">
        <w:rPr>
          <w:bCs/>
          <w:lang w:val="en-AU"/>
        </w:rPr>
        <w:t xml:space="preserve">To induce neural differentiation from confluent NPCs, FGF-2 was withdrawn from the NB media and changed every other day. A fully differentiation process </w:t>
      </w:r>
      <w:r w:rsidR="00470906">
        <w:rPr>
          <w:bCs/>
          <w:lang w:val="en-AU"/>
        </w:rPr>
        <w:t>was</w:t>
      </w:r>
      <w:r w:rsidRPr="00303F87">
        <w:rPr>
          <w:bCs/>
          <w:lang w:val="en-AU"/>
        </w:rPr>
        <w:t xml:space="preserve"> achieved approximately in 1 month.</w:t>
      </w:r>
    </w:p>
    <w:p w14:paraId="2FB74CF3" w14:textId="77777777" w:rsidR="000E0946" w:rsidRPr="00303F87" w:rsidRDefault="000E0946" w:rsidP="00714C45">
      <w:pPr>
        <w:pStyle w:val="Legend"/>
        <w:spacing w:after="120" w:line="480" w:lineRule="auto"/>
        <w:jc w:val="both"/>
        <w:rPr>
          <w:b/>
          <w:bCs/>
          <w:i/>
          <w:lang w:val="en-AU"/>
        </w:rPr>
      </w:pPr>
      <w:r w:rsidRPr="00303F87">
        <w:rPr>
          <w:b/>
          <w:bCs/>
          <w:i/>
          <w:lang w:val="en-AU"/>
        </w:rPr>
        <w:t>Plasmid constructs.</w:t>
      </w:r>
    </w:p>
    <w:p w14:paraId="260FD8A0" w14:textId="693C3DBE" w:rsidR="000E0946" w:rsidRPr="00303F87" w:rsidRDefault="000E0946" w:rsidP="00A32E63">
      <w:pPr>
        <w:pStyle w:val="Legend"/>
        <w:spacing w:after="120" w:line="480" w:lineRule="auto"/>
        <w:ind w:firstLine="708"/>
        <w:jc w:val="both"/>
        <w:rPr>
          <w:lang w:val="en-AU"/>
        </w:rPr>
      </w:pPr>
      <w:r w:rsidRPr="00303F87">
        <w:rPr>
          <w:lang w:val="en-AU"/>
        </w:rPr>
        <w:t>All plasmids were purified using a Plasmid Midi kit from Qiagen and analyzed by electrophoresis (0.7% agarose-ethidium bromide gels)</w:t>
      </w:r>
      <w:r w:rsidR="008A4327">
        <w:rPr>
          <w:lang w:val="en-AU"/>
        </w:rPr>
        <w:t>.</w:t>
      </w:r>
      <w:r w:rsidR="00FD3267" w:rsidRPr="00303F87">
        <w:rPr>
          <w:lang w:val="en-AU"/>
        </w:rPr>
        <w:t xml:space="preserve"> </w:t>
      </w:r>
      <w:r w:rsidRPr="00303F87">
        <w:rPr>
          <w:lang w:val="en-AU"/>
        </w:rPr>
        <w:t>Only highly supercoiled DNA preparations were used in transfection experiments.</w:t>
      </w:r>
    </w:p>
    <w:p w14:paraId="48F63D81" w14:textId="4C17AEF1" w:rsidR="000E0946" w:rsidRPr="00303F87" w:rsidRDefault="000E0946" w:rsidP="00714C45">
      <w:pPr>
        <w:pStyle w:val="Legend"/>
        <w:spacing w:after="120" w:line="480" w:lineRule="auto"/>
        <w:jc w:val="both"/>
        <w:rPr>
          <w:lang w:val="en-AU"/>
        </w:rPr>
      </w:pPr>
      <w:r w:rsidRPr="00303F87">
        <w:rPr>
          <w:b/>
          <w:lang w:val="en-AU"/>
        </w:rPr>
        <w:t>p99-gfp-LRE3:</w:t>
      </w:r>
      <w:r w:rsidRPr="00303F87">
        <w:rPr>
          <w:lang w:val="en-AU"/>
        </w:rPr>
        <w:t xml:space="preserve"> has been described previously </w:t>
      </w:r>
      <w:r w:rsidR="00760A16" w:rsidRPr="00303F87">
        <w:rPr>
          <w:lang w:val="en-AU"/>
        </w:rPr>
        <w:fldChar w:fldCharType="begin"/>
      </w:r>
      <w:r w:rsidR="00B26F7E">
        <w:rPr>
          <w:lang w:val="en-AU"/>
        </w:rPr>
        <w:instrText xml:space="preserve"> ADDIN EN.CITE &lt;EndNote&gt;&lt;Cite&gt;&lt;Author&gt;Coufal&lt;/Author&gt;&lt;Year&gt;2009&lt;/Year&gt;&lt;RecNum&gt;36&lt;/RecNum&gt;&lt;DisplayText&gt;(Coufal et al. 2009)&lt;/DisplayText&gt;&lt;record&gt;&lt;rec-number&gt;36&lt;/rec-number&gt;&lt;foreign-keys&gt;&lt;key app="EN" db-id="ssde20dflpxswdeat27vf9vxdfwzxwsrt5fx" timestamp="1476982297"&gt;36&lt;/key&gt;&lt;/foreign-keys&gt;&lt;ref-type name="Journal Article"&gt;17&lt;/ref-type&gt;&lt;contributors&gt;&lt;authors&gt;&lt;author&gt;Coufal, N. G.&lt;/author&gt;&lt;author&gt;Garcia-Perez, J. L.&lt;/author&gt;&lt;author&gt;Peng, G.E.&lt;/author&gt;&lt;author&gt;Yeo, G.W.&lt;/author&gt;&lt;author&gt;Mu, Y.&lt;/author&gt;&lt;author&gt;Lovci, M.T.&lt;/author&gt;&lt;author&gt;Morell, M.&lt;/author&gt;&lt;author&gt;O&amp;apos;Shea, K. S.&lt;/author&gt;&lt;author&gt;Moran, J. V.&lt;/author&gt;&lt;author&gt;Gage, F. H.&lt;/author&gt;&lt;/authors&gt;&lt;/contributors&gt;&lt;titles&gt;&lt;title&gt;L1 retrotransposition in human neural progenitor cells&lt;/title&gt;&lt;secondary-title&gt;Nature&lt;/secondary-title&gt;&lt;/titles&gt;&lt;periodical&gt;&lt;full-title&gt;Nature&lt;/full-title&gt;&lt;/periodical&gt;&lt;pages&gt;1127-31&lt;/pages&gt;&lt;volume&gt;460&lt;/volume&gt;&lt;number&gt;7259&lt;/number&gt;&lt;dates&gt;&lt;year&gt;2009&lt;/year&gt;&lt;/dates&gt;&lt;urls&gt;&lt;/urls&gt;&lt;/record&gt;&lt;/Cite&gt;&lt;/EndNote&gt;</w:instrText>
      </w:r>
      <w:r w:rsidR="00760A16" w:rsidRPr="00303F87">
        <w:rPr>
          <w:lang w:val="en-AU"/>
        </w:rPr>
        <w:fldChar w:fldCharType="separate"/>
      </w:r>
      <w:r w:rsidR="00760A16" w:rsidRPr="00303F87">
        <w:rPr>
          <w:noProof/>
          <w:lang w:val="en-AU"/>
        </w:rPr>
        <w:t>(</w:t>
      </w:r>
      <w:hyperlink w:anchor="_ENREF_7" w:tooltip="Coufal, 2009 #36" w:history="1">
        <w:r w:rsidR="00B26F7E" w:rsidRPr="00303F87">
          <w:rPr>
            <w:noProof/>
            <w:lang w:val="en-AU"/>
          </w:rPr>
          <w:t>Coufal et al. 2009</w:t>
        </w:r>
      </w:hyperlink>
      <w:r w:rsidR="00760A16" w:rsidRPr="00303F87">
        <w:rPr>
          <w:noProof/>
          <w:lang w:val="en-AU"/>
        </w:rPr>
        <w:t>)</w:t>
      </w:r>
      <w:r w:rsidR="00760A16" w:rsidRPr="00303F87">
        <w:rPr>
          <w:lang w:val="en-AU"/>
        </w:rPr>
        <w:fldChar w:fldCharType="end"/>
      </w:r>
      <w:r w:rsidRPr="00303F87">
        <w:rPr>
          <w:lang w:val="en-AU"/>
        </w:rPr>
        <w:t xml:space="preserve">; it contains a full-length retrotransposition-competent L1 element (LRE3) </w:t>
      </w:r>
      <w:r w:rsidR="00760A16" w:rsidRPr="00303F87">
        <w:rPr>
          <w:lang w:val="en-AU"/>
        </w:rPr>
        <w:fldChar w:fldCharType="begin">
          <w:fldData xml:space="preserve">PEVuZE5vdGU+PENpdGU+PEF1dGhvcj5Ccm91aGE8L0F1dGhvcj48WWVhcj4yMDAyPC9ZZWFyPjxS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</w:fldData>
        </w:fldChar>
      </w:r>
      <w:r w:rsidR="00B26F7E">
        <w:rPr>
          <w:lang w:val="en-AU"/>
        </w:rPr>
        <w:instrText xml:space="preserve"> ADDIN EN.CITE </w:instrText>
      </w:r>
      <w:r w:rsidR="00B26F7E">
        <w:rPr>
          <w:lang w:val="en-AU"/>
        </w:rPr>
        <w:fldChar w:fldCharType="begin">
          <w:fldData xml:space="preserve">PEVuZE5vdGU+PENpdGU+PEF1dGhvcj5Ccm91aGE8L0F1dGhvcj48WWVhcj4yMDAyPC9ZZWFyPjxS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</w:fldData>
        </w:fldChar>
      </w:r>
      <w:r w:rsidR="00B26F7E">
        <w:rPr>
          <w:lang w:val="en-AU"/>
        </w:rPr>
        <w:instrText xml:space="preserve"> ADDIN EN.CITE.DATA </w:instrText>
      </w:r>
      <w:r w:rsidR="00B26F7E">
        <w:rPr>
          <w:lang w:val="en-AU"/>
        </w:rPr>
      </w:r>
      <w:r w:rsidR="00B26F7E">
        <w:rPr>
          <w:lang w:val="en-AU"/>
        </w:rPr>
        <w:fldChar w:fldCharType="end"/>
      </w:r>
      <w:r w:rsidR="00760A16" w:rsidRPr="00303F87">
        <w:rPr>
          <w:lang w:val="en-AU"/>
        </w:rPr>
      </w:r>
      <w:r w:rsidR="00760A16" w:rsidRPr="00303F87">
        <w:rPr>
          <w:lang w:val="en-AU"/>
        </w:rPr>
        <w:fldChar w:fldCharType="separate"/>
      </w:r>
      <w:r w:rsidR="00760A16" w:rsidRPr="00303F87">
        <w:rPr>
          <w:noProof/>
          <w:lang w:val="en-AU"/>
        </w:rPr>
        <w:t>(</w:t>
      </w:r>
      <w:hyperlink w:anchor="_ENREF_3" w:tooltip="Brouha, 2002 #57" w:history="1">
        <w:r w:rsidR="00B26F7E" w:rsidRPr="00303F87">
          <w:rPr>
            <w:noProof/>
            <w:lang w:val="en-AU"/>
          </w:rPr>
          <w:t>Brouha et al. 2002</w:t>
        </w:r>
      </w:hyperlink>
      <w:r w:rsidR="00760A16" w:rsidRPr="00303F87">
        <w:rPr>
          <w:noProof/>
          <w:lang w:val="en-AU"/>
        </w:rPr>
        <w:t>)</w:t>
      </w:r>
      <w:r w:rsidR="00760A16" w:rsidRPr="00303F87">
        <w:rPr>
          <w:lang w:val="en-AU"/>
        </w:rPr>
        <w:fldChar w:fldCharType="end"/>
      </w:r>
      <w:r w:rsidRPr="00303F87">
        <w:rPr>
          <w:lang w:val="en-AU"/>
        </w:rPr>
        <w:t xml:space="preserve"> tagged with a </w:t>
      </w:r>
      <w:r w:rsidRPr="00303F87">
        <w:rPr>
          <w:i/>
          <w:lang w:val="en-AU"/>
        </w:rPr>
        <w:t>mEGFPI</w:t>
      </w:r>
      <w:r w:rsidRPr="00303F87">
        <w:rPr>
          <w:lang w:val="en-AU"/>
        </w:rPr>
        <w:t xml:space="preserve"> retrotransposition indicator cassette </w:t>
      </w:r>
      <w:r w:rsidR="00760A16" w:rsidRPr="00303F87">
        <w:rPr>
          <w:lang w:val="en-AU"/>
        </w:rPr>
        <w:fldChar w:fldCharType="begin">
          <w:fldData xml:space="preserve">PEVuZE5vdGU+PENpdGU+PEF1dGhvcj5Pc3RlcnRhZzwvQXV0aG9yPjxZZWFyPjIwMDA8L1llYXI+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==
</w:fldData>
        </w:fldChar>
      </w:r>
      <w:r w:rsidR="00B26F7E">
        <w:rPr>
          <w:lang w:val="en-AU"/>
        </w:rPr>
        <w:instrText xml:space="preserve"> ADDIN EN.CITE </w:instrText>
      </w:r>
      <w:r w:rsidR="00B26F7E">
        <w:rPr>
          <w:lang w:val="en-AU"/>
        </w:rPr>
        <w:fldChar w:fldCharType="begin">
          <w:fldData xml:space="preserve">PEVuZE5vdGU+PENpdGU+PEF1dGhvcj5Pc3RlcnRhZzwvQXV0aG9yPjxZZWFyPjIwMDA8L1llYXI+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==
</w:fldData>
        </w:fldChar>
      </w:r>
      <w:r w:rsidR="00B26F7E">
        <w:rPr>
          <w:lang w:val="en-AU"/>
        </w:rPr>
        <w:instrText xml:space="preserve"> ADDIN EN.CITE.DATA </w:instrText>
      </w:r>
      <w:r w:rsidR="00B26F7E">
        <w:rPr>
          <w:lang w:val="en-AU"/>
        </w:rPr>
      </w:r>
      <w:r w:rsidR="00B26F7E">
        <w:rPr>
          <w:lang w:val="en-AU"/>
        </w:rPr>
        <w:fldChar w:fldCharType="end"/>
      </w:r>
      <w:r w:rsidR="00760A16" w:rsidRPr="00303F87">
        <w:rPr>
          <w:lang w:val="en-AU"/>
        </w:rPr>
      </w:r>
      <w:r w:rsidR="00760A16" w:rsidRPr="00303F87">
        <w:rPr>
          <w:lang w:val="en-AU"/>
        </w:rPr>
        <w:fldChar w:fldCharType="separate"/>
      </w:r>
      <w:r w:rsidR="00760A16" w:rsidRPr="00303F87">
        <w:rPr>
          <w:noProof/>
          <w:lang w:val="en-AU"/>
        </w:rPr>
        <w:t>(</w:t>
      </w:r>
      <w:hyperlink w:anchor="_ENREF_22" w:tooltip="Ostertag, 2000 #34" w:history="1">
        <w:r w:rsidR="00B26F7E" w:rsidRPr="00303F87">
          <w:rPr>
            <w:noProof/>
            <w:lang w:val="en-AU"/>
          </w:rPr>
          <w:t>Ostertag et al. 2000</w:t>
        </w:r>
      </w:hyperlink>
      <w:r w:rsidR="00760A16" w:rsidRPr="00303F87">
        <w:rPr>
          <w:noProof/>
          <w:lang w:val="en-AU"/>
        </w:rPr>
        <w:t>)</w:t>
      </w:r>
      <w:r w:rsidR="00760A16" w:rsidRPr="00303F87">
        <w:rPr>
          <w:lang w:val="en-AU"/>
        </w:rPr>
        <w:fldChar w:fldCharType="end"/>
      </w:r>
      <w:r w:rsidRPr="00303F87">
        <w:rPr>
          <w:lang w:val="en-AU"/>
        </w:rPr>
        <w:t xml:space="preserve"> and </w:t>
      </w:r>
      <w:r w:rsidR="00A32E63">
        <w:rPr>
          <w:lang w:val="en-AU"/>
        </w:rPr>
        <w:t xml:space="preserve">is </w:t>
      </w:r>
      <w:r w:rsidRPr="00303F87">
        <w:rPr>
          <w:lang w:val="en-AU"/>
        </w:rPr>
        <w:t xml:space="preserve">cloned in a modified version of pCEP4 (Invitrogen) that lacks a CMV promoter and contains a puromycin marker instead of a hygromycin resistant marker </w:t>
      </w:r>
      <w:r w:rsidR="00760A16" w:rsidRPr="00303F87">
        <w:rPr>
          <w:lang w:val="en-AU"/>
        </w:rPr>
        <w:fldChar w:fldCharType="begin"/>
      </w:r>
      <w:r w:rsidR="00B26F7E">
        <w:rPr>
          <w:lang w:val="en-AU"/>
        </w:rPr>
        <w:instrText xml:space="preserve"> ADDIN EN.CITE &lt;EndNote&gt;&lt;Cite&gt;&lt;Author&gt;Garcia-Perez&lt;/Author&gt;&lt;Year&gt;2010&lt;/Year&gt;&lt;RecNum&gt;44&lt;/RecNum&gt;&lt;DisplayText&gt;(Garcia-Perez et al. 2010)&lt;/DisplayText&gt;&lt;record&gt;&lt;rec-number&gt;44&lt;/rec-number&gt;&lt;foreign-keys&gt;&lt;key app="EN" db-id="ssde20dflpxswdeat27vf9vxdfwzxwsrt5fx" timestamp="1476982297"&gt;44&lt;/key&gt;&lt;/foreign-keys&gt;&lt;ref-type name="Journal Article"&gt;17&lt;/ref-type&gt;&lt;contributors&gt;&lt;authors&gt;&lt;author&gt;Garcia-Perez, J. L.&lt;/author&gt;&lt;author&gt;Morell, M.&lt;/author&gt;&lt;author&gt;Scheys, J. O.&lt;/author&gt;&lt;author&gt;Kulpa, D.A.&lt;/author&gt;&lt;author&gt;Morell, S.&lt;/author&gt;&lt;author&gt;Carter, C.C.&lt;/author&gt;&lt;author&gt;Hammer, G. D.&lt;/author&gt;&lt;author&gt;Collins, K.L.&lt;/author&gt;&lt;author&gt;O&amp;apos;Shea, K. S.&lt;/author&gt;&lt;author&gt;Menendez, P.&lt;/author&gt;&lt;author&gt;Moran, J. V.&lt;/author&gt;&lt;/authors&gt;&lt;/contributors&gt;&lt;titles&gt;&lt;title&gt;Epigenetic silencing of engineered L1 retrotransposition events in human embryonic carcinoma cells&lt;/title&gt;&lt;secondary-title&gt;Nature&lt;/secondary-title&gt;&lt;/titles&gt;&lt;periodical&gt;&lt;full-title&gt;Nature&lt;/full-title&gt;&lt;/periodical&gt;&lt;pages&gt;769-73&lt;/pages&gt;&lt;volume&gt;466&lt;/volume&gt;&lt;number&gt;7307&lt;/number&gt;&lt;dates&gt;&lt;year&gt;2010&lt;/year&gt;&lt;/dates&gt;&lt;urls&gt;&lt;/urls&gt;&lt;/record&gt;&lt;/Cite&gt;&lt;/EndNote&gt;</w:instrText>
      </w:r>
      <w:r w:rsidR="00760A16" w:rsidRPr="00303F87">
        <w:rPr>
          <w:lang w:val="en-AU"/>
        </w:rPr>
        <w:fldChar w:fldCharType="separate"/>
      </w:r>
      <w:r w:rsidR="00760A16" w:rsidRPr="00303F87">
        <w:rPr>
          <w:noProof/>
          <w:lang w:val="en-AU"/>
        </w:rPr>
        <w:t>(</w:t>
      </w:r>
      <w:hyperlink w:anchor="_ENREF_10" w:tooltip="Garcia-Perez, 2010 #44" w:history="1">
        <w:r w:rsidR="00B26F7E" w:rsidRPr="00303F87">
          <w:rPr>
            <w:noProof/>
            <w:lang w:val="en-AU"/>
          </w:rPr>
          <w:t>Garcia-Perez et al. 2010</w:t>
        </w:r>
      </w:hyperlink>
      <w:r w:rsidR="00760A16" w:rsidRPr="00303F87">
        <w:rPr>
          <w:noProof/>
          <w:lang w:val="en-AU"/>
        </w:rPr>
        <w:t>)</w:t>
      </w:r>
      <w:r w:rsidR="00760A16" w:rsidRPr="00303F87">
        <w:rPr>
          <w:lang w:val="en-AU"/>
        </w:rPr>
        <w:fldChar w:fldCharType="end"/>
      </w:r>
      <w:r w:rsidRPr="00303F87">
        <w:rPr>
          <w:lang w:val="en-AU"/>
        </w:rPr>
        <w:t xml:space="preserve">. </w:t>
      </w:r>
    </w:p>
    <w:p w14:paraId="29A24D5D" w14:textId="439F2C57" w:rsidR="000E0946" w:rsidRPr="00303F87" w:rsidRDefault="000E0946" w:rsidP="00714C45">
      <w:pPr>
        <w:pStyle w:val="Legend"/>
        <w:spacing w:after="120" w:line="480" w:lineRule="auto"/>
        <w:jc w:val="both"/>
        <w:rPr>
          <w:lang w:val="en-AU"/>
        </w:rPr>
      </w:pPr>
      <w:r w:rsidRPr="00303F87">
        <w:rPr>
          <w:b/>
          <w:lang w:val="en-AU"/>
        </w:rPr>
        <w:t>p99-gfp-JM111:</w:t>
      </w:r>
      <w:r w:rsidRPr="00303F87">
        <w:rPr>
          <w:lang w:val="en-AU"/>
        </w:rPr>
        <w:t xml:space="preserve"> has been described previously </w:t>
      </w:r>
      <w:r w:rsidR="00760A16" w:rsidRPr="00303F87">
        <w:rPr>
          <w:lang w:val="en-AU"/>
        </w:rPr>
        <w:fldChar w:fldCharType="begin">
          <w:fldData xml:space="preserve">PEVuZE5vdGU+PENpdGU+PEF1dGhvcj5Pc3RlcnRhZzwvQXV0aG9yPjxZZWFyPjIwMDA8L1llYXI+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==
</w:fldData>
        </w:fldChar>
      </w:r>
      <w:r w:rsidR="00B26F7E">
        <w:rPr>
          <w:lang w:val="en-AU"/>
        </w:rPr>
        <w:instrText xml:space="preserve"> ADDIN EN.CITE </w:instrText>
      </w:r>
      <w:r w:rsidR="00B26F7E">
        <w:rPr>
          <w:lang w:val="en-AU"/>
        </w:rPr>
        <w:fldChar w:fldCharType="begin">
          <w:fldData xml:space="preserve">PEVuZE5vdGU+PENpdGU+PEF1dGhvcj5Pc3RlcnRhZzwvQXV0aG9yPjxZZWFyPjIwMDA8L1llYXI+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==
</w:fldData>
        </w:fldChar>
      </w:r>
      <w:r w:rsidR="00B26F7E">
        <w:rPr>
          <w:lang w:val="en-AU"/>
        </w:rPr>
        <w:instrText xml:space="preserve"> ADDIN EN.CITE.DATA </w:instrText>
      </w:r>
      <w:r w:rsidR="00B26F7E">
        <w:rPr>
          <w:lang w:val="en-AU"/>
        </w:rPr>
      </w:r>
      <w:r w:rsidR="00B26F7E">
        <w:rPr>
          <w:lang w:val="en-AU"/>
        </w:rPr>
        <w:fldChar w:fldCharType="end"/>
      </w:r>
      <w:r w:rsidR="00760A16" w:rsidRPr="00303F87">
        <w:rPr>
          <w:lang w:val="en-AU"/>
        </w:rPr>
      </w:r>
      <w:r w:rsidR="00760A16" w:rsidRPr="00303F87">
        <w:rPr>
          <w:lang w:val="en-AU"/>
        </w:rPr>
        <w:fldChar w:fldCharType="separate"/>
      </w:r>
      <w:r w:rsidR="00760A16" w:rsidRPr="00303F87">
        <w:rPr>
          <w:noProof/>
          <w:lang w:val="en-AU"/>
        </w:rPr>
        <w:t>(</w:t>
      </w:r>
      <w:hyperlink w:anchor="_ENREF_22" w:tooltip="Ostertag, 2000 #34" w:history="1">
        <w:r w:rsidR="00B26F7E" w:rsidRPr="00303F87">
          <w:rPr>
            <w:noProof/>
            <w:lang w:val="en-AU"/>
          </w:rPr>
          <w:t>Ostertag et al. 2000</w:t>
        </w:r>
      </w:hyperlink>
      <w:r w:rsidR="00760A16" w:rsidRPr="00303F87">
        <w:rPr>
          <w:noProof/>
          <w:lang w:val="en-AU"/>
        </w:rPr>
        <w:t>)</w:t>
      </w:r>
      <w:r w:rsidR="00760A16" w:rsidRPr="00303F87">
        <w:rPr>
          <w:lang w:val="en-AU"/>
        </w:rPr>
        <w:fldChar w:fldCharType="end"/>
      </w:r>
      <w:r w:rsidRPr="00303F87">
        <w:rPr>
          <w:lang w:val="en-AU"/>
        </w:rPr>
        <w:t>; it contains a full-length retrotransposition-defective L1 element (L1RP</w:t>
      </w:r>
      <w:r w:rsidR="00760A16" w:rsidRPr="00303F87">
        <w:rPr>
          <w:lang w:val="en-AU"/>
        </w:rPr>
        <w:fldChar w:fldCharType="begin"/>
      </w:r>
      <w:r w:rsidR="00B26F7E">
        <w:rPr>
          <w:lang w:val="en-AU"/>
        </w:rPr>
        <w:instrText xml:space="preserve"> ADDIN EN.CITE &lt;EndNote&gt;&lt;Cite&gt;&lt;Author&gt;Kimberland&lt;/Author&gt;&lt;Year&gt;1999&lt;/Year&gt;&lt;RecNum&gt;46&lt;/RecNum&gt;&lt;DisplayText&gt;(Kimberland et al. 1999)&lt;/DisplayText&gt;&lt;record&gt;&lt;rec-number&gt;46&lt;/rec-number&gt;&lt;foreign-keys&gt;&lt;key app="EN" db-id="ssde20dflpxswdeat27vf9vxdfwzxwsrt5fx" timestamp="1476982297"&gt;46&lt;/key&gt;&lt;/foreign-keys&gt;&lt;ref-type name="Journal Article"&gt;17&lt;/ref-type&gt;&lt;contributors&gt;&lt;authors&gt;&lt;author&gt;Kimberland, M. L.&lt;/author&gt;&lt;author&gt;Divoky, V.&lt;/author&gt;&lt;author&gt;Prchal, J.&lt;/author&gt;&lt;author&gt;Schwahn, U.&lt;/author&gt;&lt;author&gt;Berger, W.&lt;/author&gt;&lt;author&gt;Kazazian, H. H., Jr.&lt;/author&gt;&lt;/authors&gt;&lt;/contributors&gt;&lt;auth-address&gt;Department of Genetics, University of Pennsylvania, 475 CRB, 415 Curie Boulevard, Philadelphia, PA 19104-6145, USA.&lt;/auth-address&gt;&lt;titles&gt;&lt;title&gt;Full-length human L1 insertions retain the capacity for high frequency retrotransposition in cultured cells&lt;/title&gt;&lt;secondary-title&gt;Hum Mol Genet&lt;/secondary-title&gt;&lt;/titles&gt;&lt;periodical&gt;&lt;full-title&gt;Hum Mol Genet&lt;/full-title&gt;&lt;/periodical&gt;&lt;pages&gt;1557-60&lt;/pages&gt;&lt;volume&gt;8&lt;/volume&gt;&lt;number&gt;8&lt;/number&gt;&lt;keywords&gt;&lt;keyword&gt;Consensus Sequence&lt;/keyword&gt;&lt;keyword&gt;DNA/chemistry/genetics&lt;/keyword&gt;&lt;keyword&gt;*DNA Transposable Elements&lt;/keyword&gt;&lt;keyword&gt;DNA, Recombinant&lt;/keyword&gt;&lt;keyword&gt;Hela Cells&lt;/keyword&gt;&lt;keyword&gt;Humans&lt;/keyword&gt;&lt;keyword&gt;Molecular Sequence Data&lt;/keyword&gt;&lt;keyword&gt;Research Support, U.S. Gov&amp;apos;t, P.H.S.&lt;/keyword&gt;&lt;keyword&gt;Retroelements/*genetics&lt;/keyword&gt;&lt;keyword&gt;Sequence Analysis, DNA&lt;/keyword&gt;&lt;keyword&gt;Transfection&lt;/keyword&gt;&lt;/keywords&gt;&lt;dates&gt;&lt;year&gt;1999&lt;/year&gt;&lt;pub-dates&gt;&lt;date&gt;Aug&lt;/date&gt;&lt;/pub-dates&gt;&lt;/dates&gt;&lt;accession-num&gt;10401005&lt;/accession-num&gt;&lt;urls&gt;&lt;related-urls&gt;&lt;url&gt;http://www.ncbi.nlm.nih.gov/entrez/query.fcgi?cmd=Retrieve&amp;amp;db=PubMed&amp;amp;dopt=Citation&amp;amp;list_uids=10401005 &lt;/url&gt;&lt;/related-urls&gt;&lt;/urls&gt;&lt;/record&gt;&lt;/Cite&gt;&lt;/EndNote&gt;</w:instrText>
      </w:r>
      <w:r w:rsidR="00760A16" w:rsidRPr="00303F87">
        <w:rPr>
          <w:lang w:val="en-AU"/>
        </w:rPr>
        <w:fldChar w:fldCharType="separate"/>
      </w:r>
      <w:r w:rsidR="00760A16" w:rsidRPr="00303F87">
        <w:rPr>
          <w:noProof/>
          <w:lang w:val="en-AU"/>
        </w:rPr>
        <w:t>(</w:t>
      </w:r>
      <w:hyperlink w:anchor="_ENREF_14" w:tooltip="Kimberland, 1999 #46" w:history="1">
        <w:r w:rsidR="00B26F7E" w:rsidRPr="00303F87">
          <w:rPr>
            <w:noProof/>
            <w:lang w:val="en-AU"/>
          </w:rPr>
          <w:t>Kimberland et al. 1999</w:t>
        </w:r>
      </w:hyperlink>
      <w:r w:rsidR="00760A16" w:rsidRPr="00303F87">
        <w:rPr>
          <w:noProof/>
          <w:lang w:val="en-AU"/>
        </w:rPr>
        <w:t>)</w:t>
      </w:r>
      <w:r w:rsidR="00760A16" w:rsidRPr="00303F87">
        <w:rPr>
          <w:lang w:val="en-AU"/>
        </w:rPr>
        <w:fldChar w:fldCharType="end"/>
      </w:r>
      <w:r w:rsidRPr="00303F87">
        <w:rPr>
          <w:lang w:val="en-AU"/>
        </w:rPr>
        <w:t xml:space="preserve">) that contains two engineered missense mutations in L1-ORF1p (RR261/62AA) tagged with a </w:t>
      </w:r>
      <w:r w:rsidRPr="00303F87">
        <w:rPr>
          <w:i/>
          <w:lang w:val="en-AU"/>
        </w:rPr>
        <w:t>mEGFPI</w:t>
      </w:r>
      <w:r w:rsidRPr="00303F87">
        <w:rPr>
          <w:lang w:val="en-AU"/>
        </w:rPr>
        <w:t xml:space="preserve"> retrotransposition indicator cassette and </w:t>
      </w:r>
      <w:r w:rsidR="00A32E63">
        <w:rPr>
          <w:lang w:val="en-AU"/>
        </w:rPr>
        <w:t xml:space="preserve">is </w:t>
      </w:r>
      <w:r w:rsidRPr="00303F87">
        <w:rPr>
          <w:lang w:val="en-AU"/>
        </w:rPr>
        <w:t>cloned in a modified version of pCEP4 (Invitrogen) that lacks a CMV promoter and contains a puromycin marker instead of a hygromycin resistant marker.</w:t>
      </w:r>
    </w:p>
    <w:p w14:paraId="527EB7E9" w14:textId="7157D9EC" w:rsidR="000E0946" w:rsidRPr="00303F87" w:rsidRDefault="000E0946" w:rsidP="00714C45">
      <w:pPr>
        <w:pStyle w:val="Legend"/>
        <w:spacing w:after="120" w:line="480" w:lineRule="auto"/>
        <w:jc w:val="both"/>
        <w:rPr>
          <w:lang w:val="en-AU"/>
        </w:rPr>
      </w:pPr>
      <w:r w:rsidRPr="00303F87">
        <w:rPr>
          <w:b/>
          <w:lang w:val="en-AU"/>
        </w:rPr>
        <w:lastRenderedPageBreak/>
        <w:t>p99-gfp-LRE3-UB*:</w:t>
      </w:r>
      <w:r w:rsidRPr="00303F87">
        <w:rPr>
          <w:lang w:val="en-AU"/>
        </w:rPr>
        <w:t xml:space="preserve"> is a derivative of plasmid p99-gfp-LRE3 where the CMV promoter that drives expression of EGFP in the </w:t>
      </w:r>
      <w:r w:rsidRPr="00303F87">
        <w:rPr>
          <w:i/>
          <w:lang w:val="en-AU"/>
        </w:rPr>
        <w:t>megfpI</w:t>
      </w:r>
      <w:r w:rsidRPr="00303F87">
        <w:rPr>
          <w:lang w:val="en-AU"/>
        </w:rPr>
        <w:t xml:space="preserve"> cassette has been replaced by the human UBC promoter (nucleotides 125398319-125399530 of human chromosome 12). A similar plasmid was described in </w:t>
      </w:r>
      <w:r w:rsidR="00760A16" w:rsidRPr="00303F87">
        <w:rPr>
          <w:lang w:val="en-AU"/>
        </w:rPr>
        <w:fldChar w:fldCharType="begin">
          <w:fldData xml:space="preserve">PEVuZE5vdGU+PENpdGU+PEF1dGhvcj5XaXNzaW5nPC9BdXRob3I+PFllYXI+MjAxMTwvWWVhcj48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</w:fldData>
        </w:fldChar>
      </w:r>
      <w:r w:rsidR="00B26F7E">
        <w:rPr>
          <w:lang w:val="en-AU"/>
        </w:rPr>
        <w:instrText xml:space="preserve"> ADDIN EN.CITE </w:instrText>
      </w:r>
      <w:r w:rsidR="00B26F7E">
        <w:rPr>
          <w:lang w:val="en-AU"/>
        </w:rPr>
        <w:fldChar w:fldCharType="begin">
          <w:fldData xml:space="preserve">PEVuZE5vdGU+PENpdGU+PEF1dGhvcj5XaXNzaW5nPC9BdXRob3I+PFllYXI+MjAxMTwvWWVhcj48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</w:fldData>
        </w:fldChar>
      </w:r>
      <w:r w:rsidR="00B26F7E">
        <w:rPr>
          <w:lang w:val="en-AU"/>
        </w:rPr>
        <w:instrText xml:space="preserve"> ADDIN EN.CITE.DATA </w:instrText>
      </w:r>
      <w:r w:rsidR="00B26F7E">
        <w:rPr>
          <w:lang w:val="en-AU"/>
        </w:rPr>
      </w:r>
      <w:r w:rsidR="00B26F7E">
        <w:rPr>
          <w:lang w:val="en-AU"/>
        </w:rPr>
        <w:fldChar w:fldCharType="end"/>
      </w:r>
      <w:r w:rsidR="00760A16" w:rsidRPr="00303F87">
        <w:rPr>
          <w:lang w:val="en-AU"/>
        </w:rPr>
      </w:r>
      <w:r w:rsidR="00760A16" w:rsidRPr="00303F87">
        <w:rPr>
          <w:lang w:val="en-AU"/>
        </w:rPr>
        <w:fldChar w:fldCharType="separate"/>
      </w:r>
      <w:r w:rsidR="00760A16" w:rsidRPr="00303F87">
        <w:rPr>
          <w:noProof/>
          <w:lang w:val="en-AU"/>
        </w:rPr>
        <w:t>(</w:t>
      </w:r>
      <w:hyperlink w:anchor="_ENREF_37" w:tooltip="Wissing, 2011 #45" w:history="1">
        <w:r w:rsidR="00B26F7E" w:rsidRPr="00303F87">
          <w:rPr>
            <w:noProof/>
            <w:lang w:val="en-AU"/>
          </w:rPr>
          <w:t>Wissing et al. 2011</w:t>
        </w:r>
      </w:hyperlink>
      <w:r w:rsidR="00760A16" w:rsidRPr="00303F87">
        <w:rPr>
          <w:noProof/>
          <w:lang w:val="en-AU"/>
        </w:rPr>
        <w:t xml:space="preserve">; </w:t>
      </w:r>
      <w:hyperlink w:anchor="_ENREF_38" w:tooltip="Wissing, 2012 #29" w:history="1">
        <w:r w:rsidR="00B26F7E" w:rsidRPr="00303F87">
          <w:rPr>
            <w:noProof/>
            <w:lang w:val="en-AU"/>
          </w:rPr>
          <w:t>Wissing et al. 2012</w:t>
        </w:r>
      </w:hyperlink>
      <w:r w:rsidR="00760A16" w:rsidRPr="00303F87">
        <w:rPr>
          <w:noProof/>
          <w:lang w:val="en-AU"/>
        </w:rPr>
        <w:t>)</w:t>
      </w:r>
      <w:r w:rsidR="00760A16" w:rsidRPr="00303F87">
        <w:rPr>
          <w:lang w:val="en-AU"/>
        </w:rPr>
        <w:fldChar w:fldCharType="end"/>
      </w:r>
      <w:r w:rsidRPr="00303F87">
        <w:rPr>
          <w:lang w:val="en-AU"/>
        </w:rPr>
        <w:t>.</w:t>
      </w:r>
    </w:p>
    <w:p w14:paraId="6262384A" w14:textId="77777777" w:rsidR="000E0946" w:rsidRPr="00303F87" w:rsidRDefault="000E0946" w:rsidP="00714C45">
      <w:pPr>
        <w:pStyle w:val="Legend"/>
        <w:spacing w:after="120" w:line="480" w:lineRule="auto"/>
        <w:jc w:val="both"/>
        <w:rPr>
          <w:lang w:val="en-AU"/>
        </w:rPr>
      </w:pPr>
      <w:r w:rsidRPr="00303F87">
        <w:rPr>
          <w:b/>
          <w:lang w:val="en-AU"/>
        </w:rPr>
        <w:t>p99-gfp-JM111-UB*:</w:t>
      </w:r>
      <w:r w:rsidRPr="00303F87">
        <w:rPr>
          <w:lang w:val="en-AU"/>
        </w:rPr>
        <w:t xml:space="preserve"> is a derivative of plasmid p99-gfp-JM111 where the CMV promoter that drives expression of EGFP in the </w:t>
      </w:r>
      <w:r w:rsidRPr="00303F87">
        <w:rPr>
          <w:i/>
          <w:lang w:val="en-AU"/>
        </w:rPr>
        <w:t>megfpI</w:t>
      </w:r>
      <w:r w:rsidRPr="00303F87">
        <w:rPr>
          <w:lang w:val="en-AU"/>
        </w:rPr>
        <w:t xml:space="preserve"> cassette has been replaced by the human UBC promoter (nucleotides 125398319-125399530 of human chromosome 12). </w:t>
      </w:r>
    </w:p>
    <w:p w14:paraId="6D165622" w14:textId="3BCE961F" w:rsidR="000E0946" w:rsidRPr="00303F87" w:rsidRDefault="000E0946" w:rsidP="00714C45">
      <w:pPr>
        <w:pStyle w:val="Legend"/>
        <w:spacing w:after="120" w:line="480" w:lineRule="auto"/>
        <w:jc w:val="both"/>
        <w:rPr>
          <w:lang w:val="en-AU"/>
        </w:rPr>
      </w:pPr>
      <w:r w:rsidRPr="00303F87">
        <w:rPr>
          <w:b/>
          <w:lang w:val="en-AU"/>
        </w:rPr>
        <w:t>ks101/LRE3-sv+:</w:t>
      </w:r>
      <w:r w:rsidRPr="00303F87">
        <w:rPr>
          <w:lang w:val="en-AU"/>
        </w:rPr>
        <w:t xml:space="preserve"> has been described previously </w:t>
      </w:r>
      <w:r w:rsidR="00760A16" w:rsidRPr="00303F87">
        <w:rPr>
          <w:lang w:val="en-AU"/>
        </w:rPr>
        <w:fldChar w:fldCharType="begin"/>
      </w:r>
      <w:r w:rsidR="00B26F7E">
        <w:rPr>
          <w:lang w:val="en-AU"/>
        </w:rPr>
        <w:instrText xml:space="preserve"> ADDIN EN.CITE &lt;EndNote&gt;&lt;Cite&gt;&lt;Author&gt;Garcia-Perez&lt;/Author&gt;&lt;Year&gt;2007&lt;/Year&gt;&lt;RecNum&gt;26&lt;/RecNum&gt;&lt;DisplayText&gt;(Garcia-Perez et al. 2007)&lt;/DisplayText&gt;&lt;record&gt;&lt;rec-number&gt;26&lt;/rec-number&gt;&lt;foreign-keys&gt;&lt;key app="EN" db-id="ssde20dflpxswdeat27vf9vxdfwzxwsrt5fx" timestamp="1476982297"&gt;26&lt;/key&gt;&lt;/foreign-keys&gt;&lt;ref-type name="Journal Article"&gt;17&lt;/ref-type&gt;&lt;contributors&gt;&lt;authors&gt;&lt;author&gt;Garcia-Perez, J. L.&lt;/author&gt;&lt;author&gt;Marchetto, M. C.&lt;/author&gt;&lt;author&gt;Muotri, A. R.&lt;/author&gt;&lt;author&gt;Coufal, N. G.&lt;/author&gt;&lt;author&gt;Gage, F. H.&lt;/author&gt;&lt;author&gt;O&amp;apos;Shea, K. S.&lt;/author&gt;&lt;author&gt;Moran, J. V.&lt;/author&gt;&lt;/authors&gt;&lt;/contributors&gt;&lt;auth-address&gt;Departments of Human Genetics and Internal Medicine, University of Michigan Medical School, 1241 E. Catherine Street, Ann Arbor, MI 48109, USA.&lt;/auth-address&gt;&lt;titles&gt;&lt;title&gt;LINE-1 retrotransposition in human embryonic stem cells&lt;/title&gt;&lt;secondary-title&gt;Hum Mol Genet&lt;/secondary-title&gt;&lt;/titles&gt;&lt;periodical&gt;&lt;full-title&gt;Hum Mol Genet&lt;/full-title&gt;&lt;/periodical&gt;&lt;pages&gt;1569-77&lt;/pages&gt;&lt;volume&gt;16&lt;/volume&gt;&lt;number&gt;13&lt;/number&gt;&lt;keywords&gt;&lt;keyword&gt;Cell Differentiation&lt;/keyword&gt;&lt;keyword&gt;Cell Line&lt;/keyword&gt;&lt;keyword&gt;Cell Line, Tumor&lt;/keyword&gt;&lt;keyword&gt;DNA/metabolism&lt;/keyword&gt;&lt;keyword&gt;Embryonic Stem Cells/*metabolism&lt;/keyword&gt;&lt;keyword&gt;Evolution, Molecular&lt;/keyword&gt;&lt;keyword&gt;Genome&lt;/keyword&gt;&lt;keyword&gt;Humans&lt;/keyword&gt;&lt;keyword&gt;Long Interspersed Nucleotide Elements/*genetics&lt;/keyword&gt;&lt;keyword&gt;Microscopy, Phase-Contrast&lt;/keyword&gt;&lt;keyword&gt;Models, Genetic&lt;/keyword&gt;&lt;keyword&gt;Plasmids/metabolism&lt;/keyword&gt;&lt;keyword&gt;Polymerase Chain Reaction&lt;/keyword&gt;&lt;keyword&gt;Retroelements/*genetics&lt;/keyword&gt;&lt;keyword&gt;Transfection&lt;/keyword&gt;&lt;/keywords&gt;&lt;dates&gt;&lt;year&gt;2007&lt;/year&gt;&lt;pub-dates&gt;&lt;date&gt;Jul 1&lt;/date&gt;&lt;/pub-dates&gt;&lt;/dates&gt;&lt;accession-num&gt;17468180&lt;/accession-num&gt;&lt;urls&gt;&lt;related-urls&gt;&lt;url&gt;http://www.ncbi.nlm.nih.gov/entrez/query.fcgi?cmd=Retrieve&amp;amp;db=PubMed&amp;amp;dopt=Citation&amp;amp;list_uids=17468180 &lt;/url&gt;&lt;/related-urls&gt;&lt;/urls&gt;&lt;/record&gt;&lt;/Cite&gt;&lt;/EndNote&gt;</w:instrText>
      </w:r>
      <w:r w:rsidR="00760A16" w:rsidRPr="00303F87">
        <w:rPr>
          <w:lang w:val="en-AU"/>
        </w:rPr>
        <w:fldChar w:fldCharType="separate"/>
      </w:r>
      <w:r w:rsidR="00760A16" w:rsidRPr="00303F87">
        <w:rPr>
          <w:noProof/>
          <w:lang w:val="en-AU"/>
        </w:rPr>
        <w:t>(</w:t>
      </w:r>
      <w:hyperlink w:anchor="_ENREF_9" w:tooltip="Garcia-Perez, 2007 #26" w:history="1">
        <w:r w:rsidR="00B26F7E" w:rsidRPr="00303F87">
          <w:rPr>
            <w:noProof/>
            <w:lang w:val="en-AU"/>
          </w:rPr>
          <w:t>Garcia-Perez et al. 2007</w:t>
        </w:r>
      </w:hyperlink>
      <w:r w:rsidR="00760A16" w:rsidRPr="00303F87">
        <w:rPr>
          <w:noProof/>
          <w:lang w:val="en-AU"/>
        </w:rPr>
        <w:t>)</w:t>
      </w:r>
      <w:r w:rsidR="00760A16" w:rsidRPr="00303F87">
        <w:rPr>
          <w:lang w:val="en-AU"/>
        </w:rPr>
        <w:fldChar w:fldCharType="end"/>
      </w:r>
      <w:r w:rsidRPr="00303F87">
        <w:rPr>
          <w:lang w:val="en-AU"/>
        </w:rPr>
        <w:t xml:space="preserve">. It contains a full-length retrotransposition-competent L1 element (LRE3) </w:t>
      </w:r>
      <w:r w:rsidR="00760A16" w:rsidRPr="00303F87">
        <w:rPr>
          <w:lang w:val="en-AU"/>
        </w:rPr>
        <w:fldChar w:fldCharType="begin">
          <w:fldData xml:space="preserve">PEVuZE5vdGU+PENpdGU+PEF1dGhvcj5Ccm91aGE8L0F1dGhvcj48WWVhcj4yMDAyPC9ZZWFyPjxS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</w:fldData>
        </w:fldChar>
      </w:r>
      <w:r w:rsidR="00B26F7E">
        <w:rPr>
          <w:lang w:val="en-AU"/>
        </w:rPr>
        <w:instrText xml:space="preserve"> ADDIN EN.CITE </w:instrText>
      </w:r>
      <w:r w:rsidR="00B26F7E">
        <w:rPr>
          <w:lang w:val="en-AU"/>
        </w:rPr>
        <w:fldChar w:fldCharType="begin">
          <w:fldData xml:space="preserve">PEVuZE5vdGU+PENpdGU+PEF1dGhvcj5Ccm91aGE8L0F1dGhvcj48WWVhcj4yMDAyPC9ZZWFyPjxS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</w:fldData>
        </w:fldChar>
      </w:r>
      <w:r w:rsidR="00B26F7E">
        <w:rPr>
          <w:lang w:val="en-AU"/>
        </w:rPr>
        <w:instrText xml:space="preserve"> ADDIN EN.CITE.DATA </w:instrText>
      </w:r>
      <w:r w:rsidR="00B26F7E">
        <w:rPr>
          <w:lang w:val="en-AU"/>
        </w:rPr>
      </w:r>
      <w:r w:rsidR="00B26F7E">
        <w:rPr>
          <w:lang w:val="en-AU"/>
        </w:rPr>
        <w:fldChar w:fldCharType="end"/>
      </w:r>
      <w:r w:rsidR="00760A16" w:rsidRPr="00303F87">
        <w:rPr>
          <w:lang w:val="en-AU"/>
        </w:rPr>
      </w:r>
      <w:r w:rsidR="00760A16" w:rsidRPr="00303F87">
        <w:rPr>
          <w:lang w:val="en-AU"/>
        </w:rPr>
        <w:fldChar w:fldCharType="separate"/>
      </w:r>
      <w:r w:rsidR="00760A16" w:rsidRPr="00303F87">
        <w:rPr>
          <w:noProof/>
          <w:lang w:val="en-AU"/>
        </w:rPr>
        <w:t>(</w:t>
      </w:r>
      <w:hyperlink w:anchor="_ENREF_3" w:tooltip="Brouha, 2002 #57" w:history="1">
        <w:r w:rsidR="00B26F7E" w:rsidRPr="00303F87">
          <w:rPr>
            <w:noProof/>
            <w:lang w:val="en-AU"/>
          </w:rPr>
          <w:t>Brouha et al. 2002</w:t>
        </w:r>
      </w:hyperlink>
      <w:r w:rsidR="00760A16" w:rsidRPr="00303F87">
        <w:rPr>
          <w:noProof/>
          <w:lang w:val="en-AU"/>
        </w:rPr>
        <w:t>)</w:t>
      </w:r>
      <w:r w:rsidR="00760A16" w:rsidRPr="00303F87">
        <w:rPr>
          <w:lang w:val="en-AU"/>
        </w:rPr>
        <w:fldChar w:fldCharType="end"/>
      </w:r>
      <w:r w:rsidRPr="00303F87">
        <w:rPr>
          <w:lang w:val="en-AU"/>
        </w:rPr>
        <w:t xml:space="preserve"> tagged with a </w:t>
      </w:r>
      <w:r w:rsidRPr="00303F87">
        <w:rPr>
          <w:i/>
          <w:lang w:val="en-AU"/>
        </w:rPr>
        <w:t>mneoI</w:t>
      </w:r>
      <w:r w:rsidRPr="00303F87">
        <w:rPr>
          <w:lang w:val="en-AU"/>
        </w:rPr>
        <w:t xml:space="preserve"> retrotransposition indicator cassette </w:t>
      </w:r>
      <w:r w:rsidR="00760A16" w:rsidRPr="00303F87">
        <w:rPr>
          <w:lang w:val="en-AU"/>
        </w:rPr>
        <w:fldChar w:fldCharType="begin">
          <w:fldData xml:space="preserve">PEVuZE5vdGU+PENpdGU+PEF1dGhvcj5GcmVlbWFuPC9BdXRob3I+PFllYXI+MTk5NDwvWWVhcj48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=
</w:fldData>
        </w:fldChar>
      </w:r>
      <w:r w:rsidR="00B26F7E">
        <w:rPr>
          <w:lang w:val="en-AU"/>
        </w:rPr>
        <w:instrText xml:space="preserve"> ADDIN EN.CITE </w:instrText>
      </w:r>
      <w:r w:rsidR="00B26F7E">
        <w:rPr>
          <w:lang w:val="en-AU"/>
        </w:rPr>
        <w:fldChar w:fldCharType="begin">
          <w:fldData xml:space="preserve">PEVuZE5vdGU+PENpdGU+PEF1dGhvcj5GcmVlbWFuPC9BdXRob3I+PFllYXI+MTk5NDwvWWVhcj48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=
</w:fldData>
        </w:fldChar>
      </w:r>
      <w:r w:rsidR="00B26F7E">
        <w:rPr>
          <w:lang w:val="en-AU"/>
        </w:rPr>
        <w:instrText xml:space="preserve"> ADDIN EN.CITE.DATA </w:instrText>
      </w:r>
      <w:r w:rsidR="00B26F7E">
        <w:rPr>
          <w:lang w:val="en-AU"/>
        </w:rPr>
      </w:r>
      <w:r w:rsidR="00B26F7E">
        <w:rPr>
          <w:lang w:val="en-AU"/>
        </w:rPr>
        <w:fldChar w:fldCharType="end"/>
      </w:r>
      <w:r w:rsidR="00760A16" w:rsidRPr="00303F87">
        <w:rPr>
          <w:lang w:val="en-AU"/>
        </w:rPr>
      </w:r>
      <w:r w:rsidR="00760A16" w:rsidRPr="00303F87">
        <w:rPr>
          <w:lang w:val="en-AU"/>
        </w:rPr>
        <w:fldChar w:fldCharType="separate"/>
      </w:r>
      <w:r w:rsidR="00760A16" w:rsidRPr="00303F87">
        <w:rPr>
          <w:noProof/>
          <w:lang w:val="en-AU"/>
        </w:rPr>
        <w:t>(</w:t>
      </w:r>
      <w:hyperlink w:anchor="_ENREF_8" w:tooltip="Freeman, 1994 #81" w:history="1">
        <w:r w:rsidR="00B26F7E" w:rsidRPr="00303F87">
          <w:rPr>
            <w:noProof/>
            <w:lang w:val="en-AU"/>
          </w:rPr>
          <w:t>Freeman et al. 1994</w:t>
        </w:r>
      </w:hyperlink>
      <w:r w:rsidR="00760A16" w:rsidRPr="00303F87">
        <w:rPr>
          <w:noProof/>
          <w:lang w:val="en-AU"/>
        </w:rPr>
        <w:t xml:space="preserve">; </w:t>
      </w:r>
      <w:hyperlink w:anchor="_ENREF_19" w:tooltip="Moran, 1996 #9" w:history="1">
        <w:r w:rsidR="00B26F7E" w:rsidRPr="00303F87">
          <w:rPr>
            <w:noProof/>
            <w:lang w:val="en-AU"/>
          </w:rPr>
          <w:t>Moran et al. 1996</w:t>
        </w:r>
      </w:hyperlink>
      <w:r w:rsidR="00760A16" w:rsidRPr="00303F87">
        <w:rPr>
          <w:noProof/>
          <w:lang w:val="en-AU"/>
        </w:rPr>
        <w:t>)</w:t>
      </w:r>
      <w:r w:rsidR="00760A16" w:rsidRPr="00303F87">
        <w:rPr>
          <w:lang w:val="en-AU"/>
        </w:rPr>
        <w:fldChar w:fldCharType="end"/>
      </w:r>
      <w:r w:rsidRPr="00303F87">
        <w:rPr>
          <w:lang w:val="en-AU"/>
        </w:rPr>
        <w:t xml:space="preserve"> </w:t>
      </w:r>
      <w:r w:rsidR="00A32E63">
        <w:rPr>
          <w:lang w:val="en-AU"/>
        </w:rPr>
        <w:t xml:space="preserve">and is </w:t>
      </w:r>
      <w:r w:rsidRPr="00303F87">
        <w:rPr>
          <w:lang w:val="en-AU"/>
        </w:rPr>
        <w:t>cloned in a modified pBSKS-II vector (Stratagene) that contains an SV40-late polyadenylation sequence downstream of the tagged L1.</w:t>
      </w:r>
    </w:p>
    <w:p w14:paraId="0CF33BBC" w14:textId="734BBFC2" w:rsidR="000E0946" w:rsidRPr="00303F87" w:rsidRDefault="000E0946" w:rsidP="00714C45">
      <w:pPr>
        <w:pStyle w:val="Legend"/>
        <w:spacing w:after="120" w:line="480" w:lineRule="auto"/>
        <w:jc w:val="both"/>
        <w:rPr>
          <w:lang w:val="en-AU"/>
        </w:rPr>
      </w:pPr>
      <w:r w:rsidRPr="00303F87">
        <w:rPr>
          <w:b/>
          <w:lang w:val="en-AU"/>
        </w:rPr>
        <w:t>pU6i neo</w:t>
      </w:r>
      <w:r w:rsidRPr="00303F87">
        <w:rPr>
          <w:lang w:val="en-AU"/>
        </w:rPr>
        <w:t xml:space="preserve">: has been described previously </w:t>
      </w:r>
      <w:r w:rsidR="00760A16" w:rsidRPr="00303F87">
        <w:rPr>
          <w:lang w:val="en-AU"/>
        </w:rPr>
        <w:fldChar w:fldCharType="begin"/>
      </w:r>
      <w:r w:rsidR="00B26F7E">
        <w:rPr>
          <w:lang w:val="en-AU"/>
        </w:rPr>
        <w:instrText xml:space="preserve"> ADDIN EN.CITE &lt;EndNote&gt;&lt;Cite&gt;&lt;Author&gt;Richardson&lt;/Author&gt;&lt;Year&gt;2014&lt;/Year&gt;&lt;RecNum&gt;70&lt;/RecNum&gt;&lt;DisplayText&gt;(Richardson et al. 2014)&lt;/DisplayText&gt;&lt;record&gt;&lt;rec-number&gt;70&lt;/rec-number&gt;&lt;foreign-keys&gt;&lt;key app="EN" db-id="ssde20dflpxswdeat27vf9vxdfwzxwsrt5fx" timestamp="1476982298"&gt;70&lt;/key&gt;&lt;/foreign-keys&gt;&lt;ref-type name="Journal Article"&gt;17&lt;/ref-type&gt;&lt;contributors&gt;&lt;authors&gt;&lt;author&gt;Richardson, S.R.&lt;/author&gt;&lt;author&gt;Narvaiza, I.&lt;/author&gt;&lt;author&gt;Planegger, R.A.&lt;/author&gt;&lt;author&gt;Weitzman, M. D.&lt;/author&gt;&lt;author&gt;Moran, J.V.&lt;/author&gt;&lt;/authors&gt;&lt;/contributors&gt;&lt;titles&gt;&lt;title&gt;APOBEC3A deaminates transiently exposed single-strand DNA during LINE-1 retrotransposition.&lt;/title&gt;&lt;secondary-title&gt;eLife&lt;/secondary-title&gt;&lt;/titles&gt;&lt;periodical&gt;&lt;full-title&gt;eLife&lt;/full-title&gt;&lt;/periodical&gt;&lt;volume&gt;3&lt;/volume&gt;&lt;number&gt;Apr 24&lt;/number&gt;&lt;section&gt;e02008&lt;/section&gt;&lt;dates&gt;&lt;year&gt;2014&lt;/year&gt;&lt;/dates&gt;&lt;urls&gt;&lt;/urls&gt;&lt;/record&gt;&lt;/Cite&gt;&lt;/EndNote&gt;</w:instrText>
      </w:r>
      <w:r w:rsidR="00760A16" w:rsidRPr="00303F87">
        <w:rPr>
          <w:lang w:val="en-AU"/>
        </w:rPr>
        <w:fldChar w:fldCharType="separate"/>
      </w:r>
      <w:r w:rsidR="00760A16" w:rsidRPr="00303F87">
        <w:rPr>
          <w:noProof/>
          <w:lang w:val="en-AU"/>
        </w:rPr>
        <w:t>(</w:t>
      </w:r>
      <w:hyperlink w:anchor="_ENREF_27" w:tooltip="Richardson, 2014 #70" w:history="1">
        <w:r w:rsidR="00B26F7E" w:rsidRPr="00303F87">
          <w:rPr>
            <w:noProof/>
            <w:lang w:val="en-AU"/>
          </w:rPr>
          <w:t>Richardson et al. 2014</w:t>
        </w:r>
      </w:hyperlink>
      <w:r w:rsidR="00760A16" w:rsidRPr="00303F87">
        <w:rPr>
          <w:noProof/>
          <w:lang w:val="en-AU"/>
        </w:rPr>
        <w:t>)</w:t>
      </w:r>
      <w:r w:rsidR="00760A16" w:rsidRPr="00303F87">
        <w:rPr>
          <w:lang w:val="en-AU"/>
        </w:rPr>
        <w:fldChar w:fldCharType="end"/>
      </w:r>
      <w:r w:rsidRPr="00303F87">
        <w:rPr>
          <w:lang w:val="en-AU"/>
        </w:rPr>
        <w:t>. It contains the neomycin phosphotransferase (NEO) gene from pEGFP-N1 (Clontech) cloned in pBS KS-II. The plasmid also contains a U6 promoter.</w:t>
      </w:r>
    </w:p>
    <w:p w14:paraId="6A4745A1" w14:textId="7DABEC5C" w:rsidR="000E0946" w:rsidRPr="00303F87" w:rsidRDefault="000E0946" w:rsidP="00714C45">
      <w:pPr>
        <w:pStyle w:val="Legend"/>
        <w:spacing w:after="120" w:line="480" w:lineRule="auto"/>
        <w:jc w:val="both"/>
        <w:rPr>
          <w:lang w:val="en-AU"/>
        </w:rPr>
      </w:pPr>
      <w:r w:rsidRPr="00303F87">
        <w:rPr>
          <w:b/>
          <w:lang w:val="en-AU"/>
        </w:rPr>
        <w:t>pCEP-EGFP</w:t>
      </w:r>
      <w:r w:rsidRPr="00303F87">
        <w:rPr>
          <w:lang w:val="en-AU"/>
        </w:rPr>
        <w:t xml:space="preserve">: has been described previously </w:t>
      </w:r>
      <w:r w:rsidR="00760A16" w:rsidRPr="00303F87">
        <w:rPr>
          <w:lang w:val="en-AU"/>
        </w:rPr>
        <w:fldChar w:fldCharType="begin"/>
      </w:r>
      <w:r w:rsidR="00B26F7E">
        <w:rPr>
          <w:lang w:val="en-AU"/>
        </w:rPr>
        <w:instrText xml:space="preserve"> ADDIN EN.CITE &lt;EndNote&gt;&lt;Cite&gt;&lt;Author&gt;Alisch&lt;/Author&gt;&lt;Year&gt;2006&lt;/Year&gt;&lt;RecNum&gt;17&lt;/RecNum&gt;&lt;DisplayText&gt;(Alisch et al. 2006)&lt;/DisplayText&gt;&lt;record&gt;&lt;rec-number&gt;17&lt;/rec-number&gt;&lt;foreign-keys&gt;&lt;key app="EN" db-id="ssde20dflpxswdeat27vf9vxdfwzxwsrt5fx" timestamp="1476982297"&gt;17&lt;/key&gt;&lt;/foreign-keys&gt;&lt;ref-type name="Journal Article"&gt;17&lt;/ref-type&gt;&lt;contributors&gt;&lt;authors&gt;&lt;author&gt;Alisch, R. S.&lt;/author&gt;&lt;author&gt;Garcia-Perez, J. L.&lt;/author&gt;&lt;author&gt;Muotri, A. R.&lt;/author&gt;&lt;author&gt;Gage, F. H.&lt;/author&gt;&lt;author&gt;Moran, J. V.&lt;/author&gt;&lt;/authors&gt;&lt;/contributors&gt;&lt;auth-address&gt;Department of Human Genetics and Department of Internal Medicine, University of Michigan Medical School, Ann Arbor, Michigan 48109-0618, USA.&lt;/auth-address&gt;&lt;titles&gt;&lt;title&gt;Unconventional translation of mammalian LINE-1 retrotransposons&lt;/title&gt;&lt;secondary-title&gt;Genes Dev&lt;/secondary-title&gt;&lt;/titles&gt;&lt;periodical&gt;&lt;full-title&gt;Genes Dev&lt;/full-title&gt;&lt;/periodical&gt;&lt;pages&gt;210-24&lt;/pages&gt;&lt;volume&gt;20&lt;/volume&gt;&lt;number&gt;2&lt;/number&gt;&lt;dates&gt;&lt;year&gt;2006&lt;/year&gt;&lt;pub-dates&gt;&lt;date&gt;Jan 15&lt;/date&gt;&lt;/pub-dates&gt;&lt;/dates&gt;&lt;accession-num&gt;16418485&lt;/accession-num&gt;&lt;urls&gt;&lt;related-urls&gt;&lt;url&gt;http://www.ncbi.nlm.nih.gov/entrez/query.fcgi?cmd=Retrieve&amp;amp;db=PubMed&amp;amp;dopt=Citation&amp;amp;list_uids=16418485 &lt;/url&gt;&lt;/related-urls&gt;&lt;/urls&gt;&lt;/record&gt;&lt;/Cite&gt;&lt;/EndNote&gt;</w:instrText>
      </w:r>
      <w:r w:rsidR="00760A16" w:rsidRPr="00303F87">
        <w:rPr>
          <w:lang w:val="en-AU"/>
        </w:rPr>
        <w:fldChar w:fldCharType="separate"/>
      </w:r>
      <w:r w:rsidR="00760A16" w:rsidRPr="00303F87">
        <w:rPr>
          <w:noProof/>
          <w:lang w:val="en-AU"/>
        </w:rPr>
        <w:t>(</w:t>
      </w:r>
      <w:hyperlink w:anchor="_ENREF_1" w:tooltip="Alisch, 2006 #17" w:history="1">
        <w:r w:rsidR="00B26F7E" w:rsidRPr="00303F87">
          <w:rPr>
            <w:noProof/>
            <w:lang w:val="en-AU"/>
          </w:rPr>
          <w:t>Alisch et al. 2006</w:t>
        </w:r>
      </w:hyperlink>
      <w:r w:rsidR="00760A16" w:rsidRPr="00303F87">
        <w:rPr>
          <w:noProof/>
          <w:lang w:val="en-AU"/>
        </w:rPr>
        <w:t>)</w:t>
      </w:r>
      <w:r w:rsidR="00760A16" w:rsidRPr="00303F87">
        <w:rPr>
          <w:lang w:val="en-AU"/>
        </w:rPr>
        <w:fldChar w:fldCharType="end"/>
      </w:r>
      <w:r w:rsidRPr="00303F87">
        <w:rPr>
          <w:lang w:val="en-AU"/>
        </w:rPr>
        <w:t xml:space="preserve"> and contains the coding sequence of the humanized Enhanced Green Fluorescent Protein (EGFP) cloned in pCEP4.</w:t>
      </w:r>
    </w:p>
    <w:p w14:paraId="4B472361" w14:textId="3C1439EC" w:rsidR="000E0946" w:rsidRPr="00303F87" w:rsidRDefault="000E0946" w:rsidP="00714C45">
      <w:pPr>
        <w:pStyle w:val="Legend"/>
        <w:spacing w:after="120" w:line="480" w:lineRule="auto"/>
        <w:jc w:val="both"/>
        <w:rPr>
          <w:b/>
          <w:bCs/>
          <w:i/>
          <w:lang w:val="en-AU"/>
        </w:rPr>
      </w:pPr>
      <w:r w:rsidRPr="00303F87">
        <w:rPr>
          <w:b/>
          <w:bCs/>
          <w:i/>
          <w:lang w:val="en-AU"/>
        </w:rPr>
        <w:t xml:space="preserve">Transfection of cultured cells and </w:t>
      </w:r>
      <w:r w:rsidR="004D6C95">
        <w:rPr>
          <w:b/>
          <w:bCs/>
          <w:i/>
          <w:lang w:val="en-AU"/>
        </w:rPr>
        <w:t>r</w:t>
      </w:r>
      <w:r w:rsidRPr="00303F87">
        <w:rPr>
          <w:b/>
          <w:bCs/>
          <w:i/>
          <w:lang w:val="en-AU"/>
        </w:rPr>
        <w:t>etrotransposition assays using plasmids.</w:t>
      </w:r>
    </w:p>
    <w:p w14:paraId="03251DAE" w14:textId="1C73916E" w:rsidR="000E0946" w:rsidRPr="00303F87" w:rsidRDefault="000E0946" w:rsidP="00815EB8">
      <w:pPr>
        <w:pStyle w:val="Legend"/>
        <w:spacing w:after="120" w:line="480" w:lineRule="auto"/>
        <w:ind w:firstLine="708"/>
        <w:jc w:val="both"/>
        <w:rPr>
          <w:lang w:val="en-AU"/>
        </w:rPr>
      </w:pPr>
      <w:r w:rsidRPr="00303F87">
        <w:rPr>
          <w:bCs/>
          <w:lang w:val="en-AU"/>
        </w:rPr>
        <w:t xml:space="preserve">HeLa-JVM cells were transfected using Fugene6 (Roche/Promega) as previously described </w:t>
      </w:r>
      <w:r w:rsidR="00760A16" w:rsidRPr="00303F87">
        <w:rPr>
          <w:bCs/>
          <w:lang w:val="en-AU"/>
        </w:rPr>
        <w:fldChar w:fldCharType="begin"/>
      </w:r>
      <w:r w:rsidR="00B26F7E">
        <w:rPr>
          <w:bCs/>
          <w:lang w:val="en-AU"/>
        </w:rPr>
        <w:instrText xml:space="preserve"> ADDIN EN.CITE &lt;EndNote&gt;&lt;Cite&gt;&lt;Author&gt;Wei&lt;/Author&gt;&lt;Year&gt;2000&lt;/Year&gt;&lt;RecNum&gt;71&lt;/RecNum&gt;&lt;DisplayText&gt;(Wei et al. 2000)&lt;/DisplayText&gt;&lt;record&gt;&lt;rec-number&gt;71&lt;/rec-number&gt;&lt;foreign-keys&gt;&lt;key app="EN" db-id="ssde20dflpxswdeat27vf9vxdfwzxwsrt5fx" timestamp="1476982298"&gt;71&lt;/key&gt;&lt;/foreign-keys&gt;&lt;ref-type name="Journal Article"&gt;17&lt;/ref-type&gt;&lt;contributors&gt;&lt;authors&gt;&lt;author&gt;Wei, W.&lt;/author&gt;&lt;author&gt;Morrish, T. A.&lt;/author&gt;&lt;author&gt;Alisch, R. S.&lt;/author&gt;&lt;author&gt;Moran, J. V.&lt;/author&gt;&lt;/authors&gt;&lt;/contributors&gt;&lt;auth-address&gt;Department of Human Genetics, The University of Michigan Medical School, Ann Arbor, Michigan, 48109, USA.&lt;/auth-address&gt;&lt;titles&gt;&lt;title&gt;A transient assay reveals that cultured human cells can accommodate multiple LINE-1 retrotransposition events&lt;/title&gt;&lt;secondary-title&gt;Anal Biochem&lt;/secondary-title&gt;&lt;/titles&gt;&lt;periodical&gt;&lt;full-title&gt;Anal Biochem&lt;/full-title&gt;&lt;/periodical&gt;&lt;pages&gt;435-8&lt;/pages&gt;&lt;volume&gt;284&lt;/volume&gt;&lt;number&gt;2&lt;/number&gt;&lt;keywords&gt;&lt;keyword&gt;Animals&lt;/keyword&gt;&lt;keyword&gt;CHO Cells&lt;/keyword&gt;&lt;keyword&gt;Cells, Cultured&lt;/keyword&gt;&lt;keyword&gt;Hamsters&lt;/keyword&gt;&lt;keyword&gt;Humans&lt;/keyword&gt;&lt;keyword&gt;Long Interspersed Nucleotide Elements/*genetics&lt;/keyword&gt;&lt;keyword&gt;Mice&lt;/keyword&gt;&lt;keyword&gt;Open Reading Frames&lt;/keyword&gt;&lt;keyword&gt;Research Support, U.S. Gov&amp;apos;t, P.H.S.&lt;/keyword&gt;&lt;keyword&gt;*Retroelements&lt;/keyword&gt;&lt;/keywords&gt;&lt;dates&gt;&lt;year&gt;2000&lt;/year&gt;&lt;pub-dates&gt;&lt;date&gt;Sep 10&lt;/date&gt;&lt;/pub-dates&gt;&lt;/dates&gt;&lt;accession-num&gt;10964437&lt;/accession-num&gt;&lt;urls&gt;&lt;related-urls&gt;&lt;url&gt;http://www.ncbi.nlm.nih.gov/entrez/query.fcgi?cmd=Retrieve&amp;amp;db=PubMed&amp;amp;dopt=Citation&amp;amp;list_uids=10964437 &lt;/url&gt;&lt;/related-urls&gt;&lt;/urls&gt;&lt;/record&gt;&lt;/Cite&gt;&lt;/EndNote&gt;</w:instrText>
      </w:r>
      <w:r w:rsidR="00760A16" w:rsidRPr="00303F87">
        <w:rPr>
          <w:bCs/>
          <w:lang w:val="en-AU"/>
        </w:rPr>
        <w:fldChar w:fldCharType="separate"/>
      </w:r>
      <w:r w:rsidR="00760A16" w:rsidRPr="00303F87">
        <w:rPr>
          <w:bCs/>
          <w:noProof/>
          <w:lang w:val="en-AU"/>
        </w:rPr>
        <w:t>(</w:t>
      </w:r>
      <w:hyperlink w:anchor="_ENREF_36" w:tooltip="Wei, 2000 #71" w:history="1">
        <w:r w:rsidR="00B26F7E" w:rsidRPr="00303F87">
          <w:rPr>
            <w:bCs/>
            <w:noProof/>
            <w:lang w:val="en-AU"/>
          </w:rPr>
          <w:t>Wei et al. 2000</w:t>
        </w:r>
      </w:hyperlink>
      <w:r w:rsidR="00760A16" w:rsidRPr="00303F87">
        <w:rPr>
          <w:bCs/>
          <w:noProof/>
          <w:lang w:val="en-AU"/>
        </w:rPr>
        <w:t>)</w:t>
      </w:r>
      <w:r w:rsidR="00760A16" w:rsidRPr="00303F87">
        <w:rPr>
          <w:bCs/>
          <w:lang w:val="en-AU"/>
        </w:rPr>
        <w:fldChar w:fldCharType="end"/>
      </w:r>
      <w:r w:rsidRPr="00303F87">
        <w:rPr>
          <w:bCs/>
          <w:lang w:val="en-AU"/>
        </w:rPr>
        <w:t xml:space="preserve">. </w:t>
      </w:r>
      <w:r w:rsidRPr="00303F87">
        <w:rPr>
          <w:lang w:val="en-AU"/>
        </w:rPr>
        <w:t>Briefly, cells were transfected with 3</w:t>
      </w:r>
      <w:r w:rsidR="006E2513">
        <w:rPr>
          <w:lang w:val="en-AU"/>
        </w:rPr>
        <w:t xml:space="preserve"> </w:t>
      </w:r>
      <w:r w:rsidRPr="00303F87">
        <w:rPr>
          <w:rFonts w:ascii="Symbol" w:hAnsi="Symbol"/>
          <w:lang w:val="en-AU"/>
        </w:rPr>
        <w:t></w:t>
      </w:r>
      <w:r w:rsidRPr="00303F87">
        <w:rPr>
          <w:lang w:val="en-AU"/>
        </w:rPr>
        <w:t>l of Fugene6 and 1</w:t>
      </w:r>
      <w:r w:rsidRPr="00303F87">
        <w:rPr>
          <w:rFonts w:ascii="Symbol" w:hAnsi="Symbol"/>
          <w:lang w:val="en-AU"/>
        </w:rPr>
        <w:t></w:t>
      </w:r>
      <w:r w:rsidRPr="00303F87">
        <w:rPr>
          <w:lang w:val="en-AU"/>
        </w:rPr>
        <w:t>g of plasmid DNA per well of a 6-well tissue culture plate using OptiMEM (Invitrogen) following the manufacturer</w:t>
      </w:r>
      <w:r w:rsidR="006E2513">
        <w:rPr>
          <w:lang w:val="en-AU"/>
        </w:rPr>
        <w:t>´s</w:t>
      </w:r>
      <w:r w:rsidRPr="00303F87">
        <w:rPr>
          <w:lang w:val="en-AU"/>
        </w:rPr>
        <w:t xml:space="preserve"> instructions. H9-</w:t>
      </w:r>
      <w:r w:rsidRPr="00303F87">
        <w:rPr>
          <w:bCs/>
          <w:lang w:val="en-AU"/>
        </w:rPr>
        <w:t xml:space="preserve">hESCs, MSCs, hESC-derived MSCs, </w:t>
      </w:r>
      <w:r w:rsidRPr="00303F87">
        <w:rPr>
          <w:bCs/>
          <w:lang w:val="en-AU"/>
        </w:rPr>
        <w:lastRenderedPageBreak/>
        <w:t xml:space="preserve">hESC-derived NPCs, and HFFs were transfected by Nucleofection (Amaxa) as previously described </w:t>
      </w:r>
      <w:r w:rsidR="00760A16" w:rsidRPr="00303F87">
        <w:rPr>
          <w:bCs/>
          <w:lang w:val="en-AU"/>
        </w:rPr>
        <w:fldChar w:fldCharType="begin">
          <w:fldData xml:space="preserve">PEVuZE5vdGU+PENpdGU+PEF1dGhvcj5Db3VmYWw8L0F1dGhvcj48WWVhcj4yMDA5PC9ZZWFyPjxS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</w:fldData>
        </w:fldChar>
      </w:r>
      <w:r w:rsidR="00B26F7E">
        <w:rPr>
          <w:bCs/>
          <w:lang w:val="en-AU"/>
        </w:rPr>
        <w:instrText xml:space="preserve"> ADDIN EN.CITE </w:instrText>
      </w:r>
      <w:r w:rsidR="00B26F7E">
        <w:rPr>
          <w:bCs/>
          <w:lang w:val="en-AU"/>
        </w:rPr>
        <w:fldChar w:fldCharType="begin">
          <w:fldData xml:space="preserve">PEVuZE5vdGU+PENpdGU+PEF1dGhvcj5Db3VmYWw8L0F1dGhvcj48WWVhcj4yMDA5PC9ZZWFyPjxS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</w:fldData>
        </w:fldChar>
      </w:r>
      <w:r w:rsidR="00B26F7E">
        <w:rPr>
          <w:bCs/>
          <w:lang w:val="en-AU"/>
        </w:rPr>
        <w:instrText xml:space="preserve"> ADDIN EN.CITE.DATA </w:instrText>
      </w:r>
      <w:r w:rsidR="00B26F7E">
        <w:rPr>
          <w:bCs/>
          <w:lang w:val="en-AU"/>
        </w:rPr>
      </w:r>
      <w:r w:rsidR="00B26F7E">
        <w:rPr>
          <w:bCs/>
          <w:lang w:val="en-AU"/>
        </w:rPr>
        <w:fldChar w:fldCharType="end"/>
      </w:r>
      <w:r w:rsidR="00760A16" w:rsidRPr="00303F87">
        <w:rPr>
          <w:bCs/>
          <w:lang w:val="en-AU"/>
        </w:rPr>
      </w:r>
      <w:r w:rsidR="00760A16" w:rsidRPr="00303F87">
        <w:rPr>
          <w:bCs/>
          <w:lang w:val="en-AU"/>
        </w:rPr>
        <w:fldChar w:fldCharType="separate"/>
      </w:r>
      <w:r w:rsidR="00760A16" w:rsidRPr="00303F87">
        <w:rPr>
          <w:bCs/>
          <w:noProof/>
          <w:lang w:val="en-AU"/>
        </w:rPr>
        <w:t>(</w:t>
      </w:r>
      <w:hyperlink w:anchor="_ENREF_9" w:tooltip="Garcia-Perez, 2007 #26" w:history="1">
        <w:r w:rsidR="00B26F7E" w:rsidRPr="00303F87">
          <w:rPr>
            <w:bCs/>
            <w:noProof/>
            <w:lang w:val="en-AU"/>
          </w:rPr>
          <w:t>Garcia-Perez et al. 2007</w:t>
        </w:r>
      </w:hyperlink>
      <w:r w:rsidR="00760A16" w:rsidRPr="00303F87">
        <w:rPr>
          <w:bCs/>
          <w:noProof/>
          <w:lang w:val="en-AU"/>
        </w:rPr>
        <w:t xml:space="preserve">; </w:t>
      </w:r>
      <w:hyperlink w:anchor="_ENREF_7" w:tooltip="Coufal, 2009 #36" w:history="1">
        <w:r w:rsidR="00B26F7E" w:rsidRPr="00303F87">
          <w:rPr>
            <w:bCs/>
            <w:noProof/>
            <w:lang w:val="en-AU"/>
          </w:rPr>
          <w:t>Coufal et al. 2009</w:t>
        </w:r>
      </w:hyperlink>
      <w:r w:rsidR="00760A16" w:rsidRPr="00303F87">
        <w:rPr>
          <w:bCs/>
          <w:noProof/>
          <w:lang w:val="en-AU"/>
        </w:rPr>
        <w:t xml:space="preserve">; </w:t>
      </w:r>
      <w:hyperlink w:anchor="_ENREF_38" w:tooltip="Wissing, 2012 #29" w:history="1">
        <w:r w:rsidR="00B26F7E" w:rsidRPr="00303F87">
          <w:rPr>
            <w:bCs/>
            <w:noProof/>
            <w:lang w:val="en-AU"/>
          </w:rPr>
          <w:t>Wissing et al. 2012</w:t>
        </w:r>
      </w:hyperlink>
      <w:r w:rsidR="00760A16" w:rsidRPr="00303F87">
        <w:rPr>
          <w:bCs/>
          <w:noProof/>
          <w:lang w:val="en-AU"/>
        </w:rPr>
        <w:t>)</w:t>
      </w:r>
      <w:r w:rsidR="00760A16" w:rsidRPr="00303F87">
        <w:rPr>
          <w:bCs/>
          <w:lang w:val="en-AU"/>
        </w:rPr>
        <w:fldChar w:fldCharType="end"/>
      </w:r>
      <w:r w:rsidRPr="00303F87">
        <w:rPr>
          <w:bCs/>
          <w:lang w:val="en-AU"/>
        </w:rPr>
        <w:t xml:space="preserve"> following the manufacturer’s instructions. </w:t>
      </w:r>
      <w:r w:rsidRPr="00303F87">
        <w:rPr>
          <w:lang w:val="en-AU"/>
        </w:rPr>
        <w:t xml:space="preserve">To prevent toxicity upon disaggregation </w:t>
      </w:r>
      <w:r w:rsidR="00760A16" w:rsidRPr="00303F87">
        <w:rPr>
          <w:lang w:val="en-AU"/>
        </w:rPr>
        <w:fldChar w:fldCharType="begin">
          <w:fldData xml:space="preserve">PEVuZE5vdGU+PENpdGU+PEF1dGhvcj5XYXRhbmFiZTwvQXV0aG9yPjxZZWFyPjIwMDc8L1llYXI+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=
</w:fldData>
        </w:fldChar>
      </w:r>
      <w:r w:rsidR="00B26F7E">
        <w:rPr>
          <w:lang w:val="en-AU"/>
        </w:rPr>
        <w:instrText xml:space="preserve"> ADDIN EN.CITE </w:instrText>
      </w:r>
      <w:r w:rsidR="00B26F7E">
        <w:rPr>
          <w:lang w:val="en-AU"/>
        </w:rPr>
        <w:fldChar w:fldCharType="begin">
          <w:fldData xml:space="preserve">PEVuZE5vdGU+PENpdGU+PEF1dGhvcj5XYXRhbmFiZTwvQXV0aG9yPjxZZWFyPjIwMDc8L1llYXI+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=
</w:fldData>
        </w:fldChar>
      </w:r>
      <w:r w:rsidR="00B26F7E">
        <w:rPr>
          <w:lang w:val="en-AU"/>
        </w:rPr>
        <w:instrText xml:space="preserve"> ADDIN EN.CITE.DATA </w:instrText>
      </w:r>
      <w:r w:rsidR="00B26F7E">
        <w:rPr>
          <w:lang w:val="en-AU"/>
        </w:rPr>
      </w:r>
      <w:r w:rsidR="00B26F7E">
        <w:rPr>
          <w:lang w:val="en-AU"/>
        </w:rPr>
        <w:fldChar w:fldCharType="end"/>
      </w:r>
      <w:r w:rsidR="00760A16" w:rsidRPr="00303F87">
        <w:rPr>
          <w:lang w:val="en-AU"/>
        </w:rPr>
      </w:r>
      <w:r w:rsidR="00760A16" w:rsidRPr="00303F87">
        <w:rPr>
          <w:lang w:val="en-AU"/>
        </w:rPr>
        <w:fldChar w:fldCharType="separate"/>
      </w:r>
      <w:r w:rsidR="00760A16" w:rsidRPr="00303F87">
        <w:rPr>
          <w:noProof/>
          <w:lang w:val="en-AU"/>
        </w:rPr>
        <w:t>(</w:t>
      </w:r>
      <w:hyperlink w:anchor="_ENREF_35" w:tooltip="Watanabe, 2007 #82" w:history="1">
        <w:r w:rsidR="00B26F7E" w:rsidRPr="00303F87">
          <w:rPr>
            <w:noProof/>
            <w:lang w:val="en-AU"/>
          </w:rPr>
          <w:t>Watanabe et al. 2007</w:t>
        </w:r>
      </w:hyperlink>
      <w:r w:rsidR="00760A16" w:rsidRPr="00303F87">
        <w:rPr>
          <w:noProof/>
          <w:lang w:val="en-AU"/>
        </w:rPr>
        <w:t>)</w:t>
      </w:r>
      <w:r w:rsidR="00760A16" w:rsidRPr="00303F87">
        <w:rPr>
          <w:lang w:val="en-AU"/>
        </w:rPr>
        <w:fldChar w:fldCharType="end"/>
      </w:r>
      <w:r w:rsidRPr="00303F87">
        <w:rPr>
          <w:lang w:val="en-AU"/>
        </w:rPr>
        <w:t>, hESCs were cultured with 10</w:t>
      </w:r>
      <w:r w:rsidRPr="00303F87">
        <w:rPr>
          <w:rFonts w:ascii="Symbol" w:hAnsi="Symbol"/>
          <w:lang w:val="en-AU"/>
        </w:rPr>
        <w:t></w:t>
      </w:r>
      <w:r w:rsidRPr="00303F87">
        <w:rPr>
          <w:lang w:val="en-AU"/>
        </w:rPr>
        <w:t>M iRock (Y-27632, SIGMA) for 1 hour prior to harvesting cells for transfection. Approximately 2x10</w:t>
      </w:r>
      <w:r w:rsidRPr="00303F87">
        <w:rPr>
          <w:vertAlign w:val="superscript"/>
          <w:lang w:val="en-AU"/>
        </w:rPr>
        <w:t>6</w:t>
      </w:r>
      <w:r w:rsidRPr="00303F87">
        <w:rPr>
          <w:lang w:val="en-AU"/>
        </w:rPr>
        <w:t xml:space="preserve"> hESCs were collected using Tryple Select and transfected with 100</w:t>
      </w:r>
      <w:r w:rsidRPr="00303F87">
        <w:rPr>
          <w:rFonts w:ascii="Symbol" w:hAnsi="Symbol"/>
          <w:lang w:val="en-AU"/>
        </w:rPr>
        <w:t></w:t>
      </w:r>
      <w:r w:rsidRPr="00303F87">
        <w:rPr>
          <w:lang w:val="en-AU"/>
        </w:rPr>
        <w:t>l of Human Stem Cell Nucleofector Kit2 (LONZA) solution using the A-23 program and 4</w:t>
      </w:r>
      <w:r w:rsidR="00800E45">
        <w:rPr>
          <w:lang w:val="en-AU"/>
        </w:rPr>
        <w:t xml:space="preserve"> </w:t>
      </w:r>
      <w:r w:rsidRPr="00815EB8">
        <w:rPr>
          <w:rFonts w:ascii="Symbol" w:hAnsi="Symbol"/>
          <w:lang w:val="en-AU"/>
        </w:rPr>
        <w:t></w:t>
      </w:r>
      <w:r w:rsidRPr="00303F87">
        <w:rPr>
          <w:lang w:val="en-AU"/>
        </w:rPr>
        <w:t xml:space="preserve">g of plasmid DNA. </w:t>
      </w:r>
      <w:r w:rsidRPr="00303F87">
        <w:rPr>
          <w:bCs/>
          <w:lang w:val="en-AU"/>
        </w:rPr>
        <w:t xml:space="preserve">hESC-derived MSCs, MSCs and HFFs were transfected </w:t>
      </w:r>
      <w:r w:rsidRPr="00303F87">
        <w:rPr>
          <w:lang w:val="en-AU"/>
        </w:rPr>
        <w:t>with Human MSC Nucleofector Kit (LONZA) solution using the C-17  program and 4</w:t>
      </w:r>
      <w:r w:rsidRPr="00303F87">
        <w:rPr>
          <w:rFonts w:ascii="Symbol" w:hAnsi="Symbol"/>
          <w:lang w:val="en-AU"/>
        </w:rPr>
        <w:t></w:t>
      </w:r>
      <w:r w:rsidRPr="00303F87">
        <w:rPr>
          <w:lang w:val="en-AU"/>
        </w:rPr>
        <w:t xml:space="preserve">g of plasmid DNA. </w:t>
      </w:r>
    </w:p>
    <w:p w14:paraId="41F03CBB" w14:textId="5C3828A5" w:rsidR="000E0946" w:rsidRPr="00303F87" w:rsidRDefault="000E0946" w:rsidP="00815EB8">
      <w:pPr>
        <w:pStyle w:val="Legend"/>
        <w:spacing w:after="120" w:line="480" w:lineRule="auto"/>
        <w:ind w:firstLine="708"/>
        <w:jc w:val="both"/>
        <w:rPr>
          <w:lang w:val="en-AU"/>
        </w:rPr>
      </w:pPr>
      <w:r w:rsidRPr="00303F87">
        <w:rPr>
          <w:lang w:val="en-AU"/>
        </w:rPr>
        <w:t xml:space="preserve">hESCs-derived NPCs were transfected using the Rat Neuronal Stem Cell Nucleofection kit and program A-31. Briefly, </w:t>
      </w:r>
      <w:r w:rsidRPr="00303F87">
        <w:rPr>
          <w:bCs/>
          <w:lang w:val="en-AU"/>
        </w:rPr>
        <w:t>hESC-derived NPCs</w:t>
      </w:r>
      <w:r w:rsidRPr="00303F87">
        <w:rPr>
          <w:lang w:val="en-AU"/>
        </w:rPr>
        <w:t xml:space="preserve"> were cultured with 10</w:t>
      </w:r>
      <w:r w:rsidRPr="00303F87">
        <w:rPr>
          <w:rFonts w:ascii="Symbol" w:hAnsi="Symbol"/>
          <w:lang w:val="en-AU"/>
        </w:rPr>
        <w:t></w:t>
      </w:r>
      <w:r w:rsidRPr="00303F87">
        <w:rPr>
          <w:lang w:val="en-AU"/>
        </w:rPr>
        <w:t xml:space="preserve">M iRock (Y-27632, SIGMA) for 1-hour prior </w:t>
      </w:r>
      <w:r w:rsidR="00815EB8">
        <w:rPr>
          <w:lang w:val="en-AU"/>
        </w:rPr>
        <w:t xml:space="preserve">to </w:t>
      </w:r>
      <w:r w:rsidRPr="00303F87">
        <w:rPr>
          <w:lang w:val="en-AU"/>
        </w:rPr>
        <w:t xml:space="preserve">transfection. Cells were detached using </w:t>
      </w:r>
      <w:r w:rsidRPr="00303F87">
        <w:rPr>
          <w:bCs/>
          <w:lang w:val="en-AU"/>
        </w:rPr>
        <w:t>StemPro Accutase Cell Dissociation Reagent</w:t>
      </w:r>
      <w:r w:rsidRPr="00303F87">
        <w:rPr>
          <w:lang w:val="en-AU"/>
        </w:rPr>
        <w:t xml:space="preserve"> (Invitrogen), washed and filtered with pre-warmed NB media, and 1x10</w:t>
      </w:r>
      <w:r w:rsidRPr="00303F87">
        <w:rPr>
          <w:vertAlign w:val="superscript"/>
          <w:lang w:val="en-AU"/>
        </w:rPr>
        <w:t>6</w:t>
      </w:r>
      <w:r w:rsidRPr="00303F87">
        <w:rPr>
          <w:lang w:val="en-AU"/>
        </w:rPr>
        <w:t xml:space="preserve"> </w:t>
      </w:r>
      <w:r w:rsidRPr="00303F87">
        <w:rPr>
          <w:bCs/>
          <w:lang w:val="en-AU"/>
        </w:rPr>
        <w:t>hESC-NPCs</w:t>
      </w:r>
      <w:r w:rsidRPr="00303F87">
        <w:rPr>
          <w:lang w:val="en-AU"/>
        </w:rPr>
        <w:t xml:space="preserve"> were transfected with 10</w:t>
      </w:r>
      <w:r w:rsidR="00800E45">
        <w:rPr>
          <w:lang w:val="en-AU"/>
        </w:rPr>
        <w:t xml:space="preserve"> </w:t>
      </w:r>
      <w:r w:rsidRPr="00303F87">
        <w:rPr>
          <w:rFonts w:ascii="Symbol" w:hAnsi="Symbol"/>
          <w:lang w:val="en-AU"/>
        </w:rPr>
        <w:t></w:t>
      </w:r>
      <w:r w:rsidRPr="00303F87">
        <w:rPr>
          <w:lang w:val="en-AU"/>
        </w:rPr>
        <w:t xml:space="preserve">g of the indicated plasmid. After transfection, </w:t>
      </w:r>
      <w:r w:rsidRPr="00303F87">
        <w:rPr>
          <w:bCs/>
          <w:lang w:val="en-AU"/>
        </w:rPr>
        <w:t>hESC-derived NPCs</w:t>
      </w:r>
      <w:r w:rsidRPr="00303F87">
        <w:rPr>
          <w:lang w:val="en-AU"/>
        </w:rPr>
        <w:t xml:space="preserve"> were seed</w:t>
      </w:r>
      <w:r w:rsidR="00800E45">
        <w:rPr>
          <w:lang w:val="en-AU"/>
        </w:rPr>
        <w:t>ed on poly-L-ornithine (Sigma)/l</w:t>
      </w:r>
      <w:r w:rsidRPr="00303F87">
        <w:rPr>
          <w:lang w:val="en-AU"/>
        </w:rPr>
        <w:t>aminin (Invitrogen) coated plates and were fed daily with NB media during the course of the retrotransposition assay.</w:t>
      </w:r>
    </w:p>
    <w:p w14:paraId="3856A555" w14:textId="7994D254" w:rsidR="000E0946" w:rsidRPr="00303F87" w:rsidRDefault="000E0946" w:rsidP="00815EB8">
      <w:pPr>
        <w:pStyle w:val="Legend"/>
        <w:spacing w:after="120" w:line="480" w:lineRule="auto"/>
        <w:ind w:firstLine="708"/>
        <w:jc w:val="both"/>
        <w:rPr>
          <w:b/>
          <w:lang w:val="en-AU"/>
        </w:rPr>
      </w:pPr>
      <w:r w:rsidRPr="00303F87">
        <w:rPr>
          <w:lang w:val="en-AU"/>
        </w:rPr>
        <w:t>hESCs-derived neurons were transfected using the AD1 Primary Cell 4D-Nucleofector Y Kit (Lonza) and program EH-158. Briefly, 1x10</w:t>
      </w:r>
      <w:r w:rsidRPr="00303F87">
        <w:rPr>
          <w:vertAlign w:val="superscript"/>
          <w:lang w:val="en-AU"/>
        </w:rPr>
        <w:t>5</w:t>
      </w:r>
      <w:r w:rsidRPr="00303F87">
        <w:rPr>
          <w:lang w:val="en-AU"/>
        </w:rPr>
        <w:t xml:space="preserve"> </w:t>
      </w:r>
      <w:r w:rsidRPr="00303F87">
        <w:rPr>
          <w:bCs/>
          <w:lang w:val="en-AU"/>
        </w:rPr>
        <w:t>hESC-derived NPCs</w:t>
      </w:r>
      <w:r w:rsidRPr="00303F87">
        <w:rPr>
          <w:lang w:val="en-AU"/>
        </w:rPr>
        <w:t xml:space="preserve"> were cultured per well in CELLSTAR 24-well plates (Greiner Bio-one), </w:t>
      </w:r>
      <w:r w:rsidR="00C171F9">
        <w:rPr>
          <w:lang w:val="en-AU"/>
        </w:rPr>
        <w:t>on glass cover slips (Thermo) double-</w:t>
      </w:r>
      <w:r w:rsidRPr="00303F87">
        <w:rPr>
          <w:lang w:val="en-AU"/>
        </w:rPr>
        <w:t xml:space="preserve">coated with poly-L-ornithine (Sigma)/Laminin (Invitrogen). </w:t>
      </w:r>
      <w:r w:rsidRPr="00303F87">
        <w:rPr>
          <w:bCs/>
          <w:lang w:val="en-AU"/>
        </w:rPr>
        <w:t xml:space="preserve">Neural differentiation from confluent NPCs was induced for 31 days. </w:t>
      </w:r>
      <w:r w:rsidRPr="00303F87">
        <w:rPr>
          <w:lang w:val="en-AU"/>
        </w:rPr>
        <w:t>NB-conditioned media was collected during the differentiation process. After 31 days</w:t>
      </w:r>
      <w:r w:rsidRPr="00303F87">
        <w:rPr>
          <w:bCs/>
          <w:lang w:val="en-AU"/>
        </w:rPr>
        <w:t xml:space="preserve"> of neural differentiation</w:t>
      </w:r>
      <w:r w:rsidRPr="00303F87">
        <w:rPr>
          <w:lang w:val="en-AU"/>
        </w:rPr>
        <w:t xml:space="preserve">, adhered mature neuronal </w:t>
      </w:r>
      <w:r w:rsidRPr="00303F87">
        <w:rPr>
          <w:bCs/>
          <w:lang w:val="en-AU"/>
        </w:rPr>
        <w:t xml:space="preserve">cells were transfected </w:t>
      </w:r>
      <w:r w:rsidRPr="00303F87">
        <w:rPr>
          <w:lang w:val="en-AU"/>
        </w:rPr>
        <w:t>with 15</w:t>
      </w:r>
      <w:r w:rsidR="00800E45">
        <w:rPr>
          <w:lang w:val="en-AU"/>
        </w:rPr>
        <w:t xml:space="preserve"> </w:t>
      </w:r>
      <w:r w:rsidRPr="00303F87">
        <w:rPr>
          <w:lang w:val="en-AU"/>
        </w:rPr>
        <w:t xml:space="preserve">μg of the </w:t>
      </w:r>
      <w:r w:rsidRPr="00303F87">
        <w:rPr>
          <w:lang w:val="en-AU"/>
        </w:rPr>
        <w:lastRenderedPageBreak/>
        <w:t>indicated plasmid</w:t>
      </w:r>
      <w:r w:rsidRPr="00303F87">
        <w:rPr>
          <w:bCs/>
          <w:lang w:val="en-AU"/>
        </w:rPr>
        <w:t xml:space="preserve"> using a 4D-Nucleofector Y Unit (Lonza) in the presence of </w:t>
      </w:r>
      <w:r w:rsidRPr="00303F87">
        <w:rPr>
          <w:lang w:val="en-AU"/>
        </w:rPr>
        <w:t>4</w:t>
      </w:r>
      <w:r w:rsidRPr="00303F87">
        <w:rPr>
          <w:lang w:val="en-AU"/>
        </w:rPr>
        <w:t>M 5-bromo-2′-deoxyuridine (BrdU, Sigma)</w:t>
      </w:r>
      <w:r w:rsidRPr="00303F87">
        <w:rPr>
          <w:bCs/>
          <w:lang w:val="en-AU"/>
        </w:rPr>
        <w:t xml:space="preserve">. </w:t>
      </w:r>
      <w:r w:rsidRPr="00303F87">
        <w:rPr>
          <w:lang w:val="en-AU"/>
        </w:rPr>
        <w:t xml:space="preserve">After transfection, </w:t>
      </w:r>
      <w:r w:rsidRPr="00303F87">
        <w:rPr>
          <w:bCs/>
          <w:lang w:val="en-AU"/>
        </w:rPr>
        <w:t>hESC-derived neurons</w:t>
      </w:r>
      <w:r w:rsidRPr="00303F87">
        <w:rPr>
          <w:lang w:val="en-AU"/>
        </w:rPr>
        <w:t xml:space="preserve"> were fed with a 1:1 mixture of the collected NB-conditioned media and fresh NB media supplemented with 10</w:t>
      </w:r>
      <w:r w:rsidRPr="00303F87">
        <w:rPr>
          <w:rFonts w:ascii="Symbol" w:hAnsi="Symbol"/>
          <w:lang w:val="en-AU"/>
        </w:rPr>
        <w:t></w:t>
      </w:r>
      <w:r w:rsidRPr="00303F87">
        <w:rPr>
          <w:lang w:val="en-AU"/>
        </w:rPr>
        <w:t>M iRock (Y-27632, SIGMA) and 4</w:t>
      </w:r>
      <w:r w:rsidR="00520B87">
        <w:rPr>
          <w:lang w:val="en-AU"/>
        </w:rPr>
        <w:t xml:space="preserve"> </w:t>
      </w:r>
      <w:r w:rsidRPr="00303F87">
        <w:rPr>
          <w:rFonts w:ascii="Symbol" w:hAnsi="Symbol"/>
          <w:lang w:val="en-AU"/>
        </w:rPr>
        <w:t></w:t>
      </w:r>
      <w:r w:rsidRPr="00303F87">
        <w:rPr>
          <w:lang w:val="en-AU"/>
        </w:rPr>
        <w:t>M BrdU during 5 days prior to analyz</w:t>
      </w:r>
      <w:r w:rsidR="00520B87">
        <w:rPr>
          <w:lang w:val="en-AU"/>
        </w:rPr>
        <w:t>ing</w:t>
      </w:r>
      <w:r w:rsidRPr="00303F87">
        <w:rPr>
          <w:lang w:val="en-AU"/>
        </w:rPr>
        <w:t xml:space="preserve"> L1-EGFP-expression by immunostaining. </w:t>
      </w:r>
    </w:p>
    <w:p w14:paraId="6F117EB9" w14:textId="7871AE01" w:rsidR="000E0946" w:rsidRPr="00303F87" w:rsidRDefault="000E0946" w:rsidP="00D3680E">
      <w:pPr>
        <w:pStyle w:val="Legend"/>
        <w:spacing w:after="120" w:line="480" w:lineRule="auto"/>
        <w:ind w:firstLine="708"/>
        <w:jc w:val="both"/>
        <w:rPr>
          <w:lang w:val="en-AU"/>
        </w:rPr>
      </w:pPr>
      <w:r w:rsidRPr="00303F87">
        <w:rPr>
          <w:lang w:val="en-AU"/>
        </w:rPr>
        <w:t>Additional transfection experiments of hESC-derived neurons were conducted using a CalPhos Mammalian Transfection Kit (Clontech) following the manufacturer´s instructions. We transfected 1</w:t>
      </w:r>
      <w:r w:rsidR="009D0E2D">
        <w:rPr>
          <w:lang w:val="en-AU"/>
        </w:rPr>
        <w:t xml:space="preserve"> </w:t>
      </w:r>
      <w:r w:rsidRPr="00303F87">
        <w:rPr>
          <w:rFonts w:ascii="Symbol" w:hAnsi="Symbol"/>
          <w:lang w:val="en-AU"/>
        </w:rPr>
        <w:t></w:t>
      </w:r>
      <w:r w:rsidRPr="00303F87">
        <w:rPr>
          <w:lang w:val="en-AU"/>
        </w:rPr>
        <w:t xml:space="preserve">g of each plasmid DNA in each </w:t>
      </w:r>
      <w:r w:rsidR="009D0E2D">
        <w:rPr>
          <w:lang w:val="en-AU"/>
        </w:rPr>
        <w:t xml:space="preserve">well of a </w:t>
      </w:r>
      <w:r w:rsidRPr="00303F87">
        <w:rPr>
          <w:lang w:val="en-AU"/>
        </w:rPr>
        <w:t>24-well tissue culture plate containing differentiated neurons at day 31.</w:t>
      </w:r>
    </w:p>
    <w:p w14:paraId="0D377F0A" w14:textId="6AAD5E89" w:rsidR="000E0946" w:rsidRPr="00303F87" w:rsidRDefault="000E0946" w:rsidP="00D3680E">
      <w:pPr>
        <w:pStyle w:val="Legend"/>
        <w:spacing w:after="120" w:line="480" w:lineRule="auto"/>
        <w:ind w:firstLine="708"/>
        <w:jc w:val="both"/>
        <w:rPr>
          <w:lang w:val="en-AU"/>
        </w:rPr>
      </w:pPr>
      <w:r w:rsidRPr="00303F87">
        <w:rPr>
          <w:lang w:val="en-AU"/>
        </w:rPr>
        <w:t xml:space="preserve">We also included transfection efficiency controls in retrotransposition assays that were conducted in HeLa, </w:t>
      </w:r>
      <w:r w:rsidRPr="00303F87">
        <w:rPr>
          <w:bCs/>
          <w:lang w:val="en-AU"/>
        </w:rPr>
        <w:t>hESCs, hESC-derived MSCs, hESC-derived NPCs, MSCs and HFFs</w:t>
      </w:r>
      <w:r w:rsidRPr="00303F87">
        <w:rPr>
          <w:lang w:val="en-AU"/>
        </w:rPr>
        <w:t xml:space="preserve">. </w:t>
      </w:r>
      <w:r w:rsidR="00DB5ED3" w:rsidRPr="00303F87">
        <w:rPr>
          <w:lang w:val="en-AU"/>
        </w:rPr>
        <w:t xml:space="preserve">Only those cells transfected at </w:t>
      </w:r>
      <w:r w:rsidR="002550B5" w:rsidRPr="00303F87">
        <w:rPr>
          <w:lang w:val="en-AU"/>
        </w:rPr>
        <w:t>efficienc</w:t>
      </w:r>
      <w:r w:rsidR="00B67142" w:rsidRPr="00303F87">
        <w:rPr>
          <w:lang w:val="en-AU"/>
        </w:rPr>
        <w:t>ies</w:t>
      </w:r>
      <w:r w:rsidR="00DB5ED3" w:rsidRPr="00303F87">
        <w:rPr>
          <w:lang w:val="en-AU"/>
        </w:rPr>
        <w:t xml:space="preserve"> higher than 5% were </w:t>
      </w:r>
      <w:r w:rsidR="00F16BA0" w:rsidRPr="00303F87">
        <w:rPr>
          <w:lang w:val="en-AU"/>
        </w:rPr>
        <w:t xml:space="preserve">further </w:t>
      </w:r>
      <w:r w:rsidR="00DB5ED3" w:rsidRPr="00303F87">
        <w:rPr>
          <w:lang w:val="en-AU"/>
        </w:rPr>
        <w:t xml:space="preserve">analyzed in this study. </w:t>
      </w:r>
      <w:r w:rsidRPr="00303F87">
        <w:rPr>
          <w:lang w:val="en-AU"/>
        </w:rPr>
        <w:t xml:space="preserve">Briefly, cultured cells were transfected in parallel with an EGFP expression vector (pCEP-EGFP </w:t>
      </w:r>
      <w:r w:rsidR="00760A16" w:rsidRPr="00303F87">
        <w:rPr>
          <w:lang w:val="en-AU"/>
        </w:rPr>
        <w:fldChar w:fldCharType="begin"/>
      </w:r>
      <w:r w:rsidR="00B26F7E">
        <w:rPr>
          <w:lang w:val="en-AU"/>
        </w:rPr>
        <w:instrText xml:space="preserve"> ADDIN EN.CITE &lt;EndNote&gt;&lt;Cite&gt;&lt;Author&gt;Alisch&lt;/Author&gt;&lt;Year&gt;2006&lt;/Year&gt;&lt;RecNum&gt;17&lt;/RecNum&gt;&lt;DisplayText&gt;(Alisch et al. 2006)&lt;/DisplayText&gt;&lt;record&gt;&lt;rec-number&gt;17&lt;/rec-number&gt;&lt;foreign-keys&gt;&lt;key app="EN" db-id="ssde20dflpxswdeat27vf9vxdfwzxwsrt5fx" timestamp="1476982297"&gt;17&lt;/key&gt;&lt;/foreign-keys&gt;&lt;ref-type name="Journal Article"&gt;17&lt;/ref-type&gt;&lt;contributors&gt;&lt;authors&gt;&lt;author&gt;Alisch, R. S.&lt;/author&gt;&lt;author&gt;Garcia-Perez, J. L.&lt;/author&gt;&lt;author&gt;Muotri, A. R.&lt;/author&gt;&lt;author&gt;Gage, F. H.&lt;/author&gt;&lt;author&gt;Moran, J. V.&lt;/author&gt;&lt;/authors&gt;&lt;/contributors&gt;&lt;auth-address&gt;Department of Human Genetics and Department of Internal Medicine, University of Michigan Medical School, Ann Arbor, Michigan 48109-0618, USA.&lt;/auth-address&gt;&lt;titles&gt;&lt;title&gt;Unconventional translation of mammalian LINE-1 retrotransposons&lt;/title&gt;&lt;secondary-title&gt;Genes Dev&lt;/secondary-title&gt;&lt;/titles&gt;&lt;periodical&gt;&lt;full-title&gt;Genes Dev&lt;/full-title&gt;&lt;/periodical&gt;&lt;pages&gt;210-24&lt;/pages&gt;&lt;volume&gt;20&lt;/volume&gt;&lt;number&gt;2&lt;/number&gt;&lt;dates&gt;&lt;year&gt;2006&lt;/year&gt;&lt;pub-dates&gt;&lt;date&gt;Jan 15&lt;/date&gt;&lt;/pub-dates&gt;&lt;/dates&gt;&lt;accession-num&gt;16418485&lt;/accession-num&gt;&lt;urls&gt;&lt;related-urls&gt;&lt;url&gt;http://www.ncbi.nlm.nih.gov/entrez/query.fcgi?cmd=Retrieve&amp;amp;db=PubMed&amp;amp;dopt=Citation&amp;amp;list_uids=16418485 &lt;/url&gt;&lt;/related-urls&gt;&lt;/urls&gt;&lt;/record&gt;&lt;/Cite&gt;&lt;/EndNote&gt;</w:instrText>
      </w:r>
      <w:r w:rsidR="00760A16" w:rsidRPr="00303F87">
        <w:rPr>
          <w:lang w:val="en-AU"/>
        </w:rPr>
        <w:fldChar w:fldCharType="separate"/>
      </w:r>
      <w:r w:rsidR="00760A16" w:rsidRPr="00303F87">
        <w:rPr>
          <w:noProof/>
          <w:lang w:val="en-AU"/>
        </w:rPr>
        <w:t>(</w:t>
      </w:r>
      <w:hyperlink w:anchor="_ENREF_1" w:tooltip="Alisch, 2006 #17" w:history="1">
        <w:r w:rsidR="00B26F7E" w:rsidRPr="00303F87">
          <w:rPr>
            <w:noProof/>
            <w:lang w:val="en-AU"/>
          </w:rPr>
          <w:t>Alisch et al. 2006</w:t>
        </w:r>
      </w:hyperlink>
      <w:r w:rsidR="00760A16" w:rsidRPr="00303F87">
        <w:rPr>
          <w:noProof/>
          <w:lang w:val="en-AU"/>
        </w:rPr>
        <w:t>)</w:t>
      </w:r>
      <w:r w:rsidR="00760A16" w:rsidRPr="00303F87">
        <w:rPr>
          <w:lang w:val="en-AU"/>
        </w:rPr>
        <w:fldChar w:fldCharType="end"/>
      </w:r>
      <w:r w:rsidRPr="00303F87">
        <w:rPr>
          <w:lang w:val="en-AU"/>
        </w:rPr>
        <w:t>)</w:t>
      </w:r>
      <w:r w:rsidR="009D0E2D">
        <w:rPr>
          <w:lang w:val="en-AU"/>
        </w:rPr>
        <w:t>,</w:t>
      </w:r>
      <w:r w:rsidRPr="00303F87">
        <w:rPr>
          <w:lang w:val="en-AU"/>
        </w:rPr>
        <w:t xml:space="preserve"> and the percentage of EGFP-expressing cells determined </w:t>
      </w:r>
      <w:r w:rsidR="009D0E2D">
        <w:rPr>
          <w:lang w:val="en-AU"/>
        </w:rPr>
        <w:t xml:space="preserve">at </w:t>
      </w:r>
      <w:r w:rsidRPr="00303F87">
        <w:rPr>
          <w:lang w:val="en-AU"/>
        </w:rPr>
        <w:t>48</w:t>
      </w:r>
      <w:r w:rsidR="00174D80">
        <w:rPr>
          <w:lang w:val="en-AU"/>
        </w:rPr>
        <w:t xml:space="preserve"> </w:t>
      </w:r>
      <w:r w:rsidRPr="00303F87">
        <w:rPr>
          <w:lang w:val="en-AU"/>
        </w:rPr>
        <w:t xml:space="preserve">h post-transfection by FACS </w:t>
      </w:r>
      <w:r w:rsidR="00174D80">
        <w:rPr>
          <w:lang w:val="en-AU"/>
        </w:rPr>
        <w:t xml:space="preserve">was used </w:t>
      </w:r>
      <w:r w:rsidRPr="00303F87">
        <w:rPr>
          <w:lang w:val="en-AU"/>
        </w:rPr>
        <w:t xml:space="preserve">to determine the transfection efficiency of each cell type. </w:t>
      </w:r>
    </w:p>
    <w:p w14:paraId="2511519D" w14:textId="04DF4FBE" w:rsidR="000E0946" w:rsidRPr="00303F87" w:rsidRDefault="000E0946" w:rsidP="00D3680E">
      <w:pPr>
        <w:pStyle w:val="Legend"/>
        <w:spacing w:after="120" w:line="480" w:lineRule="auto"/>
        <w:ind w:firstLine="708"/>
        <w:jc w:val="both"/>
        <w:rPr>
          <w:lang w:val="en-AU"/>
        </w:rPr>
      </w:pPr>
      <w:r w:rsidRPr="00303F87">
        <w:rPr>
          <w:lang w:val="en-AU"/>
        </w:rPr>
        <w:t xml:space="preserve">In some assays with </w:t>
      </w:r>
      <w:r w:rsidRPr="00303F87">
        <w:rPr>
          <w:i/>
          <w:lang w:val="en-AU"/>
        </w:rPr>
        <w:t>mEGFPI</w:t>
      </w:r>
      <w:r w:rsidRPr="00303F87">
        <w:rPr>
          <w:lang w:val="en-AU"/>
        </w:rPr>
        <w:t xml:space="preserve">-tagged L1s, and when indicated, a fraction of transfected cells was treated with 500nM Trichostatin A (TSA) for 16h prior to FACS analyses as described </w:t>
      </w:r>
      <w:r w:rsidR="00760A16" w:rsidRPr="00303F87">
        <w:rPr>
          <w:lang w:val="en-AU"/>
        </w:rPr>
        <w:fldChar w:fldCharType="begin"/>
      </w:r>
      <w:r w:rsidR="00B26F7E">
        <w:rPr>
          <w:lang w:val="en-AU"/>
        </w:rPr>
        <w:instrText xml:space="preserve"> ADDIN EN.CITE &lt;EndNote&gt;&lt;Cite&gt;&lt;Author&gt;Garcia-Perez&lt;/Author&gt;&lt;Year&gt;2010&lt;/Year&gt;&lt;RecNum&gt;44&lt;/RecNum&gt;&lt;DisplayText&gt;(Garcia-Perez et al. 2010)&lt;/DisplayText&gt;&lt;record&gt;&lt;rec-number&gt;44&lt;/rec-number&gt;&lt;foreign-keys&gt;&lt;key app="EN" db-id="ssde20dflpxswdeat27vf9vxdfwzxwsrt5fx" timestamp="1476982297"&gt;44&lt;/key&gt;&lt;/foreign-keys&gt;&lt;ref-type name="Journal Article"&gt;17&lt;/ref-type&gt;&lt;contributors&gt;&lt;authors&gt;&lt;author&gt;Garcia-Perez, J. L.&lt;/author&gt;&lt;author&gt;Morell, M.&lt;/author&gt;&lt;author&gt;Scheys, J. O.&lt;/author&gt;&lt;author&gt;Kulpa, D.A.&lt;/author&gt;&lt;author&gt;Morell, S.&lt;/author&gt;&lt;author&gt;Carter, C.C.&lt;/author&gt;&lt;author&gt;Hammer, G. D.&lt;/author&gt;&lt;author&gt;Collins, K.L.&lt;/author&gt;&lt;author&gt;O&amp;apos;Shea, K. S.&lt;/author&gt;&lt;author&gt;Menendez, P.&lt;/author&gt;&lt;author&gt;Moran, J. V.&lt;/author&gt;&lt;/authors&gt;&lt;/contributors&gt;&lt;titles&gt;&lt;title&gt;Epigenetic silencing of engineered L1 retrotransposition events in human embryonic carcinoma cells&lt;/title&gt;&lt;secondary-title&gt;Nature&lt;/secondary-title&gt;&lt;/titles&gt;&lt;periodical&gt;&lt;full-title&gt;Nature&lt;/full-title&gt;&lt;/periodical&gt;&lt;pages&gt;769-73&lt;/pages&gt;&lt;volume&gt;466&lt;/volume&gt;&lt;number&gt;7307&lt;/number&gt;&lt;dates&gt;&lt;year&gt;2010&lt;/year&gt;&lt;/dates&gt;&lt;urls&gt;&lt;/urls&gt;&lt;/record&gt;&lt;/Cite&gt;&lt;/EndNote&gt;</w:instrText>
      </w:r>
      <w:r w:rsidR="00760A16" w:rsidRPr="00303F87">
        <w:rPr>
          <w:lang w:val="en-AU"/>
        </w:rPr>
        <w:fldChar w:fldCharType="separate"/>
      </w:r>
      <w:r w:rsidR="00760A16" w:rsidRPr="00303F87">
        <w:rPr>
          <w:noProof/>
          <w:lang w:val="en-AU"/>
        </w:rPr>
        <w:t>(</w:t>
      </w:r>
      <w:hyperlink w:anchor="_ENREF_10" w:tooltip="Garcia-Perez, 2010 #44" w:history="1">
        <w:r w:rsidR="00B26F7E" w:rsidRPr="00303F87">
          <w:rPr>
            <w:noProof/>
            <w:lang w:val="en-AU"/>
          </w:rPr>
          <w:t>Garcia-Perez et al. 2010</w:t>
        </w:r>
      </w:hyperlink>
      <w:r w:rsidR="00760A16" w:rsidRPr="00303F87">
        <w:rPr>
          <w:noProof/>
          <w:lang w:val="en-AU"/>
        </w:rPr>
        <w:t>)</w:t>
      </w:r>
      <w:r w:rsidR="00760A16" w:rsidRPr="00303F87">
        <w:rPr>
          <w:lang w:val="en-AU"/>
        </w:rPr>
        <w:fldChar w:fldCharType="end"/>
      </w:r>
      <w:r w:rsidRPr="00303F87">
        <w:rPr>
          <w:lang w:val="en-AU"/>
        </w:rPr>
        <w:t xml:space="preserve"> to determine whether L1 retrotra</w:t>
      </w:r>
      <w:r w:rsidR="00D21426">
        <w:rPr>
          <w:lang w:val="en-AU"/>
        </w:rPr>
        <w:t>nsposition events were subject</w:t>
      </w:r>
      <w:r w:rsidRPr="00303F87">
        <w:rPr>
          <w:lang w:val="en-AU"/>
        </w:rPr>
        <w:t xml:space="preserve"> to epigenetic silencing by histone modifications. </w:t>
      </w:r>
    </w:p>
    <w:p w14:paraId="2474C99B" w14:textId="77777777" w:rsidR="000E0946" w:rsidRPr="00303F87" w:rsidRDefault="000E0946" w:rsidP="00714C45">
      <w:pPr>
        <w:pStyle w:val="Legend"/>
        <w:spacing w:after="120" w:line="480" w:lineRule="auto"/>
        <w:jc w:val="both"/>
        <w:rPr>
          <w:b/>
          <w:i/>
          <w:lang w:val="en-AU"/>
        </w:rPr>
      </w:pPr>
      <w:r w:rsidRPr="00303F87">
        <w:rPr>
          <w:b/>
          <w:i/>
          <w:lang w:val="en-AU"/>
        </w:rPr>
        <w:t>Ad-L1 construct and virus preparation.</w:t>
      </w:r>
    </w:p>
    <w:p w14:paraId="46F75BF8" w14:textId="36D20859" w:rsidR="00D674FF" w:rsidRPr="00137C95" w:rsidRDefault="00D21426" w:rsidP="005278CE">
      <w:pPr>
        <w:pStyle w:val="Legend"/>
        <w:spacing w:after="120" w:line="480" w:lineRule="auto"/>
        <w:ind w:firstLine="708"/>
        <w:jc w:val="both"/>
        <w:rPr>
          <w:lang w:val="en-AU"/>
        </w:rPr>
      </w:pPr>
      <w:r>
        <w:rPr>
          <w:lang w:val="en-AU"/>
        </w:rPr>
        <w:t>The helper-</w:t>
      </w:r>
      <w:r w:rsidR="000E0946" w:rsidRPr="00303F87">
        <w:rPr>
          <w:lang w:val="en-AU"/>
        </w:rPr>
        <w:t xml:space="preserve">dependent adenovirus construct A/RT-pgk-L1RP-EGFP used in this study has been previously described </w:t>
      </w:r>
      <w:r w:rsidR="00760A16" w:rsidRPr="00303F87">
        <w:rPr>
          <w:lang w:val="en-AU"/>
        </w:rPr>
        <w:fldChar w:fldCharType="begin">
          <w:fldData xml:space="preserve">PEVuZE5vdGU+PENpdGU+PEF1dGhvcj5LdWJvPC9BdXRob3I+PFllYXI+MjAwNjwvWWVhcj48UmVj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</w:fldData>
        </w:fldChar>
      </w:r>
      <w:r w:rsidR="00B26F7E">
        <w:rPr>
          <w:lang w:val="en-AU"/>
        </w:rPr>
        <w:instrText xml:space="preserve"> ADDIN EN.CITE </w:instrText>
      </w:r>
      <w:r w:rsidR="00B26F7E">
        <w:rPr>
          <w:lang w:val="en-AU"/>
        </w:rPr>
        <w:fldChar w:fldCharType="begin">
          <w:fldData xml:space="preserve">PEVuZE5vdGU+PENpdGU+PEF1dGhvcj5LdWJvPC9BdXRob3I+PFllYXI+MjAwNjwvWWVhcj48UmVj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</w:fldData>
        </w:fldChar>
      </w:r>
      <w:r w:rsidR="00B26F7E">
        <w:rPr>
          <w:lang w:val="en-AU"/>
        </w:rPr>
        <w:instrText xml:space="preserve"> ADDIN EN.CITE.DATA </w:instrText>
      </w:r>
      <w:r w:rsidR="00B26F7E">
        <w:rPr>
          <w:lang w:val="en-AU"/>
        </w:rPr>
      </w:r>
      <w:r w:rsidR="00B26F7E">
        <w:rPr>
          <w:lang w:val="en-AU"/>
        </w:rPr>
        <w:fldChar w:fldCharType="end"/>
      </w:r>
      <w:r w:rsidR="00760A16" w:rsidRPr="00303F87">
        <w:rPr>
          <w:lang w:val="en-AU"/>
        </w:rPr>
      </w:r>
      <w:r w:rsidR="00760A16" w:rsidRPr="00303F87">
        <w:rPr>
          <w:lang w:val="en-AU"/>
        </w:rPr>
        <w:fldChar w:fldCharType="separate"/>
      </w:r>
      <w:r w:rsidR="00760A16" w:rsidRPr="00303F87">
        <w:rPr>
          <w:noProof/>
          <w:lang w:val="en-AU"/>
        </w:rPr>
        <w:t>(</w:t>
      </w:r>
      <w:hyperlink w:anchor="_ENREF_30" w:tooltip="Soifer, 2001 #72" w:history="1">
        <w:r w:rsidR="00B26F7E" w:rsidRPr="00303F87">
          <w:rPr>
            <w:noProof/>
            <w:lang w:val="en-AU"/>
          </w:rPr>
          <w:t>Soifer et al. 2001</w:t>
        </w:r>
      </w:hyperlink>
      <w:r w:rsidR="00760A16" w:rsidRPr="00303F87">
        <w:rPr>
          <w:noProof/>
          <w:lang w:val="en-AU"/>
        </w:rPr>
        <w:t xml:space="preserve">; </w:t>
      </w:r>
      <w:hyperlink w:anchor="_ENREF_15" w:tooltip="Kubo, 2006 #23" w:history="1">
        <w:r w:rsidR="00B26F7E" w:rsidRPr="00303F87">
          <w:rPr>
            <w:noProof/>
            <w:lang w:val="en-AU"/>
          </w:rPr>
          <w:t>Kubo et al. 2006</w:t>
        </w:r>
      </w:hyperlink>
      <w:r w:rsidR="00760A16" w:rsidRPr="00303F87">
        <w:rPr>
          <w:noProof/>
          <w:lang w:val="en-AU"/>
        </w:rPr>
        <w:t>)</w:t>
      </w:r>
      <w:r w:rsidR="00760A16" w:rsidRPr="00303F87">
        <w:rPr>
          <w:lang w:val="en-AU"/>
        </w:rPr>
        <w:fldChar w:fldCharType="end"/>
      </w:r>
      <w:r w:rsidR="000E0946" w:rsidRPr="00303F87">
        <w:rPr>
          <w:lang w:val="en-AU"/>
        </w:rPr>
        <w:t xml:space="preserve">. Briefly, the </w:t>
      </w:r>
      <w:r w:rsidR="000E0946" w:rsidRPr="00303F87">
        <w:rPr>
          <w:lang w:val="en-AU"/>
        </w:rPr>
        <w:lastRenderedPageBreak/>
        <w:t>backbone contains two independent cassettes: i) a marker to follow transduction consisting of a SV40 promoter-</w:t>
      </w:r>
      <w:r w:rsidR="0028436A" w:rsidRPr="00303F87">
        <w:rPr>
          <w:bCs/>
          <w:lang w:val="en-AU"/>
        </w:rPr>
        <w:t>beta</w:t>
      </w:r>
      <w:r w:rsidR="000E0946" w:rsidRPr="00303F87">
        <w:rPr>
          <w:lang w:val="en-AU"/>
        </w:rPr>
        <w:t>-gal-SV40polyA cassette and ii) a retrotransposition-competent human LINE-1 (L1</w:t>
      </w:r>
      <w:r w:rsidR="000E0946" w:rsidRPr="00303F87">
        <w:rPr>
          <w:vertAlign w:val="subscript"/>
          <w:lang w:val="en-AU"/>
        </w:rPr>
        <w:t>RP</w:t>
      </w:r>
      <w:r w:rsidR="000E0946" w:rsidRPr="00303F87">
        <w:rPr>
          <w:lang w:val="en-AU"/>
        </w:rPr>
        <w:t xml:space="preserve"> </w:t>
      </w:r>
      <w:r w:rsidR="00760A16" w:rsidRPr="00303F87">
        <w:rPr>
          <w:lang w:val="en-AU"/>
        </w:rPr>
        <w:fldChar w:fldCharType="begin">
          <w:fldData xml:space="preserve">PEVuZE5vdGU+PENpdGU+PEF1dGhvcj5Pc3RlcnRhZzwvQXV0aG9yPjxZZWFyPjIwMDA8L1llYXI+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==
</w:fldData>
        </w:fldChar>
      </w:r>
      <w:r w:rsidR="00B26F7E">
        <w:rPr>
          <w:lang w:val="en-AU"/>
        </w:rPr>
        <w:instrText xml:space="preserve"> ADDIN EN.CITE </w:instrText>
      </w:r>
      <w:r w:rsidR="00B26F7E">
        <w:rPr>
          <w:lang w:val="en-AU"/>
        </w:rPr>
        <w:fldChar w:fldCharType="begin">
          <w:fldData xml:space="preserve">PEVuZE5vdGU+PENpdGU+PEF1dGhvcj5Pc3RlcnRhZzwvQXV0aG9yPjxZZWFyPjIwMDA8L1llYXI+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==
</w:fldData>
        </w:fldChar>
      </w:r>
      <w:r w:rsidR="00B26F7E">
        <w:rPr>
          <w:lang w:val="en-AU"/>
        </w:rPr>
        <w:instrText xml:space="preserve"> ADDIN EN.CITE.DATA </w:instrText>
      </w:r>
      <w:r w:rsidR="00B26F7E">
        <w:rPr>
          <w:lang w:val="en-AU"/>
        </w:rPr>
      </w:r>
      <w:r w:rsidR="00B26F7E">
        <w:rPr>
          <w:lang w:val="en-AU"/>
        </w:rPr>
        <w:fldChar w:fldCharType="end"/>
      </w:r>
      <w:r w:rsidR="00760A16" w:rsidRPr="00303F87">
        <w:rPr>
          <w:lang w:val="en-AU"/>
        </w:rPr>
      </w:r>
      <w:r w:rsidR="00760A16" w:rsidRPr="00303F87">
        <w:rPr>
          <w:lang w:val="en-AU"/>
        </w:rPr>
        <w:fldChar w:fldCharType="separate"/>
      </w:r>
      <w:r w:rsidR="00760A16" w:rsidRPr="00303F87">
        <w:rPr>
          <w:noProof/>
          <w:lang w:val="en-AU"/>
        </w:rPr>
        <w:t>(</w:t>
      </w:r>
      <w:hyperlink w:anchor="_ENREF_22" w:tooltip="Ostertag, 2000 #34" w:history="1">
        <w:r w:rsidR="00B26F7E" w:rsidRPr="00303F87">
          <w:rPr>
            <w:noProof/>
            <w:lang w:val="en-AU"/>
          </w:rPr>
          <w:t>Ostertag et al. 2000</w:t>
        </w:r>
      </w:hyperlink>
      <w:r w:rsidR="00760A16" w:rsidRPr="00303F87">
        <w:rPr>
          <w:noProof/>
          <w:lang w:val="en-AU"/>
        </w:rPr>
        <w:t>)</w:t>
      </w:r>
      <w:r w:rsidR="00760A16" w:rsidRPr="00303F87">
        <w:rPr>
          <w:lang w:val="en-AU"/>
        </w:rPr>
        <w:fldChar w:fldCharType="end"/>
      </w:r>
      <w:r w:rsidR="000E0946" w:rsidRPr="00303F87">
        <w:rPr>
          <w:lang w:val="en-AU"/>
        </w:rPr>
        <w:t xml:space="preserve">) tagged with the </w:t>
      </w:r>
      <w:r w:rsidR="000E0946" w:rsidRPr="00303F87">
        <w:rPr>
          <w:i/>
          <w:lang w:val="en-AU"/>
        </w:rPr>
        <w:t>mEGFPI</w:t>
      </w:r>
      <w:r w:rsidR="000E0946" w:rsidRPr="00303F87">
        <w:rPr>
          <w:lang w:val="en-AU"/>
        </w:rPr>
        <w:t xml:space="preserve"> retrotransposition indicator cassette </w:t>
      </w:r>
      <w:r w:rsidR="00760A16" w:rsidRPr="00303F87">
        <w:rPr>
          <w:lang w:val="en-AU"/>
        </w:rPr>
        <w:fldChar w:fldCharType="begin">
          <w:fldData xml:space="preserve">PEVuZE5vdGU+PENpdGU+PEF1dGhvcj5Pc3RlcnRhZzwvQXV0aG9yPjxZZWFyPjIwMDA8L1llYXI+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==
</w:fldData>
        </w:fldChar>
      </w:r>
      <w:r w:rsidR="00B26F7E">
        <w:rPr>
          <w:lang w:val="en-AU"/>
        </w:rPr>
        <w:instrText xml:space="preserve"> ADDIN EN.CITE </w:instrText>
      </w:r>
      <w:r w:rsidR="00B26F7E">
        <w:rPr>
          <w:lang w:val="en-AU"/>
        </w:rPr>
        <w:fldChar w:fldCharType="begin">
          <w:fldData xml:space="preserve">PEVuZE5vdGU+PENpdGU+PEF1dGhvcj5Pc3RlcnRhZzwvQXV0aG9yPjxZZWFyPjIwMDA8L1llYXI+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==
</w:fldData>
        </w:fldChar>
      </w:r>
      <w:r w:rsidR="00B26F7E">
        <w:rPr>
          <w:lang w:val="en-AU"/>
        </w:rPr>
        <w:instrText xml:space="preserve"> ADDIN EN.CITE.DATA </w:instrText>
      </w:r>
      <w:r w:rsidR="00B26F7E">
        <w:rPr>
          <w:lang w:val="en-AU"/>
        </w:rPr>
      </w:r>
      <w:r w:rsidR="00B26F7E">
        <w:rPr>
          <w:lang w:val="en-AU"/>
        </w:rPr>
        <w:fldChar w:fldCharType="end"/>
      </w:r>
      <w:r w:rsidR="00760A16" w:rsidRPr="00303F87">
        <w:rPr>
          <w:lang w:val="en-AU"/>
        </w:rPr>
      </w:r>
      <w:r w:rsidR="00760A16" w:rsidRPr="00303F87">
        <w:rPr>
          <w:lang w:val="en-AU"/>
        </w:rPr>
        <w:fldChar w:fldCharType="separate"/>
      </w:r>
      <w:r w:rsidR="00760A16" w:rsidRPr="00303F87">
        <w:rPr>
          <w:noProof/>
          <w:lang w:val="en-AU"/>
        </w:rPr>
        <w:t>(</w:t>
      </w:r>
      <w:hyperlink w:anchor="_ENREF_22" w:tooltip="Ostertag, 2000 #34" w:history="1">
        <w:r w:rsidR="00B26F7E" w:rsidRPr="00303F87">
          <w:rPr>
            <w:noProof/>
            <w:lang w:val="en-AU"/>
          </w:rPr>
          <w:t>Ostertag et al. 2000</w:t>
        </w:r>
      </w:hyperlink>
      <w:r w:rsidR="00760A16" w:rsidRPr="00303F87">
        <w:rPr>
          <w:noProof/>
          <w:lang w:val="en-AU"/>
        </w:rPr>
        <w:t>)</w:t>
      </w:r>
      <w:r w:rsidR="00760A16" w:rsidRPr="00303F87">
        <w:rPr>
          <w:lang w:val="en-AU"/>
        </w:rPr>
        <w:fldChar w:fldCharType="end"/>
      </w:r>
      <w:r w:rsidR="000E0946" w:rsidRPr="00303F87">
        <w:rPr>
          <w:lang w:val="en-AU"/>
        </w:rPr>
        <w:t xml:space="preserve">. To increase LINE-1 expression upon transduction, an exogenous mouse </w:t>
      </w:r>
      <w:r w:rsidR="00D3680E" w:rsidRPr="00D3680E">
        <w:rPr>
          <w:i/>
          <w:lang w:val="en-AU"/>
        </w:rPr>
        <w:t>PGK1</w:t>
      </w:r>
      <w:r w:rsidR="000E0946" w:rsidRPr="00303F87">
        <w:rPr>
          <w:lang w:val="en-AU"/>
        </w:rPr>
        <w:t xml:space="preserve"> promoter is present upstream of the tagged LINE-1 in the adenoviral backbone.  We used pSTK68, a high-capacity helper-dependent adenovirus vector backbone. </w:t>
      </w:r>
      <w:r w:rsidR="00D3680E">
        <w:rPr>
          <w:lang w:val="en-AU"/>
        </w:rPr>
        <w:t xml:space="preserve">The </w:t>
      </w:r>
      <w:r w:rsidR="000E0946" w:rsidRPr="00303F87">
        <w:rPr>
          <w:lang w:val="en-AU"/>
        </w:rPr>
        <w:t xml:space="preserve">A/RT-pgk-L1RP-EGFP </w:t>
      </w:r>
      <w:r w:rsidR="00D3680E">
        <w:rPr>
          <w:lang w:val="en-AU"/>
        </w:rPr>
        <w:t xml:space="preserve">(Ad-L1) </w:t>
      </w:r>
      <w:r w:rsidR="000E0946" w:rsidRPr="00303F87">
        <w:rPr>
          <w:lang w:val="en-AU"/>
        </w:rPr>
        <w:t xml:space="preserve">virus was prepared as described in </w:t>
      </w:r>
      <w:r w:rsidR="00760A16" w:rsidRPr="00303F87">
        <w:rPr>
          <w:lang w:val="en-AU"/>
        </w:rPr>
        <w:fldChar w:fldCharType="begin">
          <w:fldData xml:space="preserve">PEVuZE5vdGU+PENpdGU+PEF1dGhvcj5LdWJvPC9BdXRob3I+PFllYXI+MjAwNjwvWWVhcj48UmVj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</w:fldData>
        </w:fldChar>
      </w:r>
      <w:r w:rsidR="00B26F7E">
        <w:rPr>
          <w:lang w:val="en-AU"/>
        </w:rPr>
        <w:instrText xml:space="preserve"> ADDIN EN.CITE </w:instrText>
      </w:r>
      <w:r w:rsidR="00B26F7E">
        <w:rPr>
          <w:lang w:val="en-AU"/>
        </w:rPr>
        <w:fldChar w:fldCharType="begin">
          <w:fldData xml:space="preserve">PEVuZE5vdGU+PENpdGU+PEF1dGhvcj5LdWJvPC9BdXRob3I+PFllYXI+MjAwNjwvWWVhcj48UmVj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</w:fldData>
        </w:fldChar>
      </w:r>
      <w:r w:rsidR="00B26F7E">
        <w:rPr>
          <w:lang w:val="en-AU"/>
        </w:rPr>
        <w:instrText xml:space="preserve"> ADDIN EN.CITE.DATA </w:instrText>
      </w:r>
      <w:r w:rsidR="00B26F7E">
        <w:rPr>
          <w:lang w:val="en-AU"/>
        </w:rPr>
      </w:r>
      <w:r w:rsidR="00B26F7E">
        <w:rPr>
          <w:lang w:val="en-AU"/>
        </w:rPr>
        <w:fldChar w:fldCharType="end"/>
      </w:r>
      <w:r w:rsidR="00760A16" w:rsidRPr="00303F87">
        <w:rPr>
          <w:lang w:val="en-AU"/>
        </w:rPr>
      </w:r>
      <w:r w:rsidR="00760A16" w:rsidRPr="00303F87">
        <w:rPr>
          <w:lang w:val="en-AU"/>
        </w:rPr>
        <w:fldChar w:fldCharType="separate"/>
      </w:r>
      <w:r w:rsidR="00760A16" w:rsidRPr="00303F87">
        <w:rPr>
          <w:noProof/>
          <w:lang w:val="en-AU"/>
        </w:rPr>
        <w:t>(</w:t>
      </w:r>
      <w:hyperlink w:anchor="_ENREF_15" w:tooltip="Kubo, 2006 #23" w:history="1">
        <w:r w:rsidR="00B26F7E" w:rsidRPr="00303F87">
          <w:rPr>
            <w:noProof/>
            <w:lang w:val="en-AU"/>
          </w:rPr>
          <w:t>Kubo et al. 2006</w:t>
        </w:r>
      </w:hyperlink>
      <w:r w:rsidR="00760A16" w:rsidRPr="00303F87">
        <w:rPr>
          <w:noProof/>
          <w:lang w:val="en-AU"/>
        </w:rPr>
        <w:t xml:space="preserve">; </w:t>
      </w:r>
      <w:hyperlink w:anchor="_ENREF_23" w:tooltip="Palmer, 2008 #73" w:history="1">
        <w:r w:rsidR="00B26F7E" w:rsidRPr="00303F87">
          <w:rPr>
            <w:noProof/>
            <w:lang w:val="en-AU"/>
          </w:rPr>
          <w:t>Palmer and Ng 2008</w:t>
        </w:r>
      </w:hyperlink>
      <w:r w:rsidR="00760A16" w:rsidRPr="00303F87">
        <w:rPr>
          <w:noProof/>
          <w:lang w:val="en-AU"/>
        </w:rPr>
        <w:t>)</w:t>
      </w:r>
      <w:r w:rsidR="00760A16" w:rsidRPr="00303F87">
        <w:rPr>
          <w:lang w:val="en-AU"/>
        </w:rPr>
        <w:fldChar w:fldCharType="end"/>
      </w:r>
      <w:r w:rsidR="000E0946" w:rsidRPr="00303F87">
        <w:rPr>
          <w:lang w:val="en-AU"/>
        </w:rPr>
        <w:t xml:space="preserve">. </w:t>
      </w:r>
      <w:r w:rsidR="00D674FF" w:rsidRPr="00137C95">
        <w:rPr>
          <w:lang w:val="en-AU"/>
        </w:rPr>
        <w:t>In all assays, we analyzed transduction efficiency by beta-gal staining or by qPCR (using beta</w:t>
      </w:r>
      <w:r w:rsidR="00D674FF">
        <w:rPr>
          <w:lang w:val="en-AU"/>
        </w:rPr>
        <w:t>-</w:t>
      </w:r>
      <w:r w:rsidR="00D674FF" w:rsidRPr="00137C95">
        <w:rPr>
          <w:lang w:val="en-AU"/>
        </w:rPr>
        <w:t>gal primers). We optimized the amount of Ad-L1 used in assays to ensure that at least 30% of cells were transduced independently of their origin or growing characteristics.</w:t>
      </w:r>
    </w:p>
    <w:p w14:paraId="1DFAFDFC" w14:textId="235D223E" w:rsidR="000E0946" w:rsidRPr="00303F87" w:rsidRDefault="000E0946" w:rsidP="00714C45">
      <w:pPr>
        <w:pStyle w:val="Legend"/>
        <w:spacing w:after="120" w:line="480" w:lineRule="auto"/>
        <w:jc w:val="both"/>
        <w:rPr>
          <w:b/>
          <w:bCs/>
          <w:i/>
          <w:lang w:val="en-AU"/>
        </w:rPr>
      </w:pPr>
      <w:r w:rsidRPr="00303F87">
        <w:rPr>
          <w:b/>
          <w:bCs/>
          <w:i/>
          <w:lang w:val="en-AU"/>
        </w:rPr>
        <w:t>Transduction of cultured cells and retrotransposition assays using the Ad-L1.</w:t>
      </w:r>
    </w:p>
    <w:p w14:paraId="40EE656B" w14:textId="3A5AAFF2" w:rsidR="000E0946" w:rsidRPr="00303F87" w:rsidRDefault="000E0946" w:rsidP="00E42CC4">
      <w:pPr>
        <w:pStyle w:val="Legend"/>
        <w:spacing w:after="120" w:line="480" w:lineRule="auto"/>
        <w:ind w:firstLine="708"/>
        <w:jc w:val="both"/>
        <w:rPr>
          <w:lang w:val="en-AU"/>
        </w:rPr>
      </w:pPr>
      <w:r w:rsidRPr="00303F87">
        <w:rPr>
          <w:bCs/>
          <w:lang w:val="en-AU"/>
        </w:rPr>
        <w:t>All cell types,</w:t>
      </w:r>
      <w:r w:rsidRPr="00303F87">
        <w:rPr>
          <w:lang w:val="en-AU"/>
        </w:rPr>
        <w:t xml:space="preserve"> includ</w:t>
      </w:r>
      <w:r w:rsidR="00D3680E">
        <w:rPr>
          <w:lang w:val="en-AU"/>
        </w:rPr>
        <w:t>ing</w:t>
      </w:r>
      <w:r w:rsidRPr="00303F87">
        <w:rPr>
          <w:lang w:val="en-AU"/>
        </w:rPr>
        <w:t xml:space="preserve"> differentiated cells,</w:t>
      </w:r>
      <w:r w:rsidRPr="00303F87">
        <w:rPr>
          <w:bCs/>
          <w:lang w:val="en-AU"/>
        </w:rPr>
        <w:t xml:space="preserve"> were transduced with the A/RT </w:t>
      </w:r>
      <w:r w:rsidR="00D21426">
        <w:rPr>
          <w:bCs/>
          <w:lang w:val="en-AU"/>
        </w:rPr>
        <w:t>h</w:t>
      </w:r>
      <w:r w:rsidRPr="00303F87">
        <w:rPr>
          <w:bCs/>
          <w:lang w:val="en-AU"/>
        </w:rPr>
        <w:t>elper-</w:t>
      </w:r>
      <w:r w:rsidR="00D21426">
        <w:rPr>
          <w:bCs/>
          <w:lang w:val="en-AU"/>
        </w:rPr>
        <w:t>d</w:t>
      </w:r>
      <w:r w:rsidRPr="00303F87">
        <w:rPr>
          <w:bCs/>
          <w:lang w:val="en-AU"/>
        </w:rPr>
        <w:t xml:space="preserve">ependent </w:t>
      </w:r>
      <w:r w:rsidR="00D21426">
        <w:rPr>
          <w:bCs/>
          <w:lang w:val="en-AU"/>
        </w:rPr>
        <w:t>a</w:t>
      </w:r>
      <w:r w:rsidRPr="00303F87">
        <w:rPr>
          <w:bCs/>
          <w:lang w:val="en-AU"/>
        </w:rPr>
        <w:t xml:space="preserve">denovirus </w:t>
      </w:r>
      <w:r w:rsidRPr="00303F87">
        <w:rPr>
          <w:lang w:val="en-AU"/>
        </w:rPr>
        <w:t xml:space="preserve">(A/RT-pgk-L1RP-EGFP or Ad-L1) </w:t>
      </w:r>
      <w:r w:rsidRPr="00303F87">
        <w:rPr>
          <w:bCs/>
          <w:lang w:val="en-AU"/>
        </w:rPr>
        <w:t xml:space="preserve">as described in </w:t>
      </w:r>
      <w:r w:rsidR="00760A16" w:rsidRPr="00303F87">
        <w:rPr>
          <w:bCs/>
          <w:lang w:val="en-AU"/>
        </w:rPr>
        <w:fldChar w:fldCharType="begin">
          <w:fldData xml:space="preserve">PEVuZE5vdGU+PENpdGU+PEF1dGhvcj5LdWJvPC9BdXRob3I+PFllYXI+MjAwNjwvWWVhcj48UmVj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C9wZXJpb2RpY2FsPjxwYWdlcz44MDM2LTQxPC9wYWdl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</w:fldData>
        </w:fldChar>
      </w:r>
      <w:r w:rsidR="00B26F7E">
        <w:rPr>
          <w:bCs/>
          <w:lang w:val="en-AU"/>
        </w:rPr>
        <w:instrText xml:space="preserve"> ADDIN EN.CITE </w:instrText>
      </w:r>
      <w:r w:rsidR="00B26F7E">
        <w:rPr>
          <w:bCs/>
          <w:lang w:val="en-AU"/>
        </w:rPr>
        <w:fldChar w:fldCharType="begin">
          <w:fldData xml:space="preserve">PEVuZE5vdGU+PENpdGU+PEF1dGhvcj5LdWJvPC9BdXRob3I+PFllYXI+MjAwNjwvWWVhcj48UmVj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C9wZXJpb2RpY2FsPjxwYWdlcz44MDM2LTQxPC9wYWdl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</w:fldData>
        </w:fldChar>
      </w:r>
      <w:r w:rsidR="00B26F7E">
        <w:rPr>
          <w:bCs/>
          <w:lang w:val="en-AU"/>
        </w:rPr>
        <w:instrText xml:space="preserve"> ADDIN EN.CITE.DATA </w:instrText>
      </w:r>
      <w:r w:rsidR="00B26F7E">
        <w:rPr>
          <w:bCs/>
          <w:lang w:val="en-AU"/>
        </w:rPr>
      </w:r>
      <w:r w:rsidR="00B26F7E">
        <w:rPr>
          <w:bCs/>
          <w:lang w:val="en-AU"/>
        </w:rPr>
        <w:fldChar w:fldCharType="end"/>
      </w:r>
      <w:r w:rsidR="00760A16" w:rsidRPr="00303F87">
        <w:rPr>
          <w:bCs/>
          <w:lang w:val="en-AU"/>
        </w:rPr>
      </w:r>
      <w:r w:rsidR="00760A16" w:rsidRPr="00303F87">
        <w:rPr>
          <w:bCs/>
          <w:lang w:val="en-AU"/>
        </w:rPr>
        <w:fldChar w:fldCharType="separate"/>
      </w:r>
      <w:r w:rsidR="00760A16" w:rsidRPr="00303F87">
        <w:rPr>
          <w:bCs/>
          <w:noProof/>
          <w:lang w:val="en-AU"/>
        </w:rPr>
        <w:t>(</w:t>
      </w:r>
      <w:hyperlink w:anchor="_ENREF_15" w:tooltip="Kubo, 2006 #23" w:history="1">
        <w:r w:rsidR="00B26F7E" w:rsidRPr="00303F87">
          <w:rPr>
            <w:bCs/>
            <w:noProof/>
            <w:lang w:val="en-AU"/>
          </w:rPr>
          <w:t>Kubo et al. 2006</w:t>
        </w:r>
      </w:hyperlink>
      <w:r w:rsidR="00760A16" w:rsidRPr="00303F87">
        <w:rPr>
          <w:bCs/>
          <w:noProof/>
          <w:lang w:val="en-AU"/>
        </w:rPr>
        <w:t>)</w:t>
      </w:r>
      <w:r w:rsidR="00760A16" w:rsidRPr="00303F87">
        <w:rPr>
          <w:bCs/>
          <w:lang w:val="en-AU"/>
        </w:rPr>
        <w:fldChar w:fldCharType="end"/>
      </w:r>
      <w:r w:rsidRPr="00303F87">
        <w:rPr>
          <w:bCs/>
          <w:lang w:val="en-AU"/>
        </w:rPr>
        <w:t xml:space="preserve">. </w:t>
      </w:r>
      <w:r w:rsidR="00082745" w:rsidRPr="00303F87">
        <w:rPr>
          <w:bCs/>
          <w:lang w:val="en-AU"/>
        </w:rPr>
        <w:t xml:space="preserve">In this study, we used three lots of Ad-L1 </w:t>
      </w:r>
      <w:r w:rsidR="00E00141" w:rsidRPr="00303F87">
        <w:rPr>
          <w:bCs/>
          <w:lang w:val="en-AU"/>
        </w:rPr>
        <w:t>averaging</w:t>
      </w:r>
      <w:r w:rsidR="00082745" w:rsidRPr="00303F87">
        <w:rPr>
          <w:bCs/>
          <w:lang w:val="en-AU"/>
        </w:rPr>
        <w:t xml:space="preserve"> approximately </w:t>
      </w:r>
      <w:r w:rsidR="00E00141" w:rsidRPr="00303F87">
        <w:rPr>
          <w:bCs/>
          <w:lang w:val="en-AU"/>
        </w:rPr>
        <w:t>7.6</w:t>
      </w:r>
      <w:r w:rsidR="00082745" w:rsidRPr="00303F87">
        <w:rPr>
          <w:bCs/>
          <w:lang w:val="en-AU"/>
        </w:rPr>
        <w:t>x10</w:t>
      </w:r>
      <w:r w:rsidR="00082745" w:rsidRPr="00303F87">
        <w:rPr>
          <w:vertAlign w:val="superscript"/>
          <w:lang w:val="en-AU"/>
        </w:rPr>
        <w:t>1</w:t>
      </w:r>
      <w:r w:rsidR="00E00141" w:rsidRPr="00303F87">
        <w:rPr>
          <w:vertAlign w:val="superscript"/>
          <w:lang w:val="en-AU"/>
        </w:rPr>
        <w:t>2</w:t>
      </w:r>
      <w:r w:rsidR="00082745" w:rsidRPr="00303F87">
        <w:rPr>
          <w:bCs/>
          <w:lang w:val="en-AU"/>
        </w:rPr>
        <w:t xml:space="preserve"> viral particles/ml</w:t>
      </w:r>
      <w:r w:rsidR="00E00141" w:rsidRPr="00303F87">
        <w:rPr>
          <w:bCs/>
          <w:lang w:val="en-AU"/>
        </w:rPr>
        <w:t xml:space="preserve">, as determined by </w:t>
      </w:r>
      <w:r w:rsidR="00654D7B" w:rsidRPr="00303F87">
        <w:rPr>
          <w:bCs/>
          <w:lang w:val="en-AU"/>
        </w:rPr>
        <w:t>absorbance</w:t>
      </w:r>
      <w:r w:rsidR="00E00141" w:rsidRPr="00303F87">
        <w:rPr>
          <w:bCs/>
          <w:lang w:val="en-AU"/>
        </w:rPr>
        <w:t xml:space="preserve"> at 260nm with correction for vector genome size</w:t>
      </w:r>
      <w:r w:rsidR="00E00141" w:rsidRPr="00303F87">
        <w:rPr>
          <w:rFonts w:ascii="Helvetica" w:eastAsiaTheme="minorEastAsia" w:hAnsi="Helvetica" w:cs="Helvetica"/>
          <w:kern w:val="0"/>
          <w:lang w:val="en-AU" w:eastAsia="es-ES"/>
        </w:rPr>
        <w:t xml:space="preserve"> </w:t>
      </w:r>
      <w:r w:rsidR="00760A16" w:rsidRPr="00303F87">
        <w:rPr>
          <w:bCs/>
          <w:lang w:val="en-AU"/>
        </w:rPr>
        <w:fldChar w:fldCharType="begin"/>
      </w:r>
      <w:r w:rsidR="00B26F7E">
        <w:rPr>
          <w:bCs/>
          <w:lang w:val="en-AU"/>
        </w:rPr>
        <w:instrText xml:space="preserve"> ADDIN EN.CITE &lt;EndNote&gt;&lt;Cite&gt;&lt;Author&gt;Palmer&lt;/Author&gt;&lt;Year&gt;2008&lt;/Year&gt;&lt;RecNum&gt;73&lt;/RecNum&gt;&lt;DisplayText&gt;(Palmer and Ng 2008)&lt;/DisplayText&gt;&lt;record&gt;&lt;rec-number&gt;73&lt;/rec-number&gt;&lt;foreign-keys&gt;&lt;key app="EN" db-id="ssde20dflpxswdeat27vf9vxdfwzxwsrt5fx" timestamp="1476982298"&gt;73&lt;/key&gt;&lt;/foreign-keys&gt;&lt;ref-type name="Journal Article"&gt;17&lt;/ref-type&gt;&lt;contributors&gt;&lt;authors&gt;&lt;author&gt;Palmer, D. J.&lt;/author&gt;&lt;author&gt;Ng, P.&lt;/author&gt;&lt;/authors&gt;&lt;/contributors&gt;&lt;auth-address&gt;Department of Molecular and Human Genetics, Baylor College of Medicine, Houston, TX, USA.&lt;/auth-address&gt;&lt;titles&gt;&lt;title&gt;Methods for the production of helper-dependent adenoviral vectors&lt;/title&gt;&lt;secondary-title&gt;Methods Mol Biol&lt;/secondary-title&gt;&lt;alt-title&gt;Methods in molecular biology&lt;/alt-title&gt;&lt;/titles&gt;&lt;periodical&gt;&lt;full-title&gt;Methods Mol Biol&lt;/full-title&gt;&lt;abbr-1&gt;Methods in molecular biology&lt;/abbr-1&gt;&lt;/periodical&gt;&lt;alt-periodical&gt;&lt;full-title&gt;Methods Mol Biol&lt;/full-title&gt;&lt;abbr-1&gt;Methods in molecular biology&lt;/abbr-1&gt;&lt;/alt-periodical&gt;&lt;pages&gt;33-53&lt;/pages&gt;&lt;volume&gt;433&lt;/volume&gt;&lt;keywords&gt;&lt;keyword&gt;Adenoviridae/*genetics/isolation &amp;amp; purification/physiology&lt;/keyword&gt;&lt;keyword&gt;Cell Count&lt;/keyword&gt;&lt;keyword&gt;Cell Line&lt;/keyword&gt;&lt;keyword&gt;Genetic Vectors/*biosynthesis/isolation &amp;amp; purification&lt;/keyword&gt;&lt;keyword&gt;Helper Viruses/*metabolism&lt;/keyword&gt;&lt;keyword&gt;Humans&lt;/keyword&gt;&lt;keyword&gt;Integrases/metabolism&lt;/keyword&gt;&lt;keyword&gt;Molecular Biology/*methods&lt;/keyword&gt;&lt;keyword&gt;Virus Replication&lt;/keyword&gt;&lt;/keywords&gt;&lt;dates&gt;&lt;year&gt;2008&lt;/year&gt;&lt;/dates&gt;&lt;isbn&gt;1064-3745 (Print)&amp;#xD;1064-3745 (Linking)&lt;/isbn&gt;&lt;accession-num&gt;18679616&lt;/accession-num&gt;&lt;urls&gt;&lt;related-urls&gt;&lt;url&gt;http://www.ncbi.nlm.nih.gov/pubmed/18679616&lt;/url&gt;&lt;/related-urls&gt;&lt;/urls&gt;&lt;electronic-resource-num&gt;10.1007/978-1-59745-237-3_3&lt;/electronic-resource-num&gt;&lt;/record&gt;&lt;/Cite&gt;&lt;/EndNote&gt;</w:instrText>
      </w:r>
      <w:r w:rsidR="00760A16" w:rsidRPr="00303F87">
        <w:rPr>
          <w:bCs/>
          <w:lang w:val="en-AU"/>
        </w:rPr>
        <w:fldChar w:fldCharType="separate"/>
      </w:r>
      <w:r w:rsidR="00760A16" w:rsidRPr="00303F87">
        <w:rPr>
          <w:bCs/>
          <w:noProof/>
          <w:lang w:val="en-AU"/>
        </w:rPr>
        <w:t>(</w:t>
      </w:r>
      <w:hyperlink w:anchor="_ENREF_23" w:tooltip="Palmer, 2008 #73" w:history="1">
        <w:r w:rsidR="00B26F7E" w:rsidRPr="00303F87">
          <w:rPr>
            <w:bCs/>
            <w:noProof/>
            <w:lang w:val="en-AU"/>
          </w:rPr>
          <w:t>Palmer and Ng 2008</w:t>
        </w:r>
      </w:hyperlink>
      <w:r w:rsidR="00760A16" w:rsidRPr="00303F87">
        <w:rPr>
          <w:bCs/>
          <w:noProof/>
          <w:lang w:val="en-AU"/>
        </w:rPr>
        <w:t>)</w:t>
      </w:r>
      <w:r w:rsidR="00760A16" w:rsidRPr="00303F87">
        <w:rPr>
          <w:bCs/>
          <w:lang w:val="en-AU"/>
        </w:rPr>
        <w:fldChar w:fldCharType="end"/>
      </w:r>
      <w:r w:rsidR="00082745" w:rsidRPr="00303F87">
        <w:rPr>
          <w:bCs/>
          <w:lang w:val="en-AU"/>
        </w:rPr>
        <w:t xml:space="preserve">. </w:t>
      </w:r>
      <w:r w:rsidR="00140151" w:rsidRPr="00303F87">
        <w:rPr>
          <w:bCs/>
          <w:lang w:val="en-AU"/>
        </w:rPr>
        <w:t>LacZ-mediated infectious titer for a single preparation of Ad-L1 was determined by titration on HEK293T cells and X-gal staining to be 1.07x10</w:t>
      </w:r>
      <w:r w:rsidR="00140151" w:rsidRPr="00303F87">
        <w:rPr>
          <w:vertAlign w:val="superscript"/>
          <w:lang w:val="en-AU"/>
        </w:rPr>
        <w:t>11</w:t>
      </w:r>
      <w:r w:rsidR="00140151" w:rsidRPr="00303F87">
        <w:rPr>
          <w:bCs/>
          <w:lang w:val="en-AU"/>
        </w:rPr>
        <w:t xml:space="preserve"> BFU/ml, a particle-to-infectious unit ratio (vp:BFU) of 70:1</w:t>
      </w:r>
      <w:r w:rsidR="003705F8" w:rsidRPr="00303F87">
        <w:rPr>
          <w:bCs/>
          <w:lang w:val="en-AU"/>
        </w:rPr>
        <w:t xml:space="preserve"> </w:t>
      </w:r>
      <w:r w:rsidR="00760A16" w:rsidRPr="00303F87">
        <w:rPr>
          <w:bCs/>
          <w:lang w:val="en-AU"/>
        </w:rPr>
        <w:fldChar w:fldCharType="begin"/>
      </w:r>
      <w:r w:rsidR="00B26F7E">
        <w:rPr>
          <w:bCs/>
          <w:lang w:val="en-AU"/>
        </w:rPr>
        <w:instrText xml:space="preserve"> ADDIN EN.CITE &lt;EndNote&gt;&lt;Cite&gt;&lt;Author&gt;Palmer&lt;/Author&gt;&lt;Year&gt;2008&lt;/Year&gt;&lt;RecNum&gt;73&lt;/RecNum&gt;&lt;DisplayText&gt;(Palmer and Ng 2008)&lt;/DisplayText&gt;&lt;record&gt;&lt;rec-number&gt;73&lt;/rec-number&gt;&lt;foreign-keys&gt;&lt;key app="EN" db-id="ssde20dflpxswdeat27vf9vxdfwzxwsrt5fx" timestamp="1476982298"&gt;73&lt;/key&gt;&lt;/foreign-keys&gt;&lt;ref-type name="Journal Article"&gt;17&lt;/ref-type&gt;&lt;contributors&gt;&lt;authors&gt;&lt;author&gt;Palmer, D. J.&lt;/author&gt;&lt;author&gt;Ng, P.&lt;/author&gt;&lt;/authors&gt;&lt;/contributors&gt;&lt;auth-address&gt;Department of Molecular and Human Genetics, Baylor College of Medicine, Houston, TX, USA.&lt;/auth-address&gt;&lt;titles&gt;&lt;title&gt;Methods for the production of helper-dependent adenoviral vectors&lt;/title&gt;&lt;secondary-title&gt;Methods Mol Biol&lt;/secondary-title&gt;&lt;alt-title&gt;Methods in molecular biology&lt;/alt-title&gt;&lt;/titles&gt;&lt;periodical&gt;&lt;full-title&gt;Methods Mol Biol&lt;/full-title&gt;&lt;abbr-1&gt;Methods in molecular biology&lt;/abbr-1&gt;&lt;/periodical&gt;&lt;alt-periodical&gt;&lt;full-title&gt;Methods Mol Biol&lt;/full-title&gt;&lt;abbr-1&gt;Methods in molecular biology&lt;/abbr-1&gt;&lt;/alt-periodical&gt;&lt;pages&gt;33-53&lt;/pages&gt;&lt;volume&gt;433&lt;/volume&gt;&lt;keywords&gt;&lt;keyword&gt;Adenoviridae/*genetics/isolation &amp;amp; purification/physiology&lt;/keyword&gt;&lt;keyword&gt;Cell Count&lt;/keyword&gt;&lt;keyword&gt;Cell Line&lt;/keyword&gt;&lt;keyword&gt;Genetic Vectors/*biosynthesis/isolation &amp;amp; purification&lt;/keyword&gt;&lt;keyword&gt;Helper Viruses/*metabolism&lt;/keyword&gt;&lt;keyword&gt;Humans&lt;/keyword&gt;&lt;keyword&gt;Integrases/metabolism&lt;/keyword&gt;&lt;keyword&gt;Molecular Biology/*methods&lt;/keyword&gt;&lt;keyword&gt;Virus Replication&lt;/keyword&gt;&lt;/keywords&gt;&lt;dates&gt;&lt;year&gt;2008&lt;/year&gt;&lt;/dates&gt;&lt;isbn&gt;1064-3745 (Print)&amp;#xD;1064-3745 (Linking)&lt;/isbn&gt;&lt;accession-num&gt;18679616&lt;/accession-num&gt;&lt;urls&gt;&lt;related-urls&gt;&lt;url&gt;http://www.ncbi.nlm.nih.gov/pubmed/18679616&lt;/url&gt;&lt;/related-urls&gt;&lt;/urls&gt;&lt;electronic-resource-num&gt;10.1007/978-1-59745-237-3_3&lt;/electronic-resource-num&gt;&lt;/record&gt;&lt;/Cite&gt;&lt;/EndNote&gt;</w:instrText>
      </w:r>
      <w:r w:rsidR="00760A16" w:rsidRPr="00303F87">
        <w:rPr>
          <w:bCs/>
          <w:lang w:val="en-AU"/>
        </w:rPr>
        <w:fldChar w:fldCharType="separate"/>
      </w:r>
      <w:r w:rsidR="00760A16" w:rsidRPr="00303F87">
        <w:rPr>
          <w:bCs/>
          <w:noProof/>
          <w:lang w:val="en-AU"/>
        </w:rPr>
        <w:t>(</w:t>
      </w:r>
      <w:hyperlink w:anchor="_ENREF_23" w:tooltip="Palmer, 2008 #73" w:history="1">
        <w:r w:rsidR="00B26F7E" w:rsidRPr="00303F87">
          <w:rPr>
            <w:bCs/>
            <w:noProof/>
            <w:lang w:val="en-AU"/>
          </w:rPr>
          <w:t>Palmer and Ng 2008</w:t>
        </w:r>
      </w:hyperlink>
      <w:r w:rsidR="00760A16" w:rsidRPr="00303F87">
        <w:rPr>
          <w:bCs/>
          <w:noProof/>
          <w:lang w:val="en-AU"/>
        </w:rPr>
        <w:t>)</w:t>
      </w:r>
      <w:r w:rsidR="00760A16" w:rsidRPr="00303F87">
        <w:rPr>
          <w:bCs/>
          <w:lang w:val="en-AU"/>
        </w:rPr>
        <w:fldChar w:fldCharType="end"/>
      </w:r>
      <w:r w:rsidR="00140151" w:rsidRPr="00303F87">
        <w:rPr>
          <w:bCs/>
          <w:lang w:val="en-AU"/>
        </w:rPr>
        <w:t xml:space="preserve">. </w:t>
      </w:r>
      <w:r w:rsidR="00082745" w:rsidRPr="00303F87">
        <w:rPr>
          <w:bCs/>
          <w:lang w:val="en-AU"/>
        </w:rPr>
        <w:t xml:space="preserve">To avoid differences among experiments generated </w:t>
      </w:r>
      <w:r w:rsidR="00D21426">
        <w:rPr>
          <w:bCs/>
          <w:lang w:val="en-AU"/>
        </w:rPr>
        <w:t>by</w:t>
      </w:r>
      <w:r w:rsidR="00082745" w:rsidRPr="00303F87">
        <w:rPr>
          <w:bCs/>
          <w:lang w:val="en-AU"/>
        </w:rPr>
        <w:t xml:space="preserve"> cycles of freezing/thawing, we </w:t>
      </w:r>
      <w:r w:rsidR="00654D7B" w:rsidRPr="00303F87">
        <w:rPr>
          <w:bCs/>
          <w:lang w:val="en-AU"/>
        </w:rPr>
        <w:t>aliquot</w:t>
      </w:r>
      <w:r w:rsidR="00082745" w:rsidRPr="00303F87">
        <w:rPr>
          <w:bCs/>
          <w:lang w:val="en-AU"/>
        </w:rPr>
        <w:t xml:space="preserve"> each Ad-L1 batch in 5</w:t>
      </w:r>
      <w:r w:rsidR="00082745" w:rsidRPr="00303F87">
        <w:rPr>
          <w:rFonts w:ascii="Symbol" w:hAnsi="Symbol"/>
          <w:bCs/>
          <w:lang w:val="en-AU"/>
        </w:rPr>
        <w:t></w:t>
      </w:r>
      <w:r w:rsidR="00082745" w:rsidRPr="00303F87">
        <w:rPr>
          <w:bCs/>
          <w:lang w:val="en-AU"/>
        </w:rPr>
        <w:t xml:space="preserve">l aliquots. </w:t>
      </w:r>
      <w:r w:rsidR="00114691" w:rsidRPr="00303F87">
        <w:rPr>
          <w:bCs/>
          <w:lang w:val="en-AU"/>
        </w:rPr>
        <w:t xml:space="preserve">Before an </w:t>
      </w:r>
      <w:r w:rsidR="00C919EB" w:rsidRPr="00303F87">
        <w:rPr>
          <w:bCs/>
          <w:lang w:val="en-AU"/>
        </w:rPr>
        <w:t>experiment</w:t>
      </w:r>
      <w:r w:rsidR="00114691" w:rsidRPr="00303F87">
        <w:rPr>
          <w:bCs/>
          <w:lang w:val="en-AU"/>
        </w:rPr>
        <w:t xml:space="preserve"> was set-up, we test</w:t>
      </w:r>
      <w:r w:rsidR="00B34AC2" w:rsidRPr="00303F87">
        <w:rPr>
          <w:bCs/>
          <w:lang w:val="en-AU"/>
        </w:rPr>
        <w:t>ed</w:t>
      </w:r>
      <w:r w:rsidR="00114691" w:rsidRPr="00303F87">
        <w:rPr>
          <w:bCs/>
          <w:lang w:val="en-AU"/>
        </w:rPr>
        <w:t xml:space="preserve"> each Ad-L1</w:t>
      </w:r>
      <w:r w:rsidR="00082745" w:rsidRPr="00303F87">
        <w:rPr>
          <w:bCs/>
          <w:lang w:val="en-AU"/>
        </w:rPr>
        <w:t xml:space="preserve"> </w:t>
      </w:r>
      <w:r w:rsidR="00114691" w:rsidRPr="00303F87">
        <w:rPr>
          <w:bCs/>
          <w:lang w:val="en-AU"/>
        </w:rPr>
        <w:t xml:space="preserve">batch in HeLa cells. In this study, and depending on the cell type </w:t>
      </w:r>
      <w:r w:rsidR="002D4FD7" w:rsidRPr="00303F87">
        <w:rPr>
          <w:bCs/>
          <w:lang w:val="en-AU"/>
        </w:rPr>
        <w:t>used, we used MOI</w:t>
      </w:r>
      <w:r w:rsidR="008463A3">
        <w:rPr>
          <w:bCs/>
          <w:lang w:val="en-AU"/>
        </w:rPr>
        <w:t>s</w:t>
      </w:r>
      <w:r w:rsidR="002D4FD7" w:rsidRPr="00303F87">
        <w:rPr>
          <w:bCs/>
          <w:lang w:val="en-AU"/>
        </w:rPr>
        <w:t xml:space="preserve"> </w:t>
      </w:r>
      <w:r w:rsidR="00E42CC4">
        <w:rPr>
          <w:bCs/>
          <w:lang w:val="en-AU"/>
        </w:rPr>
        <w:t xml:space="preserve">ranging </w:t>
      </w:r>
      <w:r w:rsidR="008463A3">
        <w:rPr>
          <w:bCs/>
          <w:lang w:val="en-AU"/>
        </w:rPr>
        <w:t>between</w:t>
      </w:r>
      <w:r w:rsidR="002D4FD7" w:rsidRPr="00303F87">
        <w:rPr>
          <w:bCs/>
          <w:lang w:val="en-AU"/>
        </w:rPr>
        <w:t xml:space="preserve"> 5 </w:t>
      </w:r>
      <w:r w:rsidR="008463A3">
        <w:rPr>
          <w:bCs/>
          <w:lang w:val="en-AU"/>
        </w:rPr>
        <w:t>and</w:t>
      </w:r>
      <w:r w:rsidR="002D4FD7" w:rsidRPr="00303F87">
        <w:rPr>
          <w:bCs/>
          <w:lang w:val="en-AU"/>
        </w:rPr>
        <w:t xml:space="preserve"> 2</w:t>
      </w:r>
      <w:r w:rsidR="00114691" w:rsidRPr="00303F87">
        <w:rPr>
          <w:bCs/>
          <w:lang w:val="en-AU"/>
        </w:rPr>
        <w:t>0.</w:t>
      </w:r>
      <w:r w:rsidR="00082745" w:rsidRPr="00303F87">
        <w:rPr>
          <w:bCs/>
          <w:lang w:val="en-AU"/>
        </w:rPr>
        <w:t xml:space="preserve"> </w:t>
      </w:r>
      <w:r w:rsidR="00C45782">
        <w:rPr>
          <w:bCs/>
          <w:lang w:val="en-AU"/>
        </w:rPr>
        <w:t>Briefly, cells at 50-</w:t>
      </w:r>
      <w:r w:rsidRPr="00303F87">
        <w:rPr>
          <w:bCs/>
          <w:lang w:val="en-AU"/>
        </w:rPr>
        <w:t xml:space="preserve">70% of confluence were transduced with </w:t>
      </w:r>
      <w:r w:rsidR="003705F8" w:rsidRPr="00303F87">
        <w:rPr>
          <w:bCs/>
          <w:lang w:val="en-AU"/>
        </w:rPr>
        <w:t>the required</w:t>
      </w:r>
      <w:r w:rsidRPr="00303F87">
        <w:rPr>
          <w:bCs/>
          <w:lang w:val="en-AU"/>
        </w:rPr>
        <w:t xml:space="preserve"> Ad-L1 in serum-free medium. 4-6 hours </w:t>
      </w:r>
      <w:r w:rsidRPr="00303F87">
        <w:rPr>
          <w:bCs/>
          <w:lang w:val="en-AU"/>
        </w:rPr>
        <w:lastRenderedPageBreak/>
        <w:t xml:space="preserve">later, the cultures were washed twice with </w:t>
      </w:r>
      <w:r w:rsidR="000163CD">
        <w:rPr>
          <w:lang w:val="en-AU"/>
        </w:rPr>
        <w:t>1X</w:t>
      </w:r>
      <w:r w:rsidRPr="00303F87">
        <w:rPr>
          <w:lang w:val="en-AU"/>
        </w:rPr>
        <w:t xml:space="preserve"> Phosphate Buffered Saline (</w:t>
      </w:r>
      <w:r w:rsidRPr="00303F87">
        <w:rPr>
          <w:bCs/>
          <w:lang w:val="en-AU"/>
        </w:rPr>
        <w:t xml:space="preserve">PBS) and maintained in their corresponding culture media (see cell culture section). Cells </w:t>
      </w:r>
      <w:r w:rsidRPr="00303F87">
        <w:rPr>
          <w:lang w:val="en-AU"/>
        </w:rPr>
        <w:t>were monitored for EGFP expression by fluorescence microscopy</w:t>
      </w:r>
      <w:r w:rsidR="000163CD">
        <w:rPr>
          <w:lang w:val="en-AU"/>
        </w:rPr>
        <w:t>,</w:t>
      </w:r>
      <w:r w:rsidRPr="00303F87">
        <w:rPr>
          <w:lang w:val="en-AU"/>
        </w:rPr>
        <w:t xml:space="preserve"> and 7 days post-transduction cells were collected and: i) subjected to flow cytometry to determine the percentage of EGFP-expressing cells, ii) used to isolate genomic DNA, or iii) fixed and used in immunocytochemistry experiments. </w:t>
      </w:r>
    </w:p>
    <w:p w14:paraId="14B58E8B" w14:textId="5C9FB387" w:rsidR="000E0946" w:rsidRPr="00303F87" w:rsidRDefault="000E0946" w:rsidP="00C45782">
      <w:pPr>
        <w:pStyle w:val="Legend"/>
        <w:spacing w:after="120" w:line="480" w:lineRule="auto"/>
        <w:ind w:firstLine="708"/>
        <w:jc w:val="both"/>
        <w:rPr>
          <w:lang w:val="en-AU"/>
        </w:rPr>
      </w:pPr>
      <w:r w:rsidRPr="00303F87">
        <w:rPr>
          <w:lang w:val="en-AU"/>
        </w:rPr>
        <w:t>Transduction efficiency was measured 48</w:t>
      </w:r>
      <w:r w:rsidR="000163CD">
        <w:rPr>
          <w:lang w:val="en-AU"/>
        </w:rPr>
        <w:t xml:space="preserve"> </w:t>
      </w:r>
      <w:r w:rsidRPr="00303F87">
        <w:rPr>
          <w:lang w:val="en-AU"/>
        </w:rPr>
        <w:t xml:space="preserve">h after transduction by </w:t>
      </w:r>
      <w:r w:rsidR="006333BD" w:rsidRPr="00303F87">
        <w:rPr>
          <w:bCs/>
          <w:lang w:val="en-AU"/>
        </w:rPr>
        <w:t>beta</w:t>
      </w:r>
      <w:r w:rsidRPr="00303F87">
        <w:rPr>
          <w:lang w:val="en-AU"/>
        </w:rPr>
        <w:t xml:space="preserve">-gal expression using X-Gal staining and an In Situ </w:t>
      </w:r>
      <w:r w:rsidR="006333BD" w:rsidRPr="00303F87">
        <w:rPr>
          <w:lang w:val="en-AU"/>
        </w:rPr>
        <w:t>beta</w:t>
      </w:r>
      <w:r w:rsidRPr="00303F87">
        <w:rPr>
          <w:lang w:val="en-AU"/>
        </w:rPr>
        <w:t>-Gal Staining Kit (Agilent). Briefly, cells were fixed with 1x fixing solution 10</w:t>
      </w:r>
      <w:r w:rsidR="007E2CC6">
        <w:rPr>
          <w:lang w:val="en-AU"/>
        </w:rPr>
        <w:t xml:space="preserve"> </w:t>
      </w:r>
      <w:r w:rsidRPr="00303F87">
        <w:rPr>
          <w:lang w:val="en-AU"/>
        </w:rPr>
        <w:t>min at room temperature, and after washing twice with 1xPBS, cells were incubated with 1x staining solution between 15 min and overnight at 37ºC. Staining solution was removed and washed three times with 1xPBS. Detection and quantification was preformed using an infrared fluorescent detection system (Odyssey, LI-COR) according to the recommendations of the manufacturer.</w:t>
      </w:r>
    </w:p>
    <w:p w14:paraId="142A27B7" w14:textId="6BD6B7FD" w:rsidR="000E0946" w:rsidRPr="00303F87" w:rsidRDefault="000E0946" w:rsidP="00C45782">
      <w:pPr>
        <w:pStyle w:val="Legend"/>
        <w:spacing w:after="120" w:line="480" w:lineRule="auto"/>
        <w:ind w:firstLine="708"/>
        <w:jc w:val="both"/>
        <w:rPr>
          <w:lang w:val="en-AU"/>
        </w:rPr>
      </w:pPr>
      <w:r w:rsidRPr="00303F87">
        <w:rPr>
          <w:lang w:val="en-AU"/>
        </w:rPr>
        <w:t>When indicated in NPC-differentiation assays, 4</w:t>
      </w:r>
      <w:r w:rsidR="007E2CC6">
        <w:rPr>
          <w:lang w:val="en-AU"/>
        </w:rPr>
        <w:t xml:space="preserve"> </w:t>
      </w:r>
      <w:r w:rsidRPr="00303F87">
        <w:rPr>
          <w:rFonts w:ascii="Symbol" w:hAnsi="Symbol"/>
          <w:lang w:val="en-AU"/>
        </w:rPr>
        <w:t></w:t>
      </w:r>
      <w:r w:rsidRPr="00303F87">
        <w:rPr>
          <w:lang w:val="en-AU"/>
        </w:rPr>
        <w:t>M BrdU was added to cultured cells shortly after transduction with the Ad-L1. Also when indicated, a fraction of transduced cells was treated with 500nM TSA for 16</w:t>
      </w:r>
      <w:r w:rsidR="007E2CC6">
        <w:rPr>
          <w:lang w:val="en-AU"/>
        </w:rPr>
        <w:t xml:space="preserve"> </w:t>
      </w:r>
      <w:r w:rsidRPr="00303F87">
        <w:rPr>
          <w:lang w:val="en-AU"/>
        </w:rPr>
        <w:t xml:space="preserve">h or with 10 </w:t>
      </w:r>
      <w:r w:rsidRPr="00303F87">
        <w:rPr>
          <w:rFonts w:ascii="Symbol" w:hAnsi="Symbol"/>
          <w:lang w:val="en-AU"/>
        </w:rPr>
        <w:t></w:t>
      </w:r>
      <w:r w:rsidRPr="00303F87">
        <w:rPr>
          <w:lang w:val="en-AU"/>
        </w:rPr>
        <w:t>M 5-</w:t>
      </w:r>
      <w:r w:rsidR="007E2CC6">
        <w:rPr>
          <w:lang w:val="en-AU"/>
        </w:rPr>
        <w:t>a</w:t>
      </w:r>
      <w:r w:rsidRPr="00303F87">
        <w:rPr>
          <w:lang w:val="en-AU"/>
        </w:rPr>
        <w:t>zacytidine (Sigma) during 72</w:t>
      </w:r>
      <w:r w:rsidR="007E2CC6">
        <w:rPr>
          <w:lang w:val="en-AU"/>
        </w:rPr>
        <w:t xml:space="preserve"> </w:t>
      </w:r>
      <w:r w:rsidR="00DB4DF5">
        <w:rPr>
          <w:lang w:val="en-AU"/>
        </w:rPr>
        <w:t>h prior to analysis of</w:t>
      </w:r>
      <w:r w:rsidRPr="00303F87">
        <w:rPr>
          <w:lang w:val="en-AU"/>
        </w:rPr>
        <w:t xml:space="preserve"> L1-EGFP-expression by microscopy.</w:t>
      </w:r>
    </w:p>
    <w:p w14:paraId="30425A51" w14:textId="77777777" w:rsidR="000E0946" w:rsidRPr="00303F87" w:rsidRDefault="000E0946" w:rsidP="00714C45">
      <w:pPr>
        <w:pStyle w:val="Legend"/>
        <w:spacing w:after="120" w:line="480" w:lineRule="auto"/>
        <w:jc w:val="both"/>
        <w:rPr>
          <w:b/>
          <w:i/>
          <w:lang w:val="en-AU"/>
        </w:rPr>
      </w:pPr>
      <w:r w:rsidRPr="00303F87">
        <w:rPr>
          <w:b/>
          <w:i/>
          <w:lang w:val="en-AU"/>
        </w:rPr>
        <w:t>Immunocytochemistry analyses.</w:t>
      </w:r>
    </w:p>
    <w:p w14:paraId="7C8FB029" w14:textId="018F326B" w:rsidR="000E0946" w:rsidRPr="00303F87" w:rsidRDefault="00D674FF" w:rsidP="00C45782">
      <w:pPr>
        <w:pStyle w:val="Legend"/>
        <w:spacing w:after="120" w:line="480" w:lineRule="auto"/>
        <w:ind w:firstLine="708"/>
        <w:jc w:val="both"/>
        <w:rPr>
          <w:bCs/>
          <w:lang w:val="en-AU"/>
        </w:rPr>
      </w:pPr>
      <w:r w:rsidRPr="00137C95">
        <w:rPr>
          <w:lang w:val="en-AU"/>
        </w:rPr>
        <w:t xml:space="preserve">Immunocytochemistry assays were conducted as described </w:t>
      </w:r>
      <w:r>
        <w:rPr>
          <w:bCs/>
          <w:lang w:val="en-AU"/>
        </w:rPr>
        <w:fldChar w:fldCharType="begin">
          <w:fldData xml:space="preserve">PEVuZE5vdGU+PENpdGU+PEF1dGhvcj5Db3VmYWw8L0F1dGhvcj48WWVhcj4yMDA5PC9ZZWFyPjxS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</w:fldData>
        </w:fldChar>
      </w:r>
      <w:r w:rsidR="00B26F7E">
        <w:rPr>
          <w:bCs/>
          <w:lang w:val="en-AU"/>
        </w:rPr>
        <w:instrText xml:space="preserve"> ADDIN EN.CITE </w:instrText>
      </w:r>
      <w:r w:rsidR="00B26F7E">
        <w:rPr>
          <w:bCs/>
          <w:lang w:val="en-AU"/>
        </w:rPr>
        <w:fldChar w:fldCharType="begin">
          <w:fldData xml:space="preserve">PEVuZE5vdGU+PENpdGU+PEF1dGhvcj5Db3VmYWw8L0F1dGhvcj48WWVhcj4yMDA5PC9ZZWFyPjxS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</w:fldData>
        </w:fldChar>
      </w:r>
      <w:r w:rsidR="00B26F7E">
        <w:rPr>
          <w:bCs/>
          <w:lang w:val="en-AU"/>
        </w:rPr>
        <w:instrText xml:space="preserve"> ADDIN EN.CITE.DATA </w:instrText>
      </w:r>
      <w:r w:rsidR="00B26F7E">
        <w:rPr>
          <w:bCs/>
          <w:lang w:val="en-AU"/>
        </w:rPr>
      </w:r>
      <w:r w:rsidR="00B26F7E">
        <w:rPr>
          <w:bCs/>
          <w:lang w:val="en-AU"/>
        </w:rPr>
        <w:fldChar w:fldCharType="end"/>
      </w:r>
      <w:r>
        <w:rPr>
          <w:bCs/>
          <w:lang w:val="en-AU"/>
        </w:rPr>
      </w:r>
      <w:r>
        <w:rPr>
          <w:bCs/>
          <w:lang w:val="en-AU"/>
        </w:rPr>
        <w:fldChar w:fldCharType="separate"/>
      </w:r>
      <w:r>
        <w:rPr>
          <w:bCs/>
          <w:noProof/>
          <w:lang w:val="en-AU"/>
        </w:rPr>
        <w:t>(</w:t>
      </w:r>
      <w:hyperlink w:anchor="_ENREF_9" w:tooltip="Garcia-Perez, 2007 #26" w:history="1">
        <w:r w:rsidR="00B26F7E">
          <w:rPr>
            <w:bCs/>
            <w:noProof/>
            <w:lang w:val="en-AU"/>
          </w:rPr>
          <w:t>Garcia-Perez et al. 2007</w:t>
        </w:r>
      </w:hyperlink>
      <w:r>
        <w:rPr>
          <w:bCs/>
          <w:noProof/>
          <w:lang w:val="en-AU"/>
        </w:rPr>
        <w:t xml:space="preserve">; </w:t>
      </w:r>
      <w:hyperlink w:anchor="_ENREF_7" w:tooltip="Coufal, 2009 #36" w:history="1">
        <w:r w:rsidR="00B26F7E">
          <w:rPr>
            <w:bCs/>
            <w:noProof/>
            <w:lang w:val="en-AU"/>
          </w:rPr>
          <w:t>Coufal et al. 2009</w:t>
        </w:r>
      </w:hyperlink>
      <w:r>
        <w:rPr>
          <w:bCs/>
          <w:noProof/>
          <w:lang w:val="en-AU"/>
        </w:rPr>
        <w:t xml:space="preserve">; </w:t>
      </w:r>
      <w:hyperlink w:anchor="_ENREF_38" w:tooltip="Wissing, 2012 #29" w:history="1">
        <w:r w:rsidR="00B26F7E">
          <w:rPr>
            <w:bCs/>
            <w:noProof/>
            <w:lang w:val="en-AU"/>
          </w:rPr>
          <w:t>Wissing et al. 2012</w:t>
        </w:r>
      </w:hyperlink>
      <w:r>
        <w:rPr>
          <w:bCs/>
          <w:noProof/>
          <w:lang w:val="en-AU"/>
        </w:rPr>
        <w:t>)</w:t>
      </w:r>
      <w:r>
        <w:rPr>
          <w:bCs/>
          <w:lang w:val="en-AU"/>
        </w:rPr>
        <w:fldChar w:fldCharType="end"/>
      </w:r>
      <w:r w:rsidRPr="00137C95">
        <w:rPr>
          <w:bCs/>
          <w:lang w:val="en-AU"/>
        </w:rPr>
        <w:t xml:space="preserve">. </w:t>
      </w:r>
      <w:r w:rsidR="000E0946" w:rsidRPr="00303F87">
        <w:rPr>
          <w:lang w:val="en-AU"/>
        </w:rPr>
        <w:t xml:space="preserve">Cells were fixed with 4% paraformaldehyde for 30 minutes at room temperature. Cold ethanol or methanol fixation was required for some antibodies and samples were fixed for 5 minutes at room temperature. Next, samples were permeabilized in 1xPBS containing 0.1% (v/v) Triton X-100. Fixed cells were next incubated with blocking </w:t>
      </w:r>
      <w:r w:rsidR="00D166C2">
        <w:rPr>
          <w:lang w:val="en-AU"/>
        </w:rPr>
        <w:t xml:space="preserve">solution (1% normal goat serum </w:t>
      </w:r>
      <w:r w:rsidR="00D166C2">
        <w:rPr>
          <w:lang w:val="en-AU"/>
        </w:rPr>
        <w:lastRenderedPageBreak/>
        <w:t>(</w:t>
      </w:r>
      <w:r w:rsidR="000E0946" w:rsidRPr="00303F87">
        <w:rPr>
          <w:lang w:val="en-AU"/>
        </w:rPr>
        <w:t>Sigma</w:t>
      </w:r>
      <w:r w:rsidR="00D166C2">
        <w:rPr>
          <w:lang w:val="en-AU"/>
        </w:rPr>
        <w:t>)</w:t>
      </w:r>
      <w:r w:rsidR="000E0946" w:rsidRPr="00303F87">
        <w:rPr>
          <w:lang w:val="en-AU"/>
        </w:rPr>
        <w:t xml:space="preserve"> in 1xPBS) for 30 min. After two washes with washing solution (1xPBS containing 0.1% goat serum and 0.05% Triton X-100), the primary antibody was added (diluted in 1xPBS)</w:t>
      </w:r>
      <w:r w:rsidR="00491BA5">
        <w:rPr>
          <w:lang w:val="en-AU"/>
        </w:rPr>
        <w:t>,</w:t>
      </w:r>
      <w:r w:rsidR="000E0946" w:rsidRPr="00303F87">
        <w:rPr>
          <w:lang w:val="en-AU"/>
        </w:rPr>
        <w:t xml:space="preserve"> and slides </w:t>
      </w:r>
      <w:r w:rsidR="00491BA5">
        <w:rPr>
          <w:lang w:val="en-AU"/>
        </w:rPr>
        <w:t xml:space="preserve">were </w:t>
      </w:r>
      <w:r w:rsidR="000E0946" w:rsidRPr="00303F87">
        <w:rPr>
          <w:lang w:val="en-AU"/>
        </w:rPr>
        <w:t xml:space="preserve">incubated overnight at 4°C in a humidified chamber. Slides were then washed three times (1x-PBS containing 0.1% goat serum, 0.05% Triton X-100), and incubated with the secondary antibody for 30 minutes at 4°C. </w:t>
      </w:r>
      <w:r w:rsidR="00491BA5">
        <w:rPr>
          <w:lang w:val="en-AU"/>
        </w:rPr>
        <w:t>S</w:t>
      </w:r>
      <w:r w:rsidR="000E0946" w:rsidRPr="00303F87">
        <w:rPr>
          <w:lang w:val="en-AU"/>
        </w:rPr>
        <w:t xml:space="preserve">econdary antibodies were conjugated to Alexa Fluor 488, 546, 555 or 647. After the 30-min incubation, slides were washed twice (1xPBS containing 0,1% goat serum and 0,05% Triton X-100) and mounted with Slow </w:t>
      </w:r>
      <w:r w:rsidR="00491BA5">
        <w:rPr>
          <w:lang w:val="en-AU"/>
        </w:rPr>
        <w:t>F</w:t>
      </w:r>
      <w:r w:rsidR="000E0946" w:rsidRPr="00303F87">
        <w:rPr>
          <w:lang w:val="en-AU"/>
        </w:rPr>
        <w:t xml:space="preserve">ade </w:t>
      </w:r>
      <w:r w:rsidR="00491BA5">
        <w:rPr>
          <w:lang w:val="en-AU"/>
        </w:rPr>
        <w:t>G</w:t>
      </w:r>
      <w:r w:rsidR="000E0946" w:rsidRPr="00303F87">
        <w:rPr>
          <w:lang w:val="en-AU"/>
        </w:rPr>
        <w:t xml:space="preserve">old </w:t>
      </w:r>
      <w:r w:rsidR="00491BA5">
        <w:rPr>
          <w:lang w:val="en-AU"/>
        </w:rPr>
        <w:t>A</w:t>
      </w:r>
      <w:r w:rsidR="000E0946" w:rsidRPr="00303F87">
        <w:rPr>
          <w:lang w:val="en-AU"/>
        </w:rPr>
        <w:t xml:space="preserve">ntifade reagent with DAPI (Life) and sealed with nail polish. Slides were imaged using a Zeiss LSM-710 confocal microscope (Leica), an </w:t>
      </w:r>
      <w:r w:rsidR="000E0946" w:rsidRPr="00303F87">
        <w:rPr>
          <w:bCs/>
          <w:lang w:val="en-AU"/>
        </w:rPr>
        <w:t>Axio Imager A1 Microscope (Zeiss), or an EVOS Cell Imaging System (Life). Captured images were analyzed with Zen lite software from Zeiss.</w:t>
      </w:r>
    </w:p>
    <w:p w14:paraId="2F6613D3" w14:textId="6C102B82" w:rsidR="000E0946" w:rsidRPr="00303F87" w:rsidRDefault="000E0946" w:rsidP="00D166C2">
      <w:pPr>
        <w:pStyle w:val="Legend"/>
        <w:spacing w:after="120" w:line="480" w:lineRule="auto"/>
        <w:ind w:firstLine="708"/>
        <w:jc w:val="both"/>
        <w:rPr>
          <w:lang w:val="en-AU"/>
        </w:rPr>
      </w:pPr>
      <w:r w:rsidRPr="00303F87">
        <w:rPr>
          <w:lang w:val="en-AU"/>
        </w:rPr>
        <w:t xml:space="preserve">In experiments conducted with BrdU, following fixation and permeabilization, cells were incubated with HCl (1N) for 10 mins on ice to break open DNA structures of the </w:t>
      </w:r>
      <w:r w:rsidR="003945A8" w:rsidRPr="00303F87">
        <w:rPr>
          <w:lang w:val="en-AU"/>
        </w:rPr>
        <w:t>labelled</w:t>
      </w:r>
      <w:r w:rsidRPr="00303F87">
        <w:rPr>
          <w:lang w:val="en-AU"/>
        </w:rPr>
        <w:t xml:space="preserve"> cells. This was followed by an HCl (2N) incubation at room temperature during 10 mins and a final incubation step during 20 mins at 37°C. Immediately after the acid washes, borate buffer (0.1M) was added to slides and slides were incubated during 12 mins at room temperature. Samples were then washed in 1xPBS containing 1% Triton X 100. Next, slides were incubated</w:t>
      </w:r>
      <w:r w:rsidR="00A71A5B">
        <w:rPr>
          <w:lang w:val="en-AU"/>
        </w:rPr>
        <w:t xml:space="preserve"> in 1xPBS containing 1% Triton X-</w:t>
      </w:r>
      <w:r w:rsidRPr="00303F87">
        <w:rPr>
          <w:lang w:val="en-AU"/>
        </w:rPr>
        <w:t xml:space="preserve">100, 1M </w:t>
      </w:r>
      <w:r w:rsidR="001C10FA">
        <w:rPr>
          <w:lang w:val="en-AU"/>
        </w:rPr>
        <w:t>g</w:t>
      </w:r>
      <w:r w:rsidRPr="00303F87">
        <w:rPr>
          <w:lang w:val="en-AU"/>
        </w:rPr>
        <w:t xml:space="preserve">lycine (1M) and 5% (v/v) normal goat serum during 1 hour prior to incubating overnight with the anti-BrdU antibody (1:200, Serotec). Following the overnight incubation, samples were washed and then were incubated with the secondary antibody. If immunostaining was combined with BrdU </w:t>
      </w:r>
      <w:r w:rsidR="003945A8" w:rsidRPr="00303F87">
        <w:rPr>
          <w:lang w:val="en-AU"/>
        </w:rPr>
        <w:t>labelling</w:t>
      </w:r>
      <w:r w:rsidRPr="00303F87">
        <w:rPr>
          <w:lang w:val="en-AU"/>
        </w:rPr>
        <w:t xml:space="preserve">, we first conducted the staining with the indicated antibody and then conducted the BrdU </w:t>
      </w:r>
      <w:r w:rsidR="003945A8" w:rsidRPr="00303F87">
        <w:rPr>
          <w:lang w:val="en-AU"/>
        </w:rPr>
        <w:t>labelling</w:t>
      </w:r>
      <w:r w:rsidRPr="00303F87">
        <w:rPr>
          <w:lang w:val="en-AU"/>
        </w:rPr>
        <w:t>.</w:t>
      </w:r>
    </w:p>
    <w:p w14:paraId="7A135419" w14:textId="1F435D5B" w:rsidR="000E0946" w:rsidRPr="00303F87" w:rsidRDefault="000E0946" w:rsidP="009C1DA0">
      <w:pPr>
        <w:pStyle w:val="Legend"/>
        <w:spacing w:after="120" w:line="480" w:lineRule="auto"/>
        <w:ind w:firstLine="708"/>
        <w:jc w:val="both"/>
        <w:rPr>
          <w:bCs/>
          <w:lang w:val="en-AU"/>
        </w:rPr>
      </w:pPr>
      <w:r w:rsidRPr="00303F87">
        <w:rPr>
          <w:lang w:val="en-AU"/>
        </w:rPr>
        <w:t>Antibodies and dilutions used: monoclonal mouse anti-</w:t>
      </w:r>
      <w:r w:rsidR="0055375C" w:rsidRPr="00303F87">
        <w:rPr>
          <w:lang w:val="en-AU"/>
        </w:rPr>
        <w:t>PTPRC</w:t>
      </w:r>
      <w:r w:rsidR="009C1DA0">
        <w:rPr>
          <w:lang w:val="en-AU"/>
        </w:rPr>
        <w:t>(</w:t>
      </w:r>
      <w:r w:rsidR="009C1DA0" w:rsidRPr="00303F87">
        <w:rPr>
          <w:lang w:val="en-AU"/>
        </w:rPr>
        <w:t>CD45</w:t>
      </w:r>
      <w:r w:rsidR="009C1DA0">
        <w:rPr>
          <w:lang w:val="en-AU"/>
        </w:rPr>
        <w:t>)</w:t>
      </w:r>
      <w:r w:rsidRPr="00303F87">
        <w:rPr>
          <w:lang w:val="en-AU"/>
        </w:rPr>
        <w:t xml:space="preserve">  (BD Biosciences); anti-EGFP rabbit polyclonal, 1:2000 (Life); anti-</w:t>
      </w:r>
      <w:r w:rsidRPr="009C1DA0">
        <w:rPr>
          <w:lang w:val="en-AU"/>
        </w:rPr>
        <w:t xml:space="preserve">EGFP </w:t>
      </w:r>
      <w:r w:rsidRPr="00303F87">
        <w:rPr>
          <w:lang w:val="en-AU"/>
        </w:rPr>
        <w:t xml:space="preserve">chicken polyclonal, </w:t>
      </w:r>
      <w:r w:rsidRPr="00303F87">
        <w:rPr>
          <w:lang w:val="en-AU"/>
        </w:rPr>
        <w:lastRenderedPageBreak/>
        <w:t>1:500 (ThermoFisher); anti-</w:t>
      </w:r>
      <w:r w:rsidR="006333BD" w:rsidRPr="00303F87">
        <w:rPr>
          <w:lang w:val="en-AU"/>
        </w:rPr>
        <w:t>beta</w:t>
      </w:r>
      <w:r w:rsidRPr="00303F87">
        <w:rPr>
          <w:lang w:val="en-AU"/>
        </w:rPr>
        <w:t>-</w:t>
      </w:r>
      <w:r w:rsidR="001C10FA">
        <w:rPr>
          <w:lang w:val="en-AU"/>
        </w:rPr>
        <w:t>g</w:t>
      </w:r>
      <w:r w:rsidRPr="00303F87">
        <w:rPr>
          <w:lang w:val="en-AU"/>
        </w:rPr>
        <w:t>alactosidase chicken polyclonal, 1:250, (abcam); anti-</w:t>
      </w:r>
      <w:r w:rsidR="0055375C" w:rsidRPr="00303F87">
        <w:rPr>
          <w:lang w:val="en-AU"/>
        </w:rPr>
        <w:t>TUBB3</w:t>
      </w:r>
      <w:r w:rsidRPr="00303F87">
        <w:rPr>
          <w:lang w:val="en-AU"/>
        </w:rPr>
        <w:t xml:space="preserve"> mouse monoclonal, 1:1000 (Covance); anti-</w:t>
      </w:r>
      <w:r w:rsidR="001105F5" w:rsidRPr="00303F87">
        <w:rPr>
          <w:lang w:val="en-AU"/>
        </w:rPr>
        <w:t>NES</w:t>
      </w:r>
      <w:r w:rsidRPr="00303F87">
        <w:rPr>
          <w:lang w:val="en-AU"/>
        </w:rPr>
        <w:t xml:space="preserve"> rabbit polyclonal, 1:400 (Covance). anti-</w:t>
      </w:r>
      <w:r w:rsidR="001105F5" w:rsidRPr="00303F87">
        <w:rPr>
          <w:lang w:val="en-AU"/>
        </w:rPr>
        <w:t>RBFOX3</w:t>
      </w:r>
      <w:r w:rsidRPr="00303F87">
        <w:rPr>
          <w:lang w:val="en-AU"/>
        </w:rPr>
        <w:t xml:space="preserve"> mouse monoclonal, 1:100 (Millipore); anti-</w:t>
      </w:r>
      <w:r w:rsidR="00323174" w:rsidRPr="00303F87">
        <w:rPr>
          <w:lang w:val="en-AU"/>
        </w:rPr>
        <w:t>MAP2</w:t>
      </w:r>
      <w:r w:rsidRPr="00303F87">
        <w:rPr>
          <w:lang w:val="en-AU"/>
        </w:rPr>
        <w:t xml:space="preserve"> mouse monoclonal,  1:1000 (Sigma); anti-M</w:t>
      </w:r>
      <w:r w:rsidR="00CB513E" w:rsidRPr="00303F87">
        <w:rPr>
          <w:lang w:val="en-AU"/>
        </w:rPr>
        <w:t>AP2</w:t>
      </w:r>
      <w:r w:rsidRPr="00303F87">
        <w:rPr>
          <w:lang w:val="en-AU"/>
        </w:rPr>
        <w:t xml:space="preserve"> mouse monoclonal, 1:2000 (Thermo); anti-</w:t>
      </w:r>
      <w:r w:rsidR="001C10FA" w:rsidRPr="001C10FA">
        <w:rPr>
          <w:lang w:val="en-AU"/>
        </w:rPr>
        <w:t>s</w:t>
      </w:r>
      <w:r w:rsidRPr="001C10FA">
        <w:rPr>
          <w:lang w:val="en-AU"/>
        </w:rPr>
        <w:t>ynapsin</w:t>
      </w:r>
      <w:r w:rsidRPr="00303F87">
        <w:rPr>
          <w:i/>
          <w:lang w:val="en-AU"/>
        </w:rPr>
        <w:t xml:space="preserve"> I</w:t>
      </w:r>
      <w:r w:rsidRPr="00303F87">
        <w:rPr>
          <w:lang w:val="en-AU"/>
        </w:rPr>
        <w:t xml:space="preserve"> rabbit polyclonal, 1:1000 (Millipore); anti-</w:t>
      </w:r>
      <w:r w:rsidR="00CB513E" w:rsidRPr="00303F87">
        <w:rPr>
          <w:lang w:val="en-AU"/>
        </w:rPr>
        <w:t>TH</w:t>
      </w:r>
      <w:r w:rsidRPr="00303F87">
        <w:rPr>
          <w:lang w:val="en-AU"/>
        </w:rPr>
        <w:t xml:space="preserve"> mouse monoclonal, 1:500 (Millipore), anti-</w:t>
      </w:r>
      <w:r w:rsidR="001E1F8F" w:rsidRPr="00303F87">
        <w:rPr>
          <w:lang w:val="en-AU"/>
        </w:rPr>
        <w:t>CHAT</w:t>
      </w:r>
      <w:r w:rsidRPr="00303F87">
        <w:rPr>
          <w:lang w:val="en-AU"/>
        </w:rPr>
        <w:t xml:space="preserve"> rabbit polyclonal, 1:200 (Millipore); </w:t>
      </w:r>
      <w:r w:rsidR="004B5D83">
        <w:rPr>
          <w:lang w:val="en-AU"/>
        </w:rPr>
        <w:t>anti-</w:t>
      </w:r>
      <w:r w:rsidRPr="00303F87">
        <w:rPr>
          <w:lang w:val="en-AU"/>
        </w:rPr>
        <w:t xml:space="preserve">γ-aminobutyric acid (GABA) rabbit polyclonal, 1:5000 (Sigma); </w:t>
      </w:r>
      <w:r w:rsidR="004B5D83">
        <w:rPr>
          <w:lang w:val="en-AU"/>
        </w:rPr>
        <w:t>anti-</w:t>
      </w:r>
      <w:r w:rsidRPr="00303F87">
        <w:rPr>
          <w:lang w:val="en-AU"/>
        </w:rPr>
        <w:t>L1Hs-ORF1p rabbit polyclonal (1:1000, generously provided by Dr. Oliver Weichenrieder, Max-Planck, Germany).</w:t>
      </w:r>
      <w:r w:rsidRPr="00303F87">
        <w:rPr>
          <w:b/>
          <w:lang w:val="en-AU"/>
        </w:rPr>
        <w:t xml:space="preserve"> </w:t>
      </w:r>
      <w:r w:rsidRPr="00303F87">
        <w:rPr>
          <w:lang w:val="en-AU"/>
        </w:rPr>
        <w:t xml:space="preserve">All secondary antibodies conjugated to Alexa Fluor 488, 546, 555 and 647 were purchased from Life Technologies and used at a 1:1000 dilution. </w:t>
      </w:r>
    </w:p>
    <w:p w14:paraId="02B8A9FC" w14:textId="77777777" w:rsidR="000E0946" w:rsidRPr="00303F87" w:rsidRDefault="000E0946" w:rsidP="00714C45">
      <w:pPr>
        <w:pStyle w:val="Legend"/>
        <w:spacing w:after="120" w:line="480" w:lineRule="auto"/>
        <w:jc w:val="both"/>
        <w:rPr>
          <w:b/>
          <w:i/>
          <w:lang w:val="en-AU"/>
        </w:rPr>
      </w:pPr>
      <w:r w:rsidRPr="00303F87">
        <w:rPr>
          <w:b/>
          <w:i/>
          <w:lang w:val="en-AU"/>
        </w:rPr>
        <w:t>Genomic DNA isolation and conventional PCR.</w:t>
      </w:r>
    </w:p>
    <w:p w14:paraId="015DEA43" w14:textId="74FB6967" w:rsidR="000E0946" w:rsidRPr="00303F87" w:rsidRDefault="000E0946" w:rsidP="004C4B4E">
      <w:pPr>
        <w:pStyle w:val="Legend"/>
        <w:spacing w:after="120" w:line="480" w:lineRule="auto"/>
        <w:ind w:firstLine="708"/>
        <w:jc w:val="both"/>
        <w:rPr>
          <w:lang w:val="en-AU"/>
        </w:rPr>
      </w:pPr>
      <w:r w:rsidRPr="00303F87">
        <w:rPr>
          <w:lang w:val="en-AU"/>
        </w:rPr>
        <w:t xml:space="preserve">Genomic DNAs were purified by phenol-chloroform extraction or </w:t>
      </w:r>
      <w:r w:rsidR="001C10FA">
        <w:rPr>
          <w:lang w:val="en-AU"/>
        </w:rPr>
        <w:t xml:space="preserve">by </w:t>
      </w:r>
      <w:r w:rsidRPr="00303F87">
        <w:rPr>
          <w:lang w:val="en-AU"/>
        </w:rPr>
        <w:t xml:space="preserve">using a DNeasy Blood &amp; Tissue Mini Kit (Qiagen) following the manufacturer’s instructions. DNA concentration was measured with a Nanodrop device (Thermo). To assay </w:t>
      </w:r>
      <w:r w:rsidR="004C4B4E">
        <w:rPr>
          <w:lang w:val="en-AU"/>
        </w:rPr>
        <w:t xml:space="preserve">removal of the </w:t>
      </w:r>
      <w:r w:rsidRPr="00303F87">
        <w:rPr>
          <w:lang w:val="en-AU"/>
        </w:rPr>
        <w:t>intron from the EGFP-based retrotransposition indicator cassette, we used 50</w:t>
      </w:r>
      <w:r w:rsidR="009341CE">
        <w:rPr>
          <w:lang w:val="en-AU"/>
        </w:rPr>
        <w:t xml:space="preserve"> </w:t>
      </w:r>
      <w:r w:rsidRPr="00303F87">
        <w:rPr>
          <w:lang w:val="en-AU"/>
        </w:rPr>
        <w:t>ng of each g</w:t>
      </w:r>
      <w:r w:rsidR="00654D7B">
        <w:rPr>
          <w:lang w:val="en-AU"/>
        </w:rPr>
        <w:t xml:space="preserve">enomic </w:t>
      </w:r>
      <w:r w:rsidRPr="00303F87">
        <w:rPr>
          <w:lang w:val="en-AU"/>
        </w:rPr>
        <w:t xml:space="preserve">DNA </w:t>
      </w:r>
      <w:r w:rsidR="00654D7B">
        <w:rPr>
          <w:lang w:val="en-AU"/>
        </w:rPr>
        <w:t xml:space="preserve">(gDNA) </w:t>
      </w:r>
      <w:r w:rsidRPr="00303F87">
        <w:rPr>
          <w:lang w:val="en-AU"/>
        </w:rPr>
        <w:t>as a template in 50</w:t>
      </w:r>
      <w:r w:rsidR="009341CE">
        <w:rPr>
          <w:lang w:val="en-AU"/>
        </w:rPr>
        <w:t xml:space="preserve"> </w:t>
      </w:r>
      <w:r w:rsidRPr="00303F87">
        <w:rPr>
          <w:rFonts w:ascii="Symbol" w:hAnsi="Symbol"/>
          <w:lang w:val="en-AU"/>
        </w:rPr>
        <w:t></w:t>
      </w:r>
      <w:r w:rsidRPr="00303F87">
        <w:rPr>
          <w:lang w:val="en-AU"/>
        </w:rPr>
        <w:t>l PCR reactions wit</w:t>
      </w:r>
      <w:r w:rsidR="00EE6D17" w:rsidRPr="00303F87">
        <w:rPr>
          <w:lang w:val="en-AU"/>
        </w:rPr>
        <w:t>h primers GFP968F</w:t>
      </w:r>
      <w:r w:rsidRPr="00303F87">
        <w:rPr>
          <w:lang w:val="en-AU"/>
        </w:rPr>
        <w:t xml:space="preserve"> and GFP1013R (</w:t>
      </w:r>
      <w:r w:rsidR="001E7CAB" w:rsidRPr="00303F87">
        <w:rPr>
          <w:lang w:val="en-AU"/>
        </w:rPr>
        <w:t>s</w:t>
      </w:r>
      <w:r w:rsidR="00F42AE8" w:rsidRPr="00303F87">
        <w:rPr>
          <w:lang w:val="en-AU"/>
        </w:rPr>
        <w:t>ee Supplemen</w:t>
      </w:r>
      <w:r w:rsidR="00EE6D17" w:rsidRPr="00303F87">
        <w:rPr>
          <w:lang w:val="en-AU"/>
        </w:rPr>
        <w:t>t</w:t>
      </w:r>
      <w:r w:rsidR="00F42AE8" w:rsidRPr="00303F87">
        <w:rPr>
          <w:lang w:val="en-AU"/>
        </w:rPr>
        <w:t>a</w:t>
      </w:r>
      <w:r w:rsidR="00EE6D17" w:rsidRPr="00303F87">
        <w:rPr>
          <w:lang w:val="en-AU"/>
        </w:rPr>
        <w:t xml:space="preserve">l Table </w:t>
      </w:r>
      <w:r w:rsidR="00F42AE8" w:rsidRPr="00303F87">
        <w:rPr>
          <w:lang w:val="en-AU"/>
        </w:rPr>
        <w:t>S</w:t>
      </w:r>
      <w:r w:rsidR="00EE6D17" w:rsidRPr="00303F87">
        <w:rPr>
          <w:lang w:val="en-AU"/>
        </w:rPr>
        <w:t>1 for a li</w:t>
      </w:r>
      <w:r w:rsidR="00624D99" w:rsidRPr="00303F87">
        <w:rPr>
          <w:lang w:val="en-AU"/>
        </w:rPr>
        <w:t xml:space="preserve">st of </w:t>
      </w:r>
      <w:r w:rsidR="00F56A94" w:rsidRPr="00303F87">
        <w:rPr>
          <w:lang w:val="en-AU"/>
        </w:rPr>
        <w:t>primers</w:t>
      </w:r>
      <w:r w:rsidR="00624D99" w:rsidRPr="00303F87">
        <w:rPr>
          <w:lang w:val="en-AU"/>
        </w:rPr>
        <w:t xml:space="preserve"> used in this study</w:t>
      </w:r>
      <w:r w:rsidRPr="00303F87">
        <w:rPr>
          <w:lang w:val="en-AU"/>
        </w:rPr>
        <w:t xml:space="preserve">) </w:t>
      </w:r>
      <w:r w:rsidR="00760A16" w:rsidRPr="00303F87">
        <w:rPr>
          <w:lang w:val="en-AU"/>
        </w:rPr>
        <w:fldChar w:fldCharType="begin"/>
      </w:r>
      <w:r w:rsidR="00B26F7E">
        <w:rPr>
          <w:lang w:val="en-AU"/>
        </w:rPr>
        <w:instrText xml:space="preserve"> ADDIN EN.CITE &lt;EndNote&gt;&lt;Cite&gt;&lt;Author&gt;Coufal&lt;/Author&gt;&lt;Year&gt;2009&lt;/Year&gt;&lt;RecNum&gt;36&lt;/RecNum&gt;&lt;DisplayText&gt;(Coufal et al. 2009)&lt;/DisplayText&gt;&lt;record&gt;&lt;rec-number&gt;36&lt;/rec-number&gt;&lt;foreign-keys&gt;&lt;key app="EN" db-id="ssde20dflpxswdeat27vf9vxdfwzxwsrt5fx" timestamp="1476982297"&gt;36&lt;/key&gt;&lt;/foreign-keys&gt;&lt;ref-type name="Journal Article"&gt;17&lt;/ref-type&gt;&lt;contributors&gt;&lt;authors&gt;&lt;author&gt;Coufal, N. G.&lt;/author&gt;&lt;author&gt;Garcia-Perez, J. L.&lt;/author&gt;&lt;author&gt;Peng, G.E.&lt;/author&gt;&lt;author&gt;Yeo, G.W.&lt;/author&gt;&lt;author&gt;Mu, Y.&lt;/author&gt;&lt;author&gt;Lovci, M.T.&lt;/author&gt;&lt;author&gt;Morell, M.&lt;/author&gt;&lt;author&gt;O&amp;apos;Shea, K. S.&lt;/author&gt;&lt;author&gt;Moran, J. V.&lt;/author&gt;&lt;author&gt;Gage, F. H.&lt;/author&gt;&lt;/authors&gt;&lt;/contributors&gt;&lt;titles&gt;&lt;title&gt;L1 retrotransposition in human neural progenitor cells&lt;/title&gt;&lt;secondary-title&gt;Nature&lt;/secondary-title&gt;&lt;/titles&gt;&lt;periodical&gt;&lt;full-title&gt;Nature&lt;/full-title&gt;&lt;/periodical&gt;&lt;pages&gt;1127-31&lt;/pages&gt;&lt;volume&gt;460&lt;/volume&gt;&lt;number&gt;7259&lt;/number&gt;&lt;dates&gt;&lt;year&gt;2009&lt;/year&gt;&lt;/dates&gt;&lt;urls&gt;&lt;/urls&gt;&lt;/record&gt;&lt;/Cite&gt;&lt;/EndNote&gt;</w:instrText>
      </w:r>
      <w:r w:rsidR="00760A16" w:rsidRPr="00303F87">
        <w:rPr>
          <w:lang w:val="en-AU"/>
        </w:rPr>
        <w:fldChar w:fldCharType="separate"/>
      </w:r>
      <w:r w:rsidR="00760A16" w:rsidRPr="00303F87">
        <w:rPr>
          <w:noProof/>
          <w:lang w:val="en-AU"/>
        </w:rPr>
        <w:t>(</w:t>
      </w:r>
      <w:hyperlink w:anchor="_ENREF_7" w:tooltip="Coufal, 2009 #36" w:history="1">
        <w:r w:rsidR="00B26F7E" w:rsidRPr="00303F87">
          <w:rPr>
            <w:noProof/>
            <w:lang w:val="en-AU"/>
          </w:rPr>
          <w:t>Coufal et al. 2009</w:t>
        </w:r>
      </w:hyperlink>
      <w:r w:rsidR="00760A16" w:rsidRPr="00303F87">
        <w:rPr>
          <w:noProof/>
          <w:lang w:val="en-AU"/>
        </w:rPr>
        <w:t>)</w:t>
      </w:r>
      <w:r w:rsidR="00760A16" w:rsidRPr="00303F87">
        <w:rPr>
          <w:lang w:val="en-AU"/>
        </w:rPr>
        <w:fldChar w:fldCharType="end"/>
      </w:r>
      <w:r w:rsidRPr="00303F87">
        <w:rPr>
          <w:lang w:val="en-AU"/>
        </w:rPr>
        <w:t>. When indicated, 2</w:t>
      </w:r>
      <w:r w:rsidR="009341CE">
        <w:rPr>
          <w:lang w:val="en-AU"/>
        </w:rPr>
        <w:t xml:space="preserve"> </w:t>
      </w:r>
      <w:r w:rsidRPr="00303F87">
        <w:rPr>
          <w:rFonts w:ascii="Symbol" w:hAnsi="Symbol"/>
          <w:lang w:val="en-AU"/>
        </w:rPr>
        <w:t></w:t>
      </w:r>
      <w:r w:rsidRPr="00303F87">
        <w:rPr>
          <w:lang w:val="en-AU"/>
        </w:rPr>
        <w:t xml:space="preserve">g of gDNA were digested overnight with a molar excess of </w:t>
      </w:r>
      <w:r w:rsidRPr="00303F87">
        <w:rPr>
          <w:i/>
          <w:lang w:val="en-AU"/>
        </w:rPr>
        <w:t>Swa</w:t>
      </w:r>
      <w:r w:rsidRPr="00303F87">
        <w:rPr>
          <w:lang w:val="en-AU"/>
        </w:rPr>
        <w:t xml:space="preserve">I (NEB) and then used as a template in the PCR reactions. PCR reactions for SV40 and </w:t>
      </w:r>
      <w:r w:rsidR="00714C45" w:rsidRPr="00303F87">
        <w:rPr>
          <w:bCs/>
          <w:lang w:val="en-AU"/>
        </w:rPr>
        <w:t>beta</w:t>
      </w:r>
      <w:r w:rsidR="000A3004">
        <w:rPr>
          <w:lang w:val="en-AU"/>
        </w:rPr>
        <w:t>-</w:t>
      </w:r>
      <w:r w:rsidRPr="00303F87">
        <w:rPr>
          <w:lang w:val="en-AU"/>
        </w:rPr>
        <w:t>gal sequences were performed with the following primers: sv40pA Fwd</w:t>
      </w:r>
      <w:r w:rsidR="00F42AE8" w:rsidRPr="00303F87">
        <w:rPr>
          <w:lang w:val="en-AU"/>
        </w:rPr>
        <w:t xml:space="preserve"> and </w:t>
      </w:r>
      <w:r w:rsidRPr="00303F87">
        <w:rPr>
          <w:lang w:val="en-AU"/>
        </w:rPr>
        <w:t>sv40pA Rev</w:t>
      </w:r>
      <w:r w:rsidR="00F42AE8" w:rsidRPr="00303F87">
        <w:rPr>
          <w:lang w:val="en-AU"/>
        </w:rPr>
        <w:t xml:space="preserve">; </w:t>
      </w:r>
      <w:r w:rsidRPr="00303F87">
        <w:rPr>
          <w:lang w:val="en-AU"/>
        </w:rPr>
        <w:t>GLB1 Fwd</w:t>
      </w:r>
      <w:r w:rsidR="00F42AE8" w:rsidRPr="00303F87">
        <w:rPr>
          <w:lang w:val="en-AU"/>
        </w:rPr>
        <w:t xml:space="preserve"> and</w:t>
      </w:r>
      <w:r w:rsidRPr="00303F87">
        <w:rPr>
          <w:lang w:val="en-AU"/>
        </w:rPr>
        <w:t xml:space="preserve"> GLB1 Rev</w:t>
      </w:r>
      <w:r w:rsidR="00F42AE8" w:rsidRPr="00303F87">
        <w:rPr>
          <w:lang w:val="en-AU"/>
        </w:rPr>
        <w:t xml:space="preserve"> (</w:t>
      </w:r>
      <w:r w:rsidR="001E7CAB" w:rsidRPr="00303F87">
        <w:rPr>
          <w:lang w:val="en-AU"/>
        </w:rPr>
        <w:t>see Supplemental Table S1</w:t>
      </w:r>
      <w:r w:rsidR="00F42AE8" w:rsidRPr="00303F87">
        <w:rPr>
          <w:lang w:val="en-AU"/>
        </w:rPr>
        <w:t>)</w:t>
      </w:r>
      <w:r w:rsidRPr="00303F87">
        <w:rPr>
          <w:lang w:val="en-AU"/>
        </w:rPr>
        <w:t>. PCRs were carried out using 1.5 units of Taq polymerase (Invitrogen), 1.5</w:t>
      </w:r>
      <w:r w:rsidR="009341CE">
        <w:rPr>
          <w:lang w:val="en-AU"/>
        </w:rPr>
        <w:t xml:space="preserve"> </w:t>
      </w:r>
      <w:r w:rsidRPr="00303F87">
        <w:rPr>
          <w:lang w:val="en-AU"/>
        </w:rPr>
        <w:t>mM MgCl</w:t>
      </w:r>
      <w:r w:rsidRPr="00303F87">
        <w:rPr>
          <w:vertAlign w:val="subscript"/>
          <w:lang w:val="en-AU"/>
        </w:rPr>
        <w:t>2</w:t>
      </w:r>
      <w:r w:rsidRPr="00303F87">
        <w:rPr>
          <w:lang w:val="en-AU"/>
        </w:rPr>
        <w:t>, 0.8</w:t>
      </w:r>
      <w:r w:rsidR="009341CE">
        <w:rPr>
          <w:lang w:val="en-AU"/>
        </w:rPr>
        <w:t xml:space="preserve"> </w:t>
      </w:r>
      <w:r w:rsidRPr="00303F87">
        <w:rPr>
          <w:lang w:val="en-AU"/>
        </w:rPr>
        <w:t>mM dNTPs (Invitrogen), and 0.2</w:t>
      </w:r>
      <w:r w:rsidR="009341CE">
        <w:rPr>
          <w:lang w:val="en-AU"/>
        </w:rPr>
        <w:t xml:space="preserve"> </w:t>
      </w:r>
      <w:r w:rsidRPr="00303F87">
        <w:rPr>
          <w:lang w:val="en-AU"/>
        </w:rPr>
        <w:t></w:t>
      </w:r>
      <w:r w:rsidRPr="00303F87">
        <w:rPr>
          <w:bCs/>
          <w:lang w:val="en-AU"/>
        </w:rPr>
        <w:t>M</w:t>
      </w:r>
      <w:r w:rsidRPr="00303F87">
        <w:rPr>
          <w:lang w:val="en-AU"/>
        </w:rPr>
        <w:t xml:space="preserve"> of each primer. RNA/DNA-free water (</w:t>
      </w:r>
      <w:r w:rsidR="00654D7B">
        <w:rPr>
          <w:lang w:val="en-AU"/>
        </w:rPr>
        <w:t>GIBCO</w:t>
      </w:r>
      <w:r w:rsidRPr="00303F87">
        <w:rPr>
          <w:lang w:val="en-AU"/>
        </w:rPr>
        <w:t xml:space="preserve">) was included as a negative control in all assays. PCR conditions for EGFP </w:t>
      </w:r>
      <w:r w:rsidRPr="00303F87">
        <w:rPr>
          <w:lang w:val="en-AU"/>
        </w:rPr>
        <w:lastRenderedPageBreak/>
        <w:t xml:space="preserve">amplification were as follows: initial cycle of 95ºC for 2 min, followed by 35 cycles of 15s at 94ºC, 15s at 54ºC, 30s at 72ºC, with a final step of 72ºC for 7 min. PCR conditions for </w:t>
      </w:r>
      <w:r w:rsidR="00714C45" w:rsidRPr="00303F87">
        <w:rPr>
          <w:bCs/>
          <w:lang w:val="en-AU"/>
        </w:rPr>
        <w:t>beta</w:t>
      </w:r>
      <w:r w:rsidRPr="00303F87">
        <w:rPr>
          <w:lang w:val="en-AU"/>
        </w:rPr>
        <w:t>-gal and sv40pA amplification were as follows: initial cycle of 95ºC for 2 min, followed by 35 cycles of 15s at 94ºC, 15s at 60ºC, 30s at 72ºC, with a final step of 72ºC for 7 min. PCR products were resolved on 1% agarose gels and when indicated, amplified bands were excised, purified, cloned in pGEMT-Easy (Promega) and sequenced to ensure identity of amplified products.</w:t>
      </w:r>
    </w:p>
    <w:p w14:paraId="0AF0CB49" w14:textId="77777777" w:rsidR="000E0946" w:rsidRPr="00303F87" w:rsidRDefault="000E0946" w:rsidP="00714C45">
      <w:pPr>
        <w:pStyle w:val="Legend"/>
        <w:spacing w:after="120" w:line="480" w:lineRule="auto"/>
        <w:jc w:val="both"/>
        <w:rPr>
          <w:b/>
          <w:i/>
          <w:lang w:val="en-AU"/>
        </w:rPr>
      </w:pPr>
      <w:r w:rsidRPr="00303F87">
        <w:rPr>
          <w:b/>
          <w:i/>
          <w:lang w:val="en-AU"/>
        </w:rPr>
        <w:t>Quantitative PCR</w:t>
      </w:r>
    </w:p>
    <w:p w14:paraId="23B8C93B" w14:textId="66E631D7" w:rsidR="000E0946" w:rsidRPr="00303F87" w:rsidRDefault="000E0946" w:rsidP="00854B50">
      <w:pPr>
        <w:pStyle w:val="Legend"/>
        <w:spacing w:after="120" w:line="480" w:lineRule="auto"/>
        <w:ind w:firstLine="708"/>
        <w:jc w:val="both"/>
        <w:rPr>
          <w:lang w:val="en-AU"/>
        </w:rPr>
      </w:pPr>
      <w:r w:rsidRPr="00303F87">
        <w:rPr>
          <w:lang w:val="en-AU"/>
        </w:rPr>
        <w:t xml:space="preserve">Quantitative PCR experiments were performed using a StepOne Real-Time PCR System (Applied Biosystems) and GoTaq qPCR MasterMix (Promega). Standard curves were performed </w:t>
      </w:r>
      <w:r w:rsidR="00CA4BB5">
        <w:rPr>
          <w:lang w:val="en-AU"/>
        </w:rPr>
        <w:t>using</w:t>
      </w:r>
      <w:r w:rsidRPr="00303F87">
        <w:rPr>
          <w:lang w:val="en-AU"/>
        </w:rPr>
        <w:t xml:space="preserve"> serial dilutions of the quantified amplicon, and primer pair efficiency was verified by linear regression. Quantitative PCR reactions were carried out using 40 ng of genomic DNA. To minimize calculation errors, in each qPCR we determined the copy number of the 5S ribosomal RNA gene, as there are 47 copies in the human genome </w:t>
      </w:r>
      <w:r w:rsidR="00760A16" w:rsidRPr="00303F87">
        <w:rPr>
          <w:lang w:val="en-AU"/>
        </w:rPr>
        <w:fldChar w:fldCharType="begin">
          <w:fldData xml:space="preserve">PEVuZE5vdGU+PENpdGU+PEF1dGhvcj5NdW90cmk8L0F1dGhvcj48WWVhcj4yMDEwPC9ZZWFyPjxS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</w:fldData>
        </w:fldChar>
      </w:r>
      <w:r w:rsidR="00B26F7E">
        <w:rPr>
          <w:lang w:val="en-AU"/>
        </w:rPr>
        <w:instrText xml:space="preserve"> ADDIN EN.CITE </w:instrText>
      </w:r>
      <w:r w:rsidR="00B26F7E">
        <w:rPr>
          <w:lang w:val="en-AU"/>
        </w:rPr>
        <w:fldChar w:fldCharType="begin">
          <w:fldData xml:space="preserve">PEVuZE5vdGU+PENpdGU+PEF1dGhvcj5NdW90cmk8L0F1dGhvcj48WWVhcj4yMDEwPC9ZZWFyPjxS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</w:fldData>
        </w:fldChar>
      </w:r>
      <w:r w:rsidR="00B26F7E">
        <w:rPr>
          <w:lang w:val="en-AU"/>
        </w:rPr>
        <w:instrText xml:space="preserve"> ADDIN EN.CITE.DATA </w:instrText>
      </w:r>
      <w:r w:rsidR="00B26F7E">
        <w:rPr>
          <w:lang w:val="en-AU"/>
        </w:rPr>
      </w:r>
      <w:r w:rsidR="00B26F7E">
        <w:rPr>
          <w:lang w:val="en-AU"/>
        </w:rPr>
        <w:fldChar w:fldCharType="end"/>
      </w:r>
      <w:r w:rsidR="00760A16" w:rsidRPr="00303F87">
        <w:rPr>
          <w:lang w:val="en-AU"/>
        </w:rPr>
      </w:r>
      <w:r w:rsidR="00760A16" w:rsidRPr="00303F87">
        <w:rPr>
          <w:lang w:val="en-AU"/>
        </w:rPr>
        <w:fldChar w:fldCharType="separate"/>
      </w:r>
      <w:r w:rsidR="00760A16" w:rsidRPr="00303F87">
        <w:rPr>
          <w:noProof/>
          <w:lang w:val="en-AU"/>
        </w:rPr>
        <w:t>(</w:t>
      </w:r>
      <w:hyperlink w:anchor="_ENREF_21" w:tooltip="Muotri, 2010 #38" w:history="1">
        <w:r w:rsidR="00B26F7E" w:rsidRPr="00303F87">
          <w:rPr>
            <w:noProof/>
            <w:lang w:val="en-AU"/>
          </w:rPr>
          <w:t>Muotri et al. 2010</w:t>
        </w:r>
      </w:hyperlink>
      <w:r w:rsidR="00760A16" w:rsidRPr="00303F87">
        <w:rPr>
          <w:noProof/>
          <w:lang w:val="en-AU"/>
        </w:rPr>
        <w:t>)</w:t>
      </w:r>
      <w:r w:rsidR="00760A16" w:rsidRPr="00303F87">
        <w:rPr>
          <w:lang w:val="en-AU"/>
        </w:rPr>
        <w:fldChar w:fldCharType="end"/>
      </w:r>
      <w:r w:rsidRPr="00303F87">
        <w:rPr>
          <w:lang w:val="en-AU"/>
        </w:rPr>
        <w:t xml:space="preserve">. To calculate the copy number of L1-EGFP sequences, we validated and used qPCR primers from </w:t>
      </w:r>
      <w:r w:rsidR="00760A16" w:rsidRPr="00303F87">
        <w:rPr>
          <w:lang w:val="en-AU"/>
        </w:rPr>
        <w:fldChar w:fldCharType="begin"/>
      </w:r>
      <w:r w:rsidR="00B26F7E">
        <w:rPr>
          <w:lang w:val="en-AU"/>
        </w:rPr>
        <w:instrText xml:space="preserve"> ADDIN EN.CITE &lt;EndNote&gt;&lt;Cite&gt;&lt;Author&gt;Giorgi&lt;/Author&gt;&lt;Year&gt;2011&lt;/Year&gt;&lt;RecNum&gt;74&lt;/RecNum&gt;&lt;DisplayText&gt;(Giorgi et al. 2011)&lt;/DisplayText&gt;&lt;record&gt;&lt;rec-number&gt;74&lt;/rec-number&gt;&lt;foreign-keys&gt;&lt;key app="EN" db-id="ssde20dflpxswdeat27vf9vxdfwzxwsrt5fx" timestamp="1476982298"&gt;74&lt;/key&gt;&lt;/foreign-keys&gt;&lt;ref-type name="Journal Article"&gt;17&lt;/ref-type&gt;&lt;contributors&gt;&lt;authors&gt;&lt;author&gt;Giorgi, G.&lt;/author&gt;&lt;author&gt;Marcantonio, P.&lt;/author&gt;&lt;author&gt;Del Re, B.&lt;/author&gt;&lt;/authors&gt;&lt;/contributors&gt;&lt;auth-address&gt;Department of Experimental Evolutionary Biology, University of Bologna, Bologna, Italy.&lt;/auth-address&gt;&lt;titles&gt;&lt;title&gt;LINE-1 retrotransposition in human neuroblastoma cells is affected by oxidative stress&lt;/title&gt;&lt;secondary-title&gt;Cell Tissue Res&lt;/secondary-title&gt;&lt;alt-title&gt;Cell and tissue research&lt;/alt-title&gt;&lt;/titles&gt;&lt;periodical&gt;&lt;full-title&gt;Cell Tissue Res&lt;/full-title&gt;&lt;abbr-1&gt;Cell and tissue research&lt;/abbr-1&gt;&lt;/periodical&gt;&lt;alt-periodical&gt;&lt;full-title&gt;Cell Tissue Res&lt;/full-title&gt;&lt;abbr-1&gt;Cell and tissue research&lt;/abbr-1&gt;&lt;/alt-periodical&gt;&lt;pages&gt;383-91&lt;/pages&gt;&lt;volume&gt;346&lt;/volume&gt;&lt;number&gt;3&lt;/number&gt;&lt;edition&gt;2011/12/14&lt;/edition&gt;&lt;keywords&gt;&lt;keyword&gt;Cells, Cultured&lt;/keyword&gt;&lt;keyword&gt;Humans&lt;/keyword&gt;&lt;keyword&gt;*Long Interspersed Nucleotide Elements&lt;/keyword&gt;&lt;keyword&gt;Neuroblastoma/*genetics/*metabolism&lt;/keyword&gt;&lt;keyword&gt;Oxidative Stress/genetics&lt;/keyword&gt;&lt;keyword&gt;*Retroelements&lt;/keyword&gt;&lt;keyword&gt;Transfection&lt;/keyword&gt;&lt;/keywords&gt;&lt;dates&gt;&lt;year&gt;2011&lt;/year&gt;&lt;pub-dates&gt;&lt;date&gt;Dec&lt;/date&gt;&lt;/pub-dates&gt;&lt;/dates&gt;&lt;isbn&gt;1432-0878 (Electronic)&amp;#xD;0302-766X (Linking)&lt;/isbn&gt;&lt;accession-num&gt;22160459&lt;/accession-num&gt;&lt;work-type&gt;Research Support, Non-U.S. Gov&amp;apos;t&lt;/work-type&gt;&lt;urls&gt;&lt;related-urls&gt;&lt;url&gt;http://www.ncbi.nlm.nih.gov/pubmed/22160459&lt;/url&gt;&lt;/related-urls&gt;&lt;/urls&gt;&lt;electronic-resource-num&gt;10.1007/s00441-011-1289-0&lt;/electronic-resource-num&gt;&lt;language&gt;eng&lt;/language&gt;&lt;/record&gt;&lt;/Cite&gt;&lt;/EndNote&gt;</w:instrText>
      </w:r>
      <w:r w:rsidR="00760A16" w:rsidRPr="00303F87">
        <w:rPr>
          <w:lang w:val="en-AU"/>
        </w:rPr>
        <w:fldChar w:fldCharType="separate"/>
      </w:r>
      <w:r w:rsidR="00760A16" w:rsidRPr="00303F87">
        <w:rPr>
          <w:noProof/>
          <w:lang w:val="en-AU"/>
        </w:rPr>
        <w:t>(</w:t>
      </w:r>
      <w:hyperlink w:anchor="_ENREF_11" w:tooltip="Giorgi, 2011 #74" w:history="1">
        <w:r w:rsidR="00B26F7E" w:rsidRPr="00303F87">
          <w:rPr>
            <w:noProof/>
            <w:lang w:val="en-AU"/>
          </w:rPr>
          <w:t>Giorgi et al. 2011</w:t>
        </w:r>
      </w:hyperlink>
      <w:r w:rsidR="00760A16" w:rsidRPr="00303F87">
        <w:rPr>
          <w:noProof/>
          <w:lang w:val="en-AU"/>
        </w:rPr>
        <w:t>)</w:t>
      </w:r>
      <w:r w:rsidR="00760A16" w:rsidRPr="00303F87">
        <w:rPr>
          <w:lang w:val="en-AU"/>
        </w:rPr>
        <w:fldChar w:fldCharType="end"/>
      </w:r>
      <w:r w:rsidRPr="00303F87">
        <w:rPr>
          <w:lang w:val="en-AU"/>
        </w:rPr>
        <w:t xml:space="preserve">; in calculations, we considered that a normal </w:t>
      </w:r>
      <w:r w:rsidR="00654D7B" w:rsidRPr="00303F87">
        <w:rPr>
          <w:lang w:val="en-AU"/>
        </w:rPr>
        <w:t>diploid</w:t>
      </w:r>
      <w:r w:rsidRPr="00303F87">
        <w:rPr>
          <w:lang w:val="en-AU"/>
        </w:rPr>
        <w:t xml:space="preserve"> cell contains 6.6pg of gDNA </w:t>
      </w:r>
      <w:r w:rsidR="00760A16" w:rsidRPr="00303F87">
        <w:rPr>
          <w:lang w:val="en-AU"/>
        </w:rPr>
        <w:fldChar w:fldCharType="begin"/>
      </w:r>
      <w:r w:rsidR="00B26F7E">
        <w:rPr>
          <w:lang w:val="en-AU"/>
        </w:rPr>
        <w:instrText xml:space="preserve"> ADDIN EN.CITE &lt;EndNote&gt;&lt;Cite&gt;&lt;Author&gt;Coufal&lt;/Author&gt;&lt;Year&gt;2009&lt;/Year&gt;&lt;RecNum&gt;36&lt;/RecNum&gt;&lt;DisplayText&gt;(Coufal et al. 2009)&lt;/DisplayText&gt;&lt;record&gt;&lt;rec-number&gt;36&lt;/rec-number&gt;&lt;foreign-keys&gt;&lt;key app="EN" db-id="ssde20dflpxswdeat27vf9vxdfwzxwsrt5fx" timestamp="1476982297"&gt;36&lt;/key&gt;&lt;/foreign-keys&gt;&lt;ref-type name="Journal Article"&gt;17&lt;/ref-type&gt;&lt;contributors&gt;&lt;authors&gt;&lt;author&gt;Coufal, N. G.&lt;/author&gt;&lt;author&gt;Garcia-Perez, J. L.&lt;/author&gt;&lt;author&gt;Peng, G.E.&lt;/author&gt;&lt;author&gt;Yeo, G.W.&lt;/author&gt;&lt;author&gt;Mu, Y.&lt;/author&gt;&lt;author&gt;Lovci, M.T.&lt;/author&gt;&lt;author&gt;Morell, M.&lt;/author&gt;&lt;author&gt;O&amp;apos;Shea, K. S.&lt;/author&gt;&lt;author&gt;Moran, J. V.&lt;/author&gt;&lt;author&gt;Gage, F. H.&lt;/author&gt;&lt;/authors&gt;&lt;/contributors&gt;&lt;titles&gt;&lt;title&gt;L1 retrotransposition in human neural progenitor cells&lt;/title&gt;&lt;secondary-title&gt;Nature&lt;/secondary-title&gt;&lt;/titles&gt;&lt;periodical&gt;&lt;full-title&gt;Nature&lt;/full-title&gt;&lt;/periodical&gt;&lt;pages&gt;1127-31&lt;/pages&gt;&lt;volume&gt;460&lt;/volume&gt;&lt;number&gt;7259&lt;/number&gt;&lt;dates&gt;&lt;year&gt;2009&lt;/year&gt;&lt;/dates&gt;&lt;urls&gt;&lt;/urls&gt;&lt;/record&gt;&lt;/Cite&gt;&lt;/EndNote&gt;</w:instrText>
      </w:r>
      <w:r w:rsidR="00760A16" w:rsidRPr="00303F87">
        <w:rPr>
          <w:lang w:val="en-AU"/>
        </w:rPr>
        <w:fldChar w:fldCharType="separate"/>
      </w:r>
      <w:r w:rsidR="00760A16" w:rsidRPr="00303F87">
        <w:rPr>
          <w:noProof/>
          <w:lang w:val="en-AU"/>
        </w:rPr>
        <w:t>(</w:t>
      </w:r>
      <w:hyperlink w:anchor="_ENREF_7" w:tooltip="Coufal, 2009 #36" w:history="1">
        <w:r w:rsidR="00B26F7E" w:rsidRPr="00303F87">
          <w:rPr>
            <w:noProof/>
            <w:lang w:val="en-AU"/>
          </w:rPr>
          <w:t>Coufal et al. 2009</w:t>
        </w:r>
      </w:hyperlink>
      <w:r w:rsidR="00760A16" w:rsidRPr="00303F87">
        <w:rPr>
          <w:noProof/>
          <w:lang w:val="en-AU"/>
        </w:rPr>
        <w:t>)</w:t>
      </w:r>
      <w:r w:rsidR="00760A16" w:rsidRPr="00303F87">
        <w:rPr>
          <w:lang w:val="en-AU"/>
        </w:rPr>
        <w:fldChar w:fldCharType="end"/>
      </w:r>
      <w:r w:rsidRPr="00303F87">
        <w:rPr>
          <w:lang w:val="en-AU"/>
        </w:rPr>
        <w:t xml:space="preserve">. Results are shown as the number of L1-EGFP copies per every 100 cells. To compare insertion rates between different samples, we normalized L1-EGFP copy number values obtained with qPCR primers directed to: the SV40 sequence present in all DNA constructs (in plasmid transfection experiments) or to the </w:t>
      </w:r>
      <w:r w:rsidR="00714C45" w:rsidRPr="00303F87">
        <w:rPr>
          <w:bCs/>
          <w:lang w:val="en-AU"/>
        </w:rPr>
        <w:t>beta</w:t>
      </w:r>
      <w:r w:rsidRPr="00303F87">
        <w:rPr>
          <w:lang w:val="en-AU"/>
        </w:rPr>
        <w:t xml:space="preserve">-gal sequence (in Ad-L1 transduction experiments). Primers sequences are listed </w:t>
      </w:r>
      <w:r w:rsidR="003D68AF" w:rsidRPr="00303F87">
        <w:rPr>
          <w:lang w:val="en-AU"/>
        </w:rPr>
        <w:t xml:space="preserve">in Supplemental Table S1 </w:t>
      </w:r>
      <w:r w:rsidR="002C301D" w:rsidRPr="00303F87">
        <w:rPr>
          <w:lang w:val="en-AU"/>
        </w:rPr>
        <w:t>and results</w:t>
      </w:r>
      <w:r w:rsidRPr="00303F87">
        <w:rPr>
          <w:lang w:val="en-AU"/>
        </w:rPr>
        <w:t xml:space="preserve"> were presented as mean </w:t>
      </w:r>
      <w:r w:rsidR="003D68AF" w:rsidRPr="00303F87">
        <w:rPr>
          <w:lang w:val="en-AU"/>
        </w:rPr>
        <w:t>+/-</w:t>
      </w:r>
      <w:r w:rsidRPr="00303F87">
        <w:rPr>
          <w:lang w:val="en-AU"/>
        </w:rPr>
        <w:t xml:space="preserve">SEM. Samples were compared utilizing a repeated measures one-way ANOVA with a Dunnett or Tukey post-test method. To compare two </w:t>
      </w:r>
      <w:r w:rsidRPr="00303F87">
        <w:rPr>
          <w:lang w:val="en-AU"/>
        </w:rPr>
        <w:lastRenderedPageBreak/>
        <w:t xml:space="preserve">groups, unpaired student’s </w:t>
      </w:r>
      <w:r w:rsidRPr="00303F87">
        <w:rPr>
          <w:i/>
          <w:lang w:val="en-AU"/>
        </w:rPr>
        <w:t>t</w:t>
      </w:r>
      <w:r w:rsidR="00B768C6" w:rsidRPr="00303F87">
        <w:rPr>
          <w:lang w:val="en-AU"/>
        </w:rPr>
        <w:t>-</w:t>
      </w:r>
      <w:r w:rsidRPr="00303F87">
        <w:rPr>
          <w:lang w:val="en-AU"/>
        </w:rPr>
        <w:t>test was applied. Statistically significant findings (p&lt;0.05) are indicated.</w:t>
      </w:r>
    </w:p>
    <w:p w14:paraId="030C9BD4" w14:textId="77777777" w:rsidR="000E0946" w:rsidRPr="00303F87" w:rsidRDefault="000E0946" w:rsidP="00714C45">
      <w:pPr>
        <w:pStyle w:val="Legend"/>
        <w:spacing w:after="120" w:line="480" w:lineRule="auto"/>
        <w:jc w:val="both"/>
        <w:rPr>
          <w:b/>
          <w:i/>
          <w:lang w:val="en-AU"/>
        </w:rPr>
      </w:pPr>
      <w:r w:rsidRPr="00303F87">
        <w:rPr>
          <w:b/>
          <w:i/>
          <w:lang w:val="en-AU"/>
        </w:rPr>
        <w:t>RNA extraction and LINE-1 expression analyses by RT-qPCR and semi-quantitative RT-PCR.</w:t>
      </w:r>
    </w:p>
    <w:p w14:paraId="15C2BAC2" w14:textId="69492CBE" w:rsidR="000E0946" w:rsidRPr="00303F87" w:rsidRDefault="000E0946" w:rsidP="00854B50">
      <w:pPr>
        <w:pStyle w:val="Legend"/>
        <w:spacing w:after="120" w:line="480" w:lineRule="auto"/>
        <w:ind w:firstLine="708"/>
        <w:jc w:val="both"/>
        <w:rPr>
          <w:lang w:val="en-AU"/>
        </w:rPr>
      </w:pPr>
      <w:r w:rsidRPr="00303F87">
        <w:rPr>
          <w:lang w:val="en-AU"/>
        </w:rPr>
        <w:t>Total RNA was extracted from cells using Trizol (Invitrogen) following the manufacture’s instructions. Next, 1</w:t>
      </w:r>
      <w:r w:rsidRPr="00303F87">
        <w:rPr>
          <w:rFonts w:ascii="Symbol" w:hAnsi="Symbol"/>
          <w:lang w:val="en-AU"/>
        </w:rPr>
        <w:t></w:t>
      </w:r>
      <w:r w:rsidRPr="00303F87">
        <w:rPr>
          <w:lang w:val="en-AU"/>
        </w:rPr>
        <w:t xml:space="preserve">g of total RNA was treated twice with RNase-free DNaseI (Invitrogen) to avoid cross-contamination of genomic DNA as described </w:t>
      </w:r>
      <w:r w:rsidR="00760A16" w:rsidRPr="00303F87">
        <w:rPr>
          <w:lang w:val="en-AU"/>
        </w:rPr>
        <w:fldChar w:fldCharType="begin"/>
      </w:r>
      <w:r w:rsidR="00B26F7E">
        <w:rPr>
          <w:lang w:val="en-AU"/>
        </w:rPr>
        <w:instrText xml:space="preserve"> ADDIN EN.CITE &lt;EndNote&gt;&lt;Cite&gt;&lt;Author&gt;Munoz-Lopez&lt;/Author&gt;&lt;Year&gt;2012&lt;/Year&gt;&lt;RecNum&gt;48&lt;/RecNum&gt;&lt;DisplayText&gt;(Munoz-Lopez et al. 2012)&lt;/DisplayText&gt;&lt;record&gt;&lt;rec-number&gt;48&lt;/rec-number&gt;&lt;foreign-keys&gt;&lt;key app="EN" db-id="ssde20dflpxswdeat27vf9vxdfwzxwsrt5fx" timestamp="1476982297"&gt;48&lt;/key&gt;&lt;/foreign-keys&gt;&lt;ref-type name="Journal Article"&gt;17&lt;/ref-type&gt;&lt;contributors&gt;&lt;authors&gt;&lt;author&gt;Munoz-Lopez, M.&lt;/author&gt;&lt;author&gt;Garcia-Canadas, M.&lt;/author&gt;&lt;author&gt;Macia, A.&lt;/author&gt;&lt;author&gt;Morell, S.&lt;/author&gt;&lt;author&gt;Garcia-Perez, J. L.&lt;/author&gt;&lt;/authors&gt;&lt;/contributors&gt;&lt;auth-address&gt;Andalusian Stem Cell Bank, Consejeria de Salud Junta de Andalucia, Seville, Spain.&lt;/auth-address&gt;&lt;titles&gt;&lt;title&gt;Analysis of LINE-1 expression in human pluripotent cells&lt;/title&gt;&lt;secondary-title&gt;Methods Mol Biol&lt;/secondary-title&gt;&lt;alt-title&gt;Methods in molecular biology&lt;/alt-title&gt;&lt;/titles&gt;&lt;periodical&gt;&lt;full-title&gt;Methods Mol Biol&lt;/full-title&gt;&lt;abbr-1&gt;Methods in molecular biology&lt;/abbr-1&gt;&lt;/periodical&gt;&lt;alt-periodical&gt;&lt;full-title&gt;Methods Mol Biol&lt;/full-title&gt;&lt;abbr-1&gt;Methods in molecular biology&lt;/abbr-1&gt;&lt;/alt-periodical&gt;&lt;pages&gt;113-25&lt;/pages&gt;&lt;volume&gt;873&lt;/volume&gt;&lt;keywords&gt;&lt;keyword&gt;Blotting, Western&lt;/keyword&gt;&lt;keyword&gt;DNA Methylation/genetics&lt;/keyword&gt;&lt;keyword&gt;Embryonic Stem Cells/metabolism&lt;/keyword&gt;&lt;keyword&gt;Humans&lt;/keyword&gt;&lt;keyword&gt;Induced Pluripotent Stem Cells/metabolism&lt;/keyword&gt;&lt;keyword&gt;*Long Interspersed Nucleotide Elements/genetics&lt;/keyword&gt;&lt;keyword&gt;Real-Time Polymerase Chain Reaction&lt;/keyword&gt;&lt;keyword&gt;Retroelements/genetics&lt;/keyword&gt;&lt;/keywords&gt;&lt;dates&gt;&lt;year&gt;2012&lt;/year&gt;&lt;/dates&gt;&lt;isbn&gt;1940-6029 (Electronic)&amp;#xD;1064-3745 (Linking)&lt;/isbn&gt;&lt;accession-num&gt;22528351&lt;/accession-num&gt;&lt;urls&gt;&lt;related-urls&gt;&lt;url&gt;http://www.ncbi.nlm.nih.gov/pubmed/22528351&lt;/url&gt;&lt;/related-urls&gt;&lt;/urls&gt;&lt;electronic-resource-num&gt;10.1007/978-1-61779-794-1_7&lt;/electronic-resource-num&gt;&lt;/record&gt;&lt;/Cite&gt;&lt;/EndNote&gt;</w:instrText>
      </w:r>
      <w:r w:rsidR="00760A16" w:rsidRPr="00303F87">
        <w:rPr>
          <w:lang w:val="en-AU"/>
        </w:rPr>
        <w:fldChar w:fldCharType="separate"/>
      </w:r>
      <w:r w:rsidR="00760A16" w:rsidRPr="00303F87">
        <w:rPr>
          <w:noProof/>
          <w:lang w:val="en-AU"/>
        </w:rPr>
        <w:t>(</w:t>
      </w:r>
      <w:hyperlink w:anchor="_ENREF_20" w:tooltip="Munoz-Lopez, 2012 #48" w:history="1">
        <w:r w:rsidR="00B26F7E" w:rsidRPr="00303F87">
          <w:rPr>
            <w:noProof/>
            <w:lang w:val="en-AU"/>
          </w:rPr>
          <w:t>Munoz-Lopez et al. 2012</w:t>
        </w:r>
      </w:hyperlink>
      <w:r w:rsidR="00760A16" w:rsidRPr="00303F87">
        <w:rPr>
          <w:noProof/>
          <w:lang w:val="en-AU"/>
        </w:rPr>
        <w:t>)</w:t>
      </w:r>
      <w:r w:rsidR="00760A16" w:rsidRPr="00303F87">
        <w:rPr>
          <w:lang w:val="en-AU"/>
        </w:rPr>
        <w:fldChar w:fldCharType="end"/>
      </w:r>
      <w:r w:rsidRPr="00303F87">
        <w:rPr>
          <w:lang w:val="en-AU"/>
        </w:rPr>
        <w:t xml:space="preserve">. Then, a High-Capacity cDNA Reverse Transcription kit (Applied Biosystems) was used to generate cDNAs. Duplicates samples were analyzed in a StepOne Real-Time PCR System (Applied Biosystems) using GoTaq qPCR MasterMix (Promega). </w:t>
      </w:r>
    </w:p>
    <w:p w14:paraId="6A83546E" w14:textId="08F936B0" w:rsidR="000E0946" w:rsidRPr="00303F87" w:rsidRDefault="000E0946" w:rsidP="00854B50">
      <w:pPr>
        <w:pStyle w:val="Legend"/>
        <w:spacing w:after="120" w:line="480" w:lineRule="auto"/>
        <w:ind w:firstLine="708"/>
        <w:jc w:val="both"/>
        <w:rPr>
          <w:lang w:val="en-AU"/>
        </w:rPr>
      </w:pPr>
      <w:r w:rsidRPr="00303F87">
        <w:rPr>
          <w:lang w:val="en-AU"/>
        </w:rPr>
        <w:t>We routinely used two sets of primers to analyze endogenous L1 expression by RT-qPCR</w:t>
      </w:r>
      <w:r w:rsidR="00854B50">
        <w:rPr>
          <w:lang w:val="en-AU"/>
        </w:rPr>
        <w:t>: a pair</w:t>
      </w:r>
      <w:r w:rsidRPr="00303F87">
        <w:rPr>
          <w:lang w:val="en-AU"/>
        </w:rPr>
        <w:t xml:space="preserve"> directed against the L1Hs-5′UTR </w:t>
      </w:r>
      <w:r w:rsidRPr="00303F87">
        <w:rPr>
          <w:bCs/>
          <w:lang w:val="en-AU"/>
        </w:rPr>
        <w:t xml:space="preserve">(N-51 </w:t>
      </w:r>
      <w:r w:rsidR="005E6D63" w:rsidRPr="00303F87">
        <w:rPr>
          <w:bCs/>
          <w:lang w:val="en-AU"/>
        </w:rPr>
        <w:t>pair</w:t>
      </w:r>
      <w:r w:rsidR="005E6D63" w:rsidRPr="00303F87">
        <w:rPr>
          <w:lang w:val="en-AU"/>
        </w:rPr>
        <w:t>,</w:t>
      </w:r>
      <w:r w:rsidRPr="00303F87">
        <w:rPr>
          <w:lang w:val="en-AU"/>
        </w:rPr>
        <w:t xml:space="preserve"> to amplify a 67</w:t>
      </w:r>
      <w:r w:rsidR="002C301D">
        <w:rPr>
          <w:lang w:val="en-AU"/>
        </w:rPr>
        <w:t xml:space="preserve"> bp</w:t>
      </w:r>
      <w:r w:rsidRPr="00303F87">
        <w:rPr>
          <w:lang w:val="en-AU"/>
        </w:rPr>
        <w:t xml:space="preserve"> amplicon) </w:t>
      </w:r>
      <w:r w:rsidR="00854B50">
        <w:rPr>
          <w:lang w:val="en-AU"/>
        </w:rPr>
        <w:t>and a pair directed</w:t>
      </w:r>
      <w:r w:rsidRPr="00303F87">
        <w:rPr>
          <w:lang w:val="en-AU"/>
        </w:rPr>
        <w:t xml:space="preserve"> to L1Hs-ORF2 sequences (N-22 </w:t>
      </w:r>
      <w:r w:rsidR="005E6D63" w:rsidRPr="00303F87">
        <w:rPr>
          <w:lang w:val="en-AU"/>
        </w:rPr>
        <w:t xml:space="preserve">pair, </w:t>
      </w:r>
      <w:r w:rsidRPr="00303F87">
        <w:rPr>
          <w:lang w:val="en-AU"/>
        </w:rPr>
        <w:t>to amplify a 64</w:t>
      </w:r>
      <w:r w:rsidR="002C301D">
        <w:rPr>
          <w:lang w:val="en-AU"/>
        </w:rPr>
        <w:t xml:space="preserve"> </w:t>
      </w:r>
      <w:r w:rsidRPr="00303F87">
        <w:rPr>
          <w:lang w:val="en-AU"/>
        </w:rPr>
        <w:t xml:space="preserve">bp-long fragment); primers were designed using a consensus L1Hs sequence as described </w:t>
      </w:r>
      <w:r w:rsidR="00760A16" w:rsidRPr="00303F87">
        <w:rPr>
          <w:lang w:val="en-AU"/>
        </w:rPr>
        <w:fldChar w:fldCharType="begin">
          <w:fldData xml:space="preserve">PEVuZE5vdGU+PENpdGU+PEF1dGhvcj5Db3VmYWw8L0F1dGhvcj48WWVhcj4yMDA5PC9ZZWFyPjxS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</w:fldData>
        </w:fldChar>
      </w:r>
      <w:r w:rsidR="00B26F7E">
        <w:rPr>
          <w:lang w:val="en-AU"/>
        </w:rPr>
        <w:instrText xml:space="preserve"> ADDIN EN.CITE </w:instrText>
      </w:r>
      <w:r w:rsidR="00B26F7E">
        <w:rPr>
          <w:lang w:val="en-AU"/>
        </w:rPr>
        <w:fldChar w:fldCharType="begin">
          <w:fldData xml:space="preserve">PEVuZE5vdGU+PENpdGU+PEF1dGhvcj5Db3VmYWw8L0F1dGhvcj48WWVhcj4yMDA5PC9ZZWFyPjxS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</w:fldData>
        </w:fldChar>
      </w:r>
      <w:r w:rsidR="00B26F7E">
        <w:rPr>
          <w:lang w:val="en-AU"/>
        </w:rPr>
        <w:instrText xml:space="preserve"> ADDIN EN.CITE.DATA </w:instrText>
      </w:r>
      <w:r w:rsidR="00B26F7E">
        <w:rPr>
          <w:lang w:val="en-AU"/>
        </w:rPr>
      </w:r>
      <w:r w:rsidR="00B26F7E">
        <w:rPr>
          <w:lang w:val="en-AU"/>
        </w:rPr>
        <w:fldChar w:fldCharType="end"/>
      </w:r>
      <w:r w:rsidR="00760A16" w:rsidRPr="00303F87">
        <w:rPr>
          <w:lang w:val="en-AU"/>
        </w:rPr>
      </w:r>
      <w:r w:rsidR="00760A16" w:rsidRPr="00303F87">
        <w:rPr>
          <w:lang w:val="en-AU"/>
        </w:rPr>
        <w:fldChar w:fldCharType="separate"/>
      </w:r>
      <w:r w:rsidR="00760A16" w:rsidRPr="00303F87">
        <w:rPr>
          <w:noProof/>
          <w:lang w:val="en-AU"/>
        </w:rPr>
        <w:t>(</w:t>
      </w:r>
      <w:hyperlink w:anchor="_ENREF_7" w:tooltip="Coufal, 2009 #36" w:history="1">
        <w:r w:rsidR="00B26F7E" w:rsidRPr="00303F87">
          <w:rPr>
            <w:noProof/>
            <w:lang w:val="en-AU"/>
          </w:rPr>
          <w:t>Coufal et al. 2009</w:t>
        </w:r>
      </w:hyperlink>
      <w:r w:rsidR="00760A16" w:rsidRPr="00303F87">
        <w:rPr>
          <w:noProof/>
          <w:lang w:val="en-AU"/>
        </w:rPr>
        <w:t xml:space="preserve">; </w:t>
      </w:r>
      <w:hyperlink w:anchor="_ENREF_20" w:tooltip="Munoz-Lopez, 2012 #48" w:history="1">
        <w:r w:rsidR="00B26F7E" w:rsidRPr="00303F87">
          <w:rPr>
            <w:noProof/>
            <w:lang w:val="en-AU"/>
          </w:rPr>
          <w:t>Munoz-Lopez et al. 2012</w:t>
        </w:r>
      </w:hyperlink>
      <w:r w:rsidR="00760A16" w:rsidRPr="00303F87">
        <w:rPr>
          <w:noProof/>
          <w:lang w:val="en-AU"/>
        </w:rPr>
        <w:t xml:space="preserve">; </w:t>
      </w:r>
      <w:hyperlink w:anchor="_ENREF_38" w:tooltip="Wissing, 2012 #29" w:history="1">
        <w:r w:rsidR="00B26F7E" w:rsidRPr="00303F87">
          <w:rPr>
            <w:noProof/>
            <w:lang w:val="en-AU"/>
          </w:rPr>
          <w:t>Wissing et al. 2012</w:t>
        </w:r>
      </w:hyperlink>
      <w:r w:rsidR="00760A16" w:rsidRPr="00303F87">
        <w:rPr>
          <w:noProof/>
          <w:lang w:val="en-AU"/>
        </w:rPr>
        <w:t>)</w:t>
      </w:r>
      <w:r w:rsidR="00760A16" w:rsidRPr="00303F87">
        <w:rPr>
          <w:lang w:val="en-AU"/>
        </w:rPr>
        <w:fldChar w:fldCharType="end"/>
      </w:r>
      <w:r w:rsidR="005E6D63" w:rsidRPr="00303F87">
        <w:rPr>
          <w:lang w:val="en-AU"/>
        </w:rPr>
        <w:t xml:space="preserve"> (Supplemental Table S1)</w:t>
      </w:r>
      <w:r w:rsidRPr="00303F87">
        <w:rPr>
          <w:lang w:val="en-AU"/>
        </w:rPr>
        <w:t>. GADPH was used as internal normalization control. PCRs were carried out in 20</w:t>
      </w:r>
      <w:r w:rsidR="00FD0119">
        <w:rPr>
          <w:lang w:val="en-AU"/>
        </w:rPr>
        <w:t xml:space="preserve"> </w:t>
      </w:r>
      <w:r w:rsidRPr="00303F87">
        <w:rPr>
          <w:rFonts w:ascii="Symbol" w:hAnsi="Symbol"/>
          <w:lang w:val="en-AU"/>
        </w:rPr>
        <w:t></w:t>
      </w:r>
      <w:r w:rsidRPr="00303F87">
        <w:rPr>
          <w:lang w:val="en-AU"/>
        </w:rPr>
        <w:t>l reactions and using 0.15</w:t>
      </w:r>
      <w:r w:rsidR="00917D64">
        <w:rPr>
          <w:lang w:val="en-AU"/>
        </w:rPr>
        <w:t xml:space="preserve"> </w:t>
      </w:r>
      <w:r w:rsidRPr="00303F87">
        <w:rPr>
          <w:rFonts w:ascii="Symbol" w:hAnsi="Symbol"/>
          <w:lang w:val="en-AU"/>
        </w:rPr>
        <w:t></w:t>
      </w:r>
      <w:r w:rsidRPr="00303F87">
        <w:rPr>
          <w:lang w:val="en-AU"/>
        </w:rPr>
        <w:t>M of each primer. The run method was as follows: 2</w:t>
      </w:r>
      <w:r w:rsidR="004524BB">
        <w:rPr>
          <w:lang w:val="en-AU"/>
        </w:rPr>
        <w:t xml:space="preserve"> </w:t>
      </w:r>
      <w:r w:rsidRPr="00303F87">
        <w:rPr>
          <w:lang w:val="en-AU"/>
        </w:rPr>
        <w:t>min at 95ºC, 40 cycles of 15</w:t>
      </w:r>
      <w:r w:rsidR="004524BB">
        <w:rPr>
          <w:lang w:val="en-AU"/>
        </w:rPr>
        <w:t xml:space="preserve"> </w:t>
      </w:r>
      <w:r w:rsidRPr="00303F87">
        <w:rPr>
          <w:lang w:val="en-AU"/>
        </w:rPr>
        <w:t>s</w:t>
      </w:r>
      <w:r w:rsidR="004524BB">
        <w:rPr>
          <w:lang w:val="en-AU"/>
        </w:rPr>
        <w:t>ec</w:t>
      </w:r>
      <w:r w:rsidRPr="00303F87">
        <w:rPr>
          <w:lang w:val="en-AU"/>
        </w:rPr>
        <w:t xml:space="preserve"> at 95ºC followed by 30</w:t>
      </w:r>
      <w:r w:rsidR="004524BB">
        <w:rPr>
          <w:lang w:val="en-AU"/>
        </w:rPr>
        <w:t xml:space="preserve"> </w:t>
      </w:r>
      <w:r w:rsidR="004524BB" w:rsidRPr="00303F87">
        <w:rPr>
          <w:lang w:val="en-AU"/>
        </w:rPr>
        <w:t>s</w:t>
      </w:r>
      <w:r w:rsidR="004524BB">
        <w:rPr>
          <w:lang w:val="en-AU"/>
        </w:rPr>
        <w:t>ec</w:t>
      </w:r>
      <w:r w:rsidRPr="00303F87">
        <w:rPr>
          <w:lang w:val="en-AU"/>
        </w:rPr>
        <w:t xml:space="preserve"> at 57ºC and 30</w:t>
      </w:r>
      <w:r w:rsidR="004524BB">
        <w:rPr>
          <w:lang w:val="en-AU"/>
        </w:rPr>
        <w:t xml:space="preserve"> </w:t>
      </w:r>
      <w:r w:rsidR="004524BB" w:rsidRPr="00303F87">
        <w:rPr>
          <w:lang w:val="en-AU"/>
        </w:rPr>
        <w:t>s</w:t>
      </w:r>
      <w:r w:rsidR="004524BB">
        <w:rPr>
          <w:lang w:val="en-AU"/>
        </w:rPr>
        <w:t>ec</w:t>
      </w:r>
      <w:r w:rsidRPr="00303F87">
        <w:rPr>
          <w:lang w:val="en-AU"/>
        </w:rPr>
        <w:t xml:space="preserve"> at 72ºC, and a melting curve was performed to confirm the identity of the amplified product. </w:t>
      </w:r>
    </w:p>
    <w:p w14:paraId="4B4AFA65" w14:textId="78FAFAC3" w:rsidR="000E0946" w:rsidRPr="00303F87" w:rsidRDefault="000E0946" w:rsidP="00DA3153">
      <w:pPr>
        <w:pStyle w:val="Legend"/>
        <w:spacing w:after="120" w:line="480" w:lineRule="auto"/>
        <w:ind w:firstLine="708"/>
        <w:jc w:val="both"/>
        <w:rPr>
          <w:lang w:val="en-AU"/>
        </w:rPr>
      </w:pPr>
      <w:r w:rsidRPr="00303F87">
        <w:rPr>
          <w:lang w:val="en-AU"/>
        </w:rPr>
        <w:t>In semi-quantitative RT-PCR experiments, we used a set of primers that amplify a 236 bp-long fragment of LINE-1 ORF1 sequences (</w:t>
      </w:r>
      <w:r w:rsidR="00DA3153">
        <w:rPr>
          <w:lang w:val="en-AU"/>
        </w:rPr>
        <w:t xml:space="preserve">primers </w:t>
      </w:r>
      <w:r w:rsidRPr="00303F87">
        <w:rPr>
          <w:lang w:val="en-AU"/>
        </w:rPr>
        <w:t>ORF1Fwd and ORF1Rev</w:t>
      </w:r>
      <w:r w:rsidR="00DA3153">
        <w:rPr>
          <w:lang w:val="en-AU"/>
        </w:rPr>
        <w:t>, See Supplemental Table S1</w:t>
      </w:r>
      <w:r w:rsidRPr="00303F87">
        <w:rPr>
          <w:lang w:val="en-AU"/>
        </w:rPr>
        <w:t xml:space="preserve">) as described </w:t>
      </w:r>
      <w:r w:rsidR="00760A16" w:rsidRPr="00303F87">
        <w:rPr>
          <w:lang w:val="en-AU"/>
        </w:rPr>
        <w:fldChar w:fldCharType="begin">
          <w:fldData xml:space="preserve">PEVuZE5vdGU+PENpdGU+PEF1dGhvcj5HYXJjaWEtUGVyZXo8L0F1dGhvcj48WWVhcj4yMDA3PC9Z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</w:fldData>
        </w:fldChar>
      </w:r>
      <w:r w:rsidR="00B26F7E">
        <w:rPr>
          <w:lang w:val="en-AU"/>
        </w:rPr>
        <w:instrText xml:space="preserve"> ADDIN EN.CITE </w:instrText>
      </w:r>
      <w:r w:rsidR="00B26F7E">
        <w:rPr>
          <w:lang w:val="en-AU"/>
        </w:rPr>
        <w:fldChar w:fldCharType="begin">
          <w:fldData xml:space="preserve">PEVuZE5vdGU+PENpdGU+PEF1dGhvcj5HYXJjaWEtUGVyZXo8L0F1dGhvcj48WWVhcj4yMDA3PC9Z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</w:fldData>
        </w:fldChar>
      </w:r>
      <w:r w:rsidR="00B26F7E">
        <w:rPr>
          <w:lang w:val="en-AU"/>
        </w:rPr>
        <w:instrText xml:space="preserve"> ADDIN EN.CITE.DATA </w:instrText>
      </w:r>
      <w:r w:rsidR="00B26F7E">
        <w:rPr>
          <w:lang w:val="en-AU"/>
        </w:rPr>
      </w:r>
      <w:r w:rsidR="00B26F7E">
        <w:rPr>
          <w:lang w:val="en-AU"/>
        </w:rPr>
        <w:fldChar w:fldCharType="end"/>
      </w:r>
      <w:r w:rsidR="00760A16" w:rsidRPr="00303F87">
        <w:rPr>
          <w:lang w:val="en-AU"/>
        </w:rPr>
      </w:r>
      <w:r w:rsidR="00760A16" w:rsidRPr="00303F87">
        <w:rPr>
          <w:lang w:val="en-AU"/>
        </w:rPr>
        <w:fldChar w:fldCharType="separate"/>
      </w:r>
      <w:r w:rsidR="00760A16" w:rsidRPr="00303F87">
        <w:rPr>
          <w:noProof/>
          <w:lang w:val="en-AU"/>
        </w:rPr>
        <w:t>(</w:t>
      </w:r>
      <w:hyperlink w:anchor="_ENREF_9" w:tooltip="Garcia-Perez, 2007 #26" w:history="1">
        <w:r w:rsidR="00B26F7E" w:rsidRPr="00303F87">
          <w:rPr>
            <w:noProof/>
            <w:lang w:val="en-AU"/>
          </w:rPr>
          <w:t>Garcia-Perez et al. 2007</w:t>
        </w:r>
      </w:hyperlink>
      <w:r w:rsidR="00760A16" w:rsidRPr="00303F87">
        <w:rPr>
          <w:noProof/>
          <w:lang w:val="en-AU"/>
        </w:rPr>
        <w:t xml:space="preserve">; </w:t>
      </w:r>
      <w:hyperlink w:anchor="_ENREF_20" w:tooltip="Munoz-Lopez, 2012 #48" w:history="1">
        <w:r w:rsidR="00B26F7E" w:rsidRPr="00303F87">
          <w:rPr>
            <w:noProof/>
            <w:lang w:val="en-AU"/>
          </w:rPr>
          <w:t xml:space="preserve">Munoz-Lopez et al. </w:t>
        </w:r>
        <w:r w:rsidR="00B26F7E" w:rsidRPr="00303F87">
          <w:rPr>
            <w:noProof/>
            <w:lang w:val="en-AU"/>
          </w:rPr>
          <w:lastRenderedPageBreak/>
          <w:t>2012</w:t>
        </w:r>
      </w:hyperlink>
      <w:r w:rsidR="00760A16" w:rsidRPr="00303F87">
        <w:rPr>
          <w:noProof/>
          <w:lang w:val="en-AU"/>
        </w:rPr>
        <w:t>)</w:t>
      </w:r>
      <w:r w:rsidR="00760A16" w:rsidRPr="00303F87">
        <w:rPr>
          <w:lang w:val="en-AU"/>
        </w:rPr>
        <w:fldChar w:fldCharType="end"/>
      </w:r>
      <w:r w:rsidRPr="00303F87">
        <w:rPr>
          <w:lang w:val="en-AU"/>
        </w:rPr>
        <w:t xml:space="preserve">. β-actin </w:t>
      </w:r>
      <w:r w:rsidR="00B93B75">
        <w:rPr>
          <w:lang w:val="en-AU"/>
        </w:rPr>
        <w:t xml:space="preserve">amplification </w:t>
      </w:r>
      <w:r w:rsidRPr="00303F87">
        <w:rPr>
          <w:lang w:val="en-AU"/>
        </w:rPr>
        <w:t>(</w:t>
      </w:r>
      <w:r w:rsidR="008F2BCF">
        <w:rPr>
          <w:lang w:val="en-AU"/>
        </w:rPr>
        <w:t xml:space="preserve">using primers </w:t>
      </w:r>
      <w:r w:rsidRPr="00303F87">
        <w:rPr>
          <w:lang w:val="en-AU"/>
        </w:rPr>
        <w:t>ACTINB Fwd</w:t>
      </w:r>
      <w:r w:rsidR="00BE3AFE">
        <w:rPr>
          <w:lang w:val="en-AU"/>
        </w:rPr>
        <w:t xml:space="preserve"> </w:t>
      </w:r>
      <w:r w:rsidRPr="00303F87">
        <w:rPr>
          <w:lang w:val="en-AU"/>
        </w:rPr>
        <w:t>and ACTINB Rev</w:t>
      </w:r>
      <w:r w:rsidR="00BE3AFE">
        <w:rPr>
          <w:lang w:val="en-AU"/>
        </w:rPr>
        <w:t>, Supplemental Table S1</w:t>
      </w:r>
      <w:r w:rsidRPr="00303F87">
        <w:rPr>
          <w:lang w:val="en-AU"/>
        </w:rPr>
        <w:t>) was used as an internal normalization control. Approximately 4ng of cDNAs were used per reaction. PCRs were carried out in 50</w:t>
      </w:r>
      <w:r w:rsidR="00616680">
        <w:rPr>
          <w:lang w:val="en-AU"/>
        </w:rPr>
        <w:t xml:space="preserve"> </w:t>
      </w:r>
      <w:r w:rsidRPr="00303F87">
        <w:rPr>
          <w:rFonts w:ascii="Symbol" w:hAnsi="Symbol"/>
          <w:lang w:val="en-AU"/>
        </w:rPr>
        <w:t></w:t>
      </w:r>
      <w:r w:rsidRPr="00303F87">
        <w:rPr>
          <w:lang w:val="en-AU"/>
        </w:rPr>
        <w:t>l using 1.5 units of Taq polymerase (Invitrogen), 1.5</w:t>
      </w:r>
      <w:r w:rsidR="00616680">
        <w:rPr>
          <w:lang w:val="en-AU"/>
        </w:rPr>
        <w:t xml:space="preserve"> </w:t>
      </w:r>
      <w:r w:rsidRPr="00303F87">
        <w:rPr>
          <w:lang w:val="en-AU"/>
        </w:rPr>
        <w:t>mM MgCl</w:t>
      </w:r>
      <w:r w:rsidRPr="00303F87">
        <w:rPr>
          <w:vertAlign w:val="subscript"/>
          <w:lang w:val="en-AU"/>
        </w:rPr>
        <w:t>2</w:t>
      </w:r>
      <w:r w:rsidRPr="00303F87">
        <w:rPr>
          <w:lang w:val="en-AU"/>
        </w:rPr>
        <w:t>, 0.8</w:t>
      </w:r>
      <w:r w:rsidR="00616680">
        <w:rPr>
          <w:lang w:val="en-AU"/>
        </w:rPr>
        <w:t xml:space="preserve"> </w:t>
      </w:r>
      <w:r w:rsidRPr="00303F87">
        <w:rPr>
          <w:lang w:val="en-AU"/>
        </w:rPr>
        <w:t>mM dNTPs (Invitrogen), and 0.2</w:t>
      </w:r>
      <w:r w:rsidR="00616680">
        <w:rPr>
          <w:lang w:val="en-AU"/>
        </w:rPr>
        <w:t xml:space="preserve"> </w:t>
      </w:r>
      <w:r w:rsidRPr="00303F87">
        <w:rPr>
          <w:lang w:val="en-AU"/>
        </w:rPr>
        <w:t></w:t>
      </w:r>
      <w:r w:rsidRPr="00303F87">
        <w:rPr>
          <w:bCs/>
          <w:lang w:val="en-AU"/>
        </w:rPr>
        <w:t>M</w:t>
      </w:r>
      <w:r w:rsidRPr="00303F87">
        <w:rPr>
          <w:lang w:val="en-AU"/>
        </w:rPr>
        <w:t xml:space="preserve"> of each primer. PCR was set up as follows: 2 min at 95ºC, 25 cycles of 30 sec at 94ºC, followed by 30 sec at 56ºC and 60 sec at 72ºC, and a final extension of 10 min at 72ºC. RNA/DNA-free water was included as a negative control (Invitrogen).  </w:t>
      </w:r>
    </w:p>
    <w:p w14:paraId="1674C6E4" w14:textId="77777777" w:rsidR="000E0946" w:rsidRPr="00303F87" w:rsidRDefault="000E0946" w:rsidP="00714C45">
      <w:pPr>
        <w:pStyle w:val="Legend"/>
        <w:spacing w:after="120" w:line="480" w:lineRule="auto"/>
        <w:jc w:val="both"/>
        <w:rPr>
          <w:b/>
          <w:i/>
          <w:lang w:val="en-AU"/>
        </w:rPr>
      </w:pPr>
      <w:r w:rsidRPr="00303F87">
        <w:rPr>
          <w:b/>
          <w:i/>
          <w:lang w:val="en-AU"/>
        </w:rPr>
        <w:t>Whole Cell Extract (WCE) and Ribonucleoprotein particle (RNP) isolation and Western-blot analyses.</w:t>
      </w:r>
    </w:p>
    <w:p w14:paraId="18FED646" w14:textId="28B7E4CE" w:rsidR="000E0946" w:rsidRPr="00303F87" w:rsidRDefault="000E0946" w:rsidP="00B7752F">
      <w:pPr>
        <w:pStyle w:val="Legend"/>
        <w:spacing w:after="120" w:line="480" w:lineRule="auto"/>
        <w:ind w:firstLine="708"/>
        <w:jc w:val="both"/>
        <w:rPr>
          <w:lang w:val="en-AU"/>
        </w:rPr>
      </w:pPr>
      <w:r w:rsidRPr="00303F87">
        <w:rPr>
          <w:lang w:val="en-AU"/>
        </w:rPr>
        <w:t>To assay for L1-ORF1p expression in cultured cells, we used either whole cell extracts (WCE) or ribonucleoprotein particle (RNP) preparations derived from the indicated cell type. For WCE extraction, cells were trypsinized and harvested by centrifugation (1200 rpm at 4°C for 5 minutes), washed with 1x PBS, and were incubated with RIPA buffer (Sigma) supplemented with 1x Complete Mini EDTA-free Protease Inhibitor cocktail (Roche), 0.1% Phosphatase Inhibitor 1&amp;2 (Sigma), 1</w:t>
      </w:r>
      <w:r w:rsidR="00616680">
        <w:rPr>
          <w:lang w:val="en-AU"/>
        </w:rPr>
        <w:t xml:space="preserve"> </w:t>
      </w:r>
      <w:r w:rsidRPr="00303F87">
        <w:rPr>
          <w:lang w:val="en-AU"/>
        </w:rPr>
        <w:t xml:space="preserve">mM </w:t>
      </w:r>
      <w:r w:rsidRPr="00303F87">
        <w:rPr>
          <w:iCs/>
          <w:lang w:val="en-AU"/>
        </w:rPr>
        <w:t>phenylmethyl-sulfonyl fluoride</w:t>
      </w:r>
      <w:r w:rsidRPr="00303F87">
        <w:rPr>
          <w:lang w:val="en-AU"/>
        </w:rPr>
        <w:t xml:space="preserve"> (PMSF) (Sigma) and 0.25% β-mercaptoethanol (Sigma), for 10 minutes on ice. Cell debris was removed by centrifugation (2000 rpm) at 4°C for 5 minutes and total protein concentration was determined using the </w:t>
      </w:r>
      <w:r w:rsidRPr="00303F87">
        <w:rPr>
          <w:bCs/>
          <w:lang w:val="en-AU"/>
        </w:rPr>
        <w:t xml:space="preserve">Micro BCA Protein Assay Kit (Thermo) </w:t>
      </w:r>
      <w:r w:rsidRPr="00303F87">
        <w:rPr>
          <w:lang w:val="en-AU"/>
        </w:rPr>
        <w:t xml:space="preserve">following standard procedures. L1-RNP isolation was performed as previously described </w:t>
      </w:r>
      <w:r w:rsidR="00760A16" w:rsidRPr="00303F87">
        <w:rPr>
          <w:lang w:val="en-AU"/>
        </w:rPr>
        <w:fldChar w:fldCharType="begin"/>
      </w:r>
      <w:r w:rsidR="00B26F7E">
        <w:rPr>
          <w:lang w:val="en-AU"/>
        </w:rPr>
        <w:instrText xml:space="preserve"> ADDIN EN.CITE &lt;EndNote&gt;&lt;Cite&gt;&lt;Author&gt;Kulpa&lt;/Author&gt;&lt;Year&gt;2005&lt;/Year&gt;&lt;RecNum&gt;83&lt;/RecNum&gt;&lt;DisplayText&gt;(Kulpa and Moran 2005)&lt;/DisplayText&gt;&lt;record&gt;&lt;rec-number&gt;83&lt;/rec-number&gt;&lt;foreign-keys&gt;&lt;key app="EN" db-id="ssde20dflpxswdeat27vf9vxdfwzxwsrt5fx" timestamp="1476982339"&gt;83&lt;/key&gt;&lt;/foreign-keys&gt;&lt;ref-type name="Journal Article"&gt;17&lt;/ref-type&gt;&lt;contributors&gt;&lt;authors&gt;&lt;author&gt;Kulpa, D. A.&lt;/author&gt;&lt;author&gt;Moran, J. V.&lt;/author&gt;&lt;/authors&gt;&lt;/contributors&gt;&lt;auth-address&gt;Department of Human Genetics, University of Michigan Medical School, Ann Arbor, MI 48109-0618, USA.&lt;/auth-address&gt;&lt;titles&gt;&lt;title&gt;Ribonucleoprotein particle formation is necessary but not sufficient for LINE-1 retrotransposition&lt;/title&gt;&lt;secondary-title&gt;Hum Mol Genet&lt;/secondary-title&gt;&lt;/titles&gt;&lt;periodical&gt;&lt;full-title&gt;Hum Mol Genet&lt;/full-title&gt;&lt;/periodical&gt;&lt;pages&gt;3237-48&lt;/pages&gt;&lt;volume&gt;14&lt;/volume&gt;&lt;number&gt;21&lt;/number&gt;&lt;dates&gt;&lt;year&gt;2005&lt;/year&gt;&lt;pub-dates&gt;&lt;date&gt;Nov 1&lt;/date&gt;&lt;/pub-dates&gt;&lt;/dates&gt;&lt;accession-num&gt;16183655&lt;/accession-num&gt;&lt;urls&gt;&lt;related-urls&gt;&lt;url&gt;http://www.ncbi.nlm.nih.gov/entrez/query.fcgi?cmd=Retrieve&amp;amp;db=PubMed&amp;amp;dopt=Citation&amp;amp;list_uids=16183655 &lt;/url&gt;&lt;/related-urls&gt;&lt;/urls&gt;&lt;/record&gt;&lt;/Cite&gt;&lt;/EndNote&gt;</w:instrText>
      </w:r>
      <w:r w:rsidR="00760A16" w:rsidRPr="00303F87">
        <w:rPr>
          <w:lang w:val="en-AU"/>
        </w:rPr>
        <w:fldChar w:fldCharType="separate"/>
      </w:r>
      <w:r w:rsidR="00760A16" w:rsidRPr="00303F87">
        <w:rPr>
          <w:noProof/>
          <w:lang w:val="en-AU"/>
        </w:rPr>
        <w:t>(</w:t>
      </w:r>
      <w:hyperlink w:anchor="_ENREF_16" w:tooltip="Kulpa, 2005 #83" w:history="1">
        <w:r w:rsidR="00B26F7E" w:rsidRPr="00303F87">
          <w:rPr>
            <w:noProof/>
            <w:lang w:val="en-AU"/>
          </w:rPr>
          <w:t>Kulpa and Moran 2005</w:t>
        </w:r>
      </w:hyperlink>
      <w:r w:rsidR="00760A16" w:rsidRPr="00303F87">
        <w:rPr>
          <w:noProof/>
          <w:lang w:val="en-AU"/>
        </w:rPr>
        <w:t>)</w:t>
      </w:r>
      <w:r w:rsidR="00760A16" w:rsidRPr="00303F87">
        <w:rPr>
          <w:lang w:val="en-AU"/>
        </w:rPr>
        <w:fldChar w:fldCharType="end"/>
      </w:r>
      <w:r w:rsidRPr="00303F87">
        <w:rPr>
          <w:lang w:val="en-AU"/>
        </w:rPr>
        <w:t xml:space="preserve">. Briefly, cells were scraped and harvested by centrifugation (1200 rpm at 4°C for 5 min), washed with 1xPBS, and were incubated with 1 ml of RIPA buffer (Sigma) supplemented with 1x Complete Mini EDTA-free Protease Inhibitor cocktail (Roche). After a 10 min incubation on ice, the cell debris was removed by centrifugation (2000 rpm) at 4°C for 5 minutes. A sucrose cushion was </w:t>
      </w:r>
      <w:r w:rsidRPr="00303F87">
        <w:rPr>
          <w:lang w:val="en-AU"/>
        </w:rPr>
        <w:lastRenderedPageBreak/>
        <w:t xml:space="preserve">prepared with 8.5% and 17% w/v sucrose in 80 mM NaCl, 5 mM MgCl2, 20 mM Tris-HCl pH 7.5, 1mM DTT and 1x Complete Mini EDTA-free Protease Inhibitor cocktail. Lysates were centrifuged during 1 hour at 39000 rpm at 4°C in </w:t>
      </w:r>
      <w:r w:rsidR="00C35258">
        <w:rPr>
          <w:lang w:val="en-AU"/>
        </w:rPr>
        <w:t xml:space="preserve">a </w:t>
      </w:r>
      <w:r w:rsidRPr="00303F87">
        <w:rPr>
          <w:lang w:val="en-AU"/>
        </w:rPr>
        <w:t xml:space="preserve">Beckman Coulter Optima L-80 XP </w:t>
      </w:r>
      <w:r w:rsidR="00654D7B" w:rsidRPr="00303F87">
        <w:rPr>
          <w:lang w:val="en-AU"/>
        </w:rPr>
        <w:t>Ultracentrifuge</w:t>
      </w:r>
      <w:r w:rsidRPr="00303F87">
        <w:rPr>
          <w:lang w:val="en-AU"/>
        </w:rPr>
        <w:t>, SW55Ti rotor. After centrifugation, the pelleted material was re-suspended in 50</w:t>
      </w:r>
      <w:r w:rsidRPr="00303F87">
        <w:rPr>
          <w:rFonts w:ascii="Symbol" w:hAnsi="Symbol"/>
          <w:lang w:val="en-AU"/>
        </w:rPr>
        <w:t></w:t>
      </w:r>
      <w:r w:rsidRPr="00303F87">
        <w:rPr>
          <w:lang w:val="en-AU"/>
        </w:rPr>
        <w:t>l of purified water containing 1</w:t>
      </w:r>
      <w:r w:rsidR="00C35258">
        <w:rPr>
          <w:lang w:val="en-AU"/>
        </w:rPr>
        <w:t>x</w:t>
      </w:r>
      <w:r w:rsidRPr="00303F87">
        <w:rPr>
          <w:lang w:val="en-AU"/>
        </w:rPr>
        <w:t xml:space="preserve"> Complete Mini EDTA-free Protease Inhibitor cocktail (Roche). Protein concentration was determined by the Bradford method following standard procedures. </w:t>
      </w:r>
    </w:p>
    <w:p w14:paraId="036EECD0" w14:textId="4CE61C53" w:rsidR="000E0946" w:rsidRPr="00303F87" w:rsidRDefault="000E0946" w:rsidP="00B7752F">
      <w:pPr>
        <w:pStyle w:val="Legend"/>
        <w:spacing w:after="120" w:line="480" w:lineRule="auto"/>
        <w:ind w:firstLine="708"/>
        <w:jc w:val="both"/>
        <w:rPr>
          <w:lang w:val="en-AU" w:bidi="en-US"/>
        </w:rPr>
      </w:pPr>
      <w:r w:rsidRPr="00303F87">
        <w:rPr>
          <w:lang w:val="en-AU"/>
        </w:rPr>
        <w:t>Pro</w:t>
      </w:r>
      <w:r w:rsidR="008D7F83">
        <w:rPr>
          <w:lang w:val="en-AU"/>
        </w:rPr>
        <w:t>teins were resolved on 10% SDS-</w:t>
      </w:r>
      <w:r w:rsidRPr="00303F87">
        <w:rPr>
          <w:lang w:val="en-AU"/>
        </w:rPr>
        <w:t>PAGE gels and transferred to nitrocellulose membranes (Bio-Rad). In Western-blot analyses, we used the following antibodies: a polyclonal rabbit antibody against purified L1Hs-ORF1p (1:1000; provided by Dr. Oliver Weichenrieder, Max-Planck, Germany); anti–β-actin (1:20,000; Sigma). Goat anti-rabbit and anti-mouse fluorescent secondary antibodies were used at a 1:20,000 dilution.</w:t>
      </w:r>
      <w:r w:rsidRPr="00303F87">
        <w:rPr>
          <w:lang w:val="en-AU" w:bidi="en-US"/>
        </w:rPr>
        <w:t xml:space="preserve"> </w:t>
      </w:r>
      <w:r w:rsidRPr="00303F87">
        <w:rPr>
          <w:lang w:val="en-AU"/>
        </w:rPr>
        <w:t xml:space="preserve">Detection and quantification was preformed using an infrared fluorescent detection system (Odyssey, LI-COR) according to the recommendations of the manufacturer. </w:t>
      </w:r>
      <w:r w:rsidRPr="00303F87">
        <w:rPr>
          <w:lang w:val="en-AU" w:bidi="en-US"/>
        </w:rPr>
        <w:t xml:space="preserve">Alternatively, the chemiluminescent methodology was used. Anti-rabbit or anti-mouse IgG HRP-linked antibodies (Cell </w:t>
      </w:r>
      <w:r w:rsidR="00654D7B" w:rsidRPr="00303F87">
        <w:rPr>
          <w:lang w:val="en-AU" w:bidi="en-US"/>
        </w:rPr>
        <w:t>Signalling</w:t>
      </w:r>
      <w:r w:rsidRPr="00303F87">
        <w:rPr>
          <w:lang w:val="en-AU" w:bidi="en-US"/>
        </w:rPr>
        <w:t>) were used with Inmun-Star Western</w:t>
      </w:r>
      <w:r w:rsidR="00654D7B">
        <w:rPr>
          <w:lang w:val="en-AU" w:bidi="en-US"/>
        </w:rPr>
        <w:t xml:space="preserve"> </w:t>
      </w:r>
      <w:r w:rsidRPr="00303F87">
        <w:rPr>
          <w:lang w:val="en-AU" w:bidi="en-US"/>
        </w:rPr>
        <w:t xml:space="preserve">C Kit (BIO-RAD) for protein detection. </w:t>
      </w:r>
      <w:r w:rsidRPr="00303F87">
        <w:rPr>
          <w:lang w:val="en-AU"/>
        </w:rPr>
        <w:t>Detection and quantification was preformed using ImageQuant LAS 4000 according to the manufacturer’s recommendations.</w:t>
      </w:r>
      <w:r w:rsidR="000502D6" w:rsidRPr="00303F87">
        <w:rPr>
          <w:lang w:val="en-AU"/>
        </w:rPr>
        <w:t xml:space="preserve"> </w:t>
      </w:r>
      <w:r w:rsidR="00B426A1" w:rsidRPr="00303F87">
        <w:rPr>
          <w:lang w:val="en-AU"/>
        </w:rPr>
        <w:t xml:space="preserve">Western-blots for L1-ORF1p shown in Figure 1C, 2B and 5B were conducted using </w:t>
      </w:r>
      <w:r w:rsidR="006B6EC7" w:rsidRPr="00303F87">
        <w:rPr>
          <w:lang w:val="en-AU"/>
        </w:rPr>
        <w:t>WCLs</w:t>
      </w:r>
      <w:r w:rsidR="00B426A1" w:rsidRPr="00303F87">
        <w:rPr>
          <w:lang w:val="en-AU"/>
        </w:rPr>
        <w:t xml:space="preserve">, and the rest were conducted using </w:t>
      </w:r>
      <w:r w:rsidR="006B6EC7" w:rsidRPr="00303F87">
        <w:rPr>
          <w:lang w:val="en-AU"/>
        </w:rPr>
        <w:t>L1-RNP</w:t>
      </w:r>
      <w:r w:rsidR="00B426A1" w:rsidRPr="00303F87">
        <w:rPr>
          <w:lang w:val="en-AU"/>
        </w:rPr>
        <w:t>s. For beta-actin western-blots, we always used WCLs</w:t>
      </w:r>
      <w:r w:rsidR="000502D6" w:rsidRPr="00303F87">
        <w:rPr>
          <w:lang w:val="en-AU"/>
        </w:rPr>
        <w:t>.</w:t>
      </w:r>
    </w:p>
    <w:p w14:paraId="517F8F93" w14:textId="77777777" w:rsidR="000E0946" w:rsidRPr="00303F87" w:rsidRDefault="000E0946" w:rsidP="00714C45">
      <w:pPr>
        <w:pStyle w:val="Legend"/>
        <w:spacing w:after="120" w:line="480" w:lineRule="auto"/>
        <w:jc w:val="both"/>
        <w:rPr>
          <w:b/>
          <w:i/>
          <w:lang w:val="en-AU"/>
        </w:rPr>
      </w:pPr>
      <w:r w:rsidRPr="00303F87">
        <w:rPr>
          <w:b/>
          <w:i/>
          <w:lang w:val="en-AU"/>
        </w:rPr>
        <w:t>L1 promoter methylation studies.</w:t>
      </w:r>
    </w:p>
    <w:p w14:paraId="25B3D418" w14:textId="03CEFAB1" w:rsidR="000E0946" w:rsidRPr="00303F87" w:rsidRDefault="000E0946" w:rsidP="00B7752F">
      <w:pPr>
        <w:pStyle w:val="Legend"/>
        <w:spacing w:after="120" w:line="480" w:lineRule="auto"/>
        <w:ind w:firstLine="708"/>
        <w:jc w:val="both"/>
        <w:rPr>
          <w:lang w:val="en-AU"/>
        </w:rPr>
      </w:pPr>
      <w:r w:rsidRPr="00303F87">
        <w:rPr>
          <w:lang w:val="en-AU"/>
        </w:rPr>
        <w:t xml:space="preserve">Bisulfite analyses were performed as previously described </w:t>
      </w:r>
      <w:r w:rsidR="00760A16" w:rsidRPr="00303F87">
        <w:rPr>
          <w:lang w:val="en-AU"/>
        </w:rPr>
        <w:fldChar w:fldCharType="begin">
          <w:fldData xml:space="preserve">PEVuZE5vdGU+PENpdGU+PEF1dGhvcj5Db3VmYWw8L0F1dGhvcj48WWVhcj4yMDA5PC9ZZWFyPjxS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</w:fldData>
        </w:fldChar>
      </w:r>
      <w:r w:rsidR="00B26F7E">
        <w:rPr>
          <w:lang w:val="en-AU"/>
        </w:rPr>
        <w:instrText xml:space="preserve"> ADDIN EN.CITE </w:instrText>
      </w:r>
      <w:r w:rsidR="00B26F7E">
        <w:rPr>
          <w:lang w:val="en-AU"/>
        </w:rPr>
        <w:fldChar w:fldCharType="begin">
          <w:fldData xml:space="preserve">PEVuZE5vdGU+PENpdGU+PEF1dGhvcj5Db3VmYWw8L0F1dGhvcj48WWVhcj4yMDA5PC9ZZWFyPjxS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</w:fldData>
        </w:fldChar>
      </w:r>
      <w:r w:rsidR="00B26F7E">
        <w:rPr>
          <w:lang w:val="en-AU"/>
        </w:rPr>
        <w:instrText xml:space="preserve"> ADDIN EN.CITE.DATA </w:instrText>
      </w:r>
      <w:r w:rsidR="00B26F7E">
        <w:rPr>
          <w:lang w:val="en-AU"/>
        </w:rPr>
      </w:r>
      <w:r w:rsidR="00B26F7E">
        <w:rPr>
          <w:lang w:val="en-AU"/>
        </w:rPr>
        <w:fldChar w:fldCharType="end"/>
      </w:r>
      <w:r w:rsidR="00760A16" w:rsidRPr="00303F87">
        <w:rPr>
          <w:lang w:val="en-AU"/>
        </w:rPr>
      </w:r>
      <w:r w:rsidR="00760A16" w:rsidRPr="00303F87">
        <w:rPr>
          <w:lang w:val="en-AU"/>
        </w:rPr>
        <w:fldChar w:fldCharType="separate"/>
      </w:r>
      <w:r w:rsidR="00760A16" w:rsidRPr="00303F87">
        <w:rPr>
          <w:noProof/>
          <w:lang w:val="en-AU"/>
        </w:rPr>
        <w:t>(</w:t>
      </w:r>
      <w:hyperlink w:anchor="_ENREF_7" w:tooltip="Coufal, 2009 #36" w:history="1">
        <w:r w:rsidR="00B26F7E" w:rsidRPr="00303F87">
          <w:rPr>
            <w:noProof/>
            <w:lang w:val="en-AU"/>
          </w:rPr>
          <w:t>Coufal et al. 2009</w:t>
        </w:r>
      </w:hyperlink>
      <w:r w:rsidR="00760A16" w:rsidRPr="00303F87">
        <w:rPr>
          <w:noProof/>
          <w:lang w:val="en-AU"/>
        </w:rPr>
        <w:t xml:space="preserve">; </w:t>
      </w:r>
      <w:hyperlink w:anchor="_ENREF_20" w:tooltip="Munoz-Lopez, 2012 #48" w:history="1">
        <w:r w:rsidR="00B26F7E" w:rsidRPr="00303F87">
          <w:rPr>
            <w:noProof/>
            <w:lang w:val="en-AU"/>
          </w:rPr>
          <w:t>Munoz-Lopez et al. 2012</w:t>
        </w:r>
      </w:hyperlink>
      <w:r w:rsidR="00760A16" w:rsidRPr="00303F87">
        <w:rPr>
          <w:noProof/>
          <w:lang w:val="en-AU"/>
        </w:rPr>
        <w:t xml:space="preserve">; </w:t>
      </w:r>
      <w:hyperlink w:anchor="_ENREF_38" w:tooltip="Wissing, 2012 #29" w:history="1">
        <w:r w:rsidR="00B26F7E" w:rsidRPr="00303F87">
          <w:rPr>
            <w:noProof/>
            <w:lang w:val="en-AU"/>
          </w:rPr>
          <w:t>Wissing et al. 2012</w:t>
        </w:r>
      </w:hyperlink>
      <w:r w:rsidR="00760A16" w:rsidRPr="00303F87">
        <w:rPr>
          <w:noProof/>
          <w:lang w:val="en-AU"/>
        </w:rPr>
        <w:t>)</w:t>
      </w:r>
      <w:r w:rsidR="00760A16" w:rsidRPr="00303F87">
        <w:rPr>
          <w:lang w:val="en-AU"/>
        </w:rPr>
        <w:fldChar w:fldCharType="end"/>
      </w:r>
      <w:r w:rsidRPr="00303F87">
        <w:rPr>
          <w:lang w:val="en-AU"/>
        </w:rPr>
        <w:t xml:space="preserve">. Briefly, genomic DNA was extracted with a DNeasy Blood &amp; Tissue Mini Kit (Qiagen). Bisulfite conversion was performed </w:t>
      </w:r>
      <w:r w:rsidRPr="00303F87">
        <w:rPr>
          <w:lang w:val="en-AU"/>
        </w:rPr>
        <w:lastRenderedPageBreak/>
        <w:t xml:space="preserve">with the EpiTect Bisulfite Kit (Qiagen) according to the manufacturer’s instructions. For whole-genomic L1 CpG analysis, a PCR reaction was conducted to amplify a 363-bp region in the 5′ UTR containing 20 CpG dinucleotides as described </w:t>
      </w:r>
      <w:r w:rsidR="00760A16" w:rsidRPr="00303F87">
        <w:rPr>
          <w:lang w:val="en-AU"/>
        </w:rPr>
        <w:fldChar w:fldCharType="begin">
          <w:fldData xml:space="preserve">PEVuZE5vdGU+PENpdGU+PEF1dGhvcj5Db3VmYWw8L0F1dGhvcj48WWVhcj4yMDA5PC9ZZWFyPjxS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</w:fldData>
        </w:fldChar>
      </w:r>
      <w:r w:rsidR="00B26F7E">
        <w:rPr>
          <w:lang w:val="en-AU"/>
        </w:rPr>
        <w:instrText xml:space="preserve"> ADDIN EN.CITE </w:instrText>
      </w:r>
      <w:r w:rsidR="00B26F7E">
        <w:rPr>
          <w:lang w:val="en-AU"/>
        </w:rPr>
        <w:fldChar w:fldCharType="begin">
          <w:fldData xml:space="preserve">PEVuZE5vdGU+PENpdGU+PEF1dGhvcj5Db3VmYWw8L0F1dGhvcj48WWVhcj4yMDA5PC9ZZWFyPjxS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</w:fldData>
        </w:fldChar>
      </w:r>
      <w:r w:rsidR="00B26F7E">
        <w:rPr>
          <w:lang w:val="en-AU"/>
        </w:rPr>
        <w:instrText xml:space="preserve"> ADDIN EN.CITE.DATA </w:instrText>
      </w:r>
      <w:r w:rsidR="00B26F7E">
        <w:rPr>
          <w:lang w:val="en-AU"/>
        </w:rPr>
      </w:r>
      <w:r w:rsidR="00B26F7E">
        <w:rPr>
          <w:lang w:val="en-AU"/>
        </w:rPr>
        <w:fldChar w:fldCharType="end"/>
      </w:r>
      <w:r w:rsidR="00760A16" w:rsidRPr="00303F87">
        <w:rPr>
          <w:lang w:val="en-AU"/>
        </w:rPr>
      </w:r>
      <w:r w:rsidR="00760A16" w:rsidRPr="00303F87">
        <w:rPr>
          <w:lang w:val="en-AU"/>
        </w:rPr>
        <w:fldChar w:fldCharType="separate"/>
      </w:r>
      <w:r w:rsidR="00760A16" w:rsidRPr="00303F87">
        <w:rPr>
          <w:noProof/>
          <w:lang w:val="en-AU"/>
        </w:rPr>
        <w:t>(</w:t>
      </w:r>
      <w:hyperlink w:anchor="_ENREF_7" w:tooltip="Coufal, 2009 #36" w:history="1">
        <w:r w:rsidR="00B26F7E" w:rsidRPr="00303F87">
          <w:rPr>
            <w:noProof/>
            <w:lang w:val="en-AU"/>
          </w:rPr>
          <w:t>Coufal et al. 2009</w:t>
        </w:r>
      </w:hyperlink>
      <w:r w:rsidR="00760A16" w:rsidRPr="00303F87">
        <w:rPr>
          <w:noProof/>
          <w:lang w:val="en-AU"/>
        </w:rPr>
        <w:t xml:space="preserve">; </w:t>
      </w:r>
      <w:hyperlink w:anchor="_ENREF_20" w:tooltip="Munoz-Lopez, 2012 #48" w:history="1">
        <w:r w:rsidR="00B26F7E" w:rsidRPr="00303F87">
          <w:rPr>
            <w:noProof/>
            <w:lang w:val="en-AU"/>
          </w:rPr>
          <w:t>Munoz-Lopez et al. 2012</w:t>
        </w:r>
      </w:hyperlink>
      <w:r w:rsidR="00760A16" w:rsidRPr="00303F87">
        <w:rPr>
          <w:noProof/>
          <w:lang w:val="en-AU"/>
        </w:rPr>
        <w:t>)</w:t>
      </w:r>
      <w:r w:rsidR="00760A16" w:rsidRPr="00303F87">
        <w:rPr>
          <w:lang w:val="en-AU"/>
        </w:rPr>
        <w:fldChar w:fldCharType="end"/>
      </w:r>
      <w:r w:rsidRPr="00303F87">
        <w:rPr>
          <w:lang w:val="en-AU"/>
        </w:rPr>
        <w:t xml:space="preserve">. PCRs were carried out using </w:t>
      </w:r>
      <w:r w:rsidR="008C60C8">
        <w:rPr>
          <w:lang w:val="en-AU"/>
        </w:rPr>
        <w:t xml:space="preserve">the </w:t>
      </w:r>
      <w:r w:rsidRPr="00303F87">
        <w:rPr>
          <w:bCs/>
          <w:iCs/>
          <w:lang w:val="en-AU"/>
        </w:rPr>
        <w:t xml:space="preserve">Expand High Fidelity PCR System (Roche). We used </w:t>
      </w:r>
      <w:r w:rsidRPr="00303F87">
        <w:rPr>
          <w:lang w:val="en-AU"/>
        </w:rPr>
        <w:t>1U of Expand High Fidelity Enzyme Mix, 10</w:t>
      </w:r>
      <w:r w:rsidR="00102210">
        <w:rPr>
          <w:lang w:val="en-AU"/>
        </w:rPr>
        <w:t xml:space="preserve"> </w:t>
      </w:r>
      <w:r w:rsidRPr="00303F87">
        <w:rPr>
          <w:lang w:val="en-AU"/>
        </w:rPr>
        <w:t>x Expand High Fidelity Buffer with MgCl</w:t>
      </w:r>
      <w:r w:rsidRPr="00303F87">
        <w:rPr>
          <w:vertAlign w:val="subscript"/>
          <w:lang w:val="en-AU"/>
        </w:rPr>
        <w:t>2</w:t>
      </w:r>
      <w:r w:rsidRPr="00303F87">
        <w:rPr>
          <w:lang w:val="en-AU"/>
        </w:rPr>
        <w:t>, 0.8</w:t>
      </w:r>
      <w:r w:rsidR="00102210">
        <w:rPr>
          <w:lang w:val="en-AU"/>
        </w:rPr>
        <w:t xml:space="preserve"> </w:t>
      </w:r>
      <w:r w:rsidRPr="00303F87">
        <w:rPr>
          <w:lang w:val="en-AU"/>
        </w:rPr>
        <w:t>mM dNTPs (Invitrogen), and 0.2</w:t>
      </w:r>
      <w:r w:rsidR="00102210">
        <w:rPr>
          <w:lang w:val="en-AU"/>
        </w:rPr>
        <w:t xml:space="preserve"> </w:t>
      </w:r>
      <w:r w:rsidRPr="00303F87">
        <w:rPr>
          <w:lang w:val="en-AU"/>
        </w:rPr>
        <w:t></w:t>
      </w:r>
      <w:r w:rsidRPr="00303F87">
        <w:rPr>
          <w:bCs/>
          <w:lang w:val="en-AU"/>
        </w:rPr>
        <w:t>M</w:t>
      </w:r>
      <w:r w:rsidRPr="00303F87">
        <w:rPr>
          <w:lang w:val="en-AU"/>
        </w:rPr>
        <w:t xml:space="preserve"> of each primer. RNA/DNA-free water was included as a negative control. PCR conditions were as follows: 95ºC for 2 min, 35 cycles of 30s at 94ºC followed by 30s at 54ºC and 60s at 72ºC, with a final extension of 5 min at 72ºC (</w:t>
      </w:r>
      <w:r w:rsidR="003E0111" w:rsidRPr="00303F87">
        <w:rPr>
          <w:lang w:val="en-AU"/>
        </w:rPr>
        <w:t xml:space="preserve">using primers </w:t>
      </w:r>
      <w:r w:rsidRPr="00303F87">
        <w:rPr>
          <w:lang w:val="en-AU"/>
        </w:rPr>
        <w:t>L1 5'UTR</w:t>
      </w:r>
      <w:r w:rsidR="003E0111" w:rsidRPr="00303F87">
        <w:rPr>
          <w:lang w:val="en-AU"/>
        </w:rPr>
        <w:t>m</w:t>
      </w:r>
      <w:r w:rsidRPr="00303F87">
        <w:rPr>
          <w:lang w:val="en-AU"/>
        </w:rPr>
        <w:t xml:space="preserve"> Fwd</w:t>
      </w:r>
      <w:r w:rsidR="003E0111" w:rsidRPr="00303F87">
        <w:rPr>
          <w:lang w:val="en-AU"/>
        </w:rPr>
        <w:t xml:space="preserve"> and </w:t>
      </w:r>
      <w:r w:rsidRPr="00303F87">
        <w:rPr>
          <w:lang w:val="en-AU"/>
        </w:rPr>
        <w:t>L1 5'UTR</w:t>
      </w:r>
      <w:r w:rsidR="003E0111" w:rsidRPr="00303F87">
        <w:rPr>
          <w:lang w:val="en-AU"/>
        </w:rPr>
        <w:t>m</w:t>
      </w:r>
      <w:r w:rsidRPr="00303F87">
        <w:rPr>
          <w:lang w:val="en-AU"/>
        </w:rPr>
        <w:t xml:space="preserve"> Rev</w:t>
      </w:r>
      <w:r w:rsidR="003E0111" w:rsidRPr="00303F87">
        <w:rPr>
          <w:lang w:val="en-AU"/>
        </w:rPr>
        <w:t>, see Supplemental Table S1)</w:t>
      </w:r>
      <w:r w:rsidRPr="00303F87">
        <w:rPr>
          <w:lang w:val="en-AU"/>
        </w:rPr>
        <w:t xml:space="preserve">. Next, the PCR product (~350-bp amplification band) was purified using a QIAquick gel extraction kit (Qiagen) and purified PCR products were cloned into the pGEM-T Easy Vector (Promega) following the manufacturer’s instructions; we then sequenced more than 20 clones per sample using primers M13 Fwd and M13 Rev. Sequences were analyzed for methylation and the type of LINE-1 amplified identified using RepeatMasker as described </w:t>
      </w:r>
      <w:r w:rsidR="00760A16" w:rsidRPr="00303F87">
        <w:rPr>
          <w:lang w:val="en-AU"/>
        </w:rPr>
        <w:fldChar w:fldCharType="begin"/>
      </w:r>
      <w:r w:rsidR="00B26F7E">
        <w:rPr>
          <w:lang w:val="en-AU"/>
        </w:rPr>
        <w:instrText xml:space="preserve"> ADDIN EN.CITE &lt;EndNote&gt;&lt;Cite&gt;&lt;Author&gt;Munoz-Lopez&lt;/Author&gt;&lt;Year&gt;2012&lt;/Year&gt;&lt;RecNum&gt;48&lt;/RecNum&gt;&lt;DisplayText&gt;(Munoz-Lopez et al. 2012)&lt;/DisplayText&gt;&lt;record&gt;&lt;rec-number&gt;48&lt;/rec-number&gt;&lt;foreign-keys&gt;&lt;key app="EN" db-id="ssde20dflpxswdeat27vf9vxdfwzxwsrt5fx" timestamp="1476982297"&gt;48&lt;/key&gt;&lt;/foreign-keys&gt;&lt;ref-type name="Journal Article"&gt;17&lt;/ref-type&gt;&lt;contributors&gt;&lt;authors&gt;&lt;author&gt;Munoz-Lopez, M.&lt;/author&gt;&lt;author&gt;Garcia-Canadas, M.&lt;/author&gt;&lt;author&gt;Macia, A.&lt;/author&gt;&lt;author&gt;Morell, S.&lt;/author&gt;&lt;author&gt;Garcia-Perez, J. L.&lt;/author&gt;&lt;/authors&gt;&lt;/contributors&gt;&lt;auth-address&gt;Andalusian Stem Cell Bank, Consejeria de Salud Junta de Andalucia, Seville, Spain.&lt;/auth-address&gt;&lt;titles&gt;&lt;title&gt;Analysis of LINE-1 expression in human pluripotent cells&lt;/title&gt;&lt;secondary-title&gt;Methods Mol Biol&lt;/secondary-title&gt;&lt;alt-title&gt;Methods in molecular biology&lt;/alt-title&gt;&lt;/titles&gt;&lt;periodical&gt;&lt;full-title&gt;Methods Mol Biol&lt;/full-title&gt;&lt;abbr-1&gt;Methods in molecular biology&lt;/abbr-1&gt;&lt;/periodical&gt;&lt;alt-periodical&gt;&lt;full-title&gt;Methods Mol Biol&lt;/full-title&gt;&lt;abbr-1&gt;Methods in molecular biology&lt;/abbr-1&gt;&lt;/alt-periodical&gt;&lt;pages&gt;113-25&lt;/pages&gt;&lt;volume&gt;873&lt;/volume&gt;&lt;keywords&gt;&lt;keyword&gt;Blotting, Western&lt;/keyword&gt;&lt;keyword&gt;DNA Methylation/genetics&lt;/keyword&gt;&lt;keyword&gt;Embryonic Stem Cells/metabolism&lt;/keyword&gt;&lt;keyword&gt;Humans&lt;/keyword&gt;&lt;keyword&gt;Induced Pluripotent Stem Cells/metabolism&lt;/keyword&gt;&lt;keyword&gt;*Long Interspersed Nucleotide Elements/genetics&lt;/keyword&gt;&lt;keyword&gt;Real-Time Polymerase Chain Reaction&lt;/keyword&gt;&lt;keyword&gt;Retroelements/genetics&lt;/keyword&gt;&lt;/keywords&gt;&lt;dates&gt;&lt;year&gt;2012&lt;/year&gt;&lt;/dates&gt;&lt;isbn&gt;1940-6029 (Electronic)&amp;#xD;1064-3745 (Linking)&lt;/isbn&gt;&lt;accession-num&gt;22528351&lt;/accession-num&gt;&lt;urls&gt;&lt;related-urls&gt;&lt;url&gt;http://www.ncbi.nlm.nih.gov/pubmed/22528351&lt;/url&gt;&lt;/related-urls&gt;&lt;/urls&gt;&lt;electronic-resource-num&gt;10.1007/978-1-61779-794-1_7&lt;/electronic-resource-num&gt;&lt;/record&gt;&lt;/Cite&gt;&lt;/EndNote&gt;</w:instrText>
      </w:r>
      <w:r w:rsidR="00760A16" w:rsidRPr="00303F87">
        <w:rPr>
          <w:lang w:val="en-AU"/>
        </w:rPr>
        <w:fldChar w:fldCharType="separate"/>
      </w:r>
      <w:r w:rsidR="00760A16" w:rsidRPr="00303F87">
        <w:rPr>
          <w:noProof/>
          <w:lang w:val="en-AU"/>
        </w:rPr>
        <w:t>(</w:t>
      </w:r>
      <w:hyperlink w:anchor="_ENREF_20" w:tooltip="Munoz-Lopez, 2012 #48" w:history="1">
        <w:r w:rsidR="00B26F7E" w:rsidRPr="00303F87">
          <w:rPr>
            <w:noProof/>
            <w:lang w:val="en-AU"/>
          </w:rPr>
          <w:t>Munoz-Lopez et al. 2012</w:t>
        </w:r>
      </w:hyperlink>
      <w:r w:rsidR="00760A16" w:rsidRPr="00303F87">
        <w:rPr>
          <w:noProof/>
          <w:lang w:val="en-AU"/>
        </w:rPr>
        <w:t>)</w:t>
      </w:r>
      <w:r w:rsidR="00760A16" w:rsidRPr="00303F87">
        <w:rPr>
          <w:lang w:val="en-AU"/>
        </w:rPr>
        <w:fldChar w:fldCharType="end"/>
      </w:r>
      <w:r w:rsidRPr="00303F87">
        <w:rPr>
          <w:lang w:val="en-AU"/>
        </w:rPr>
        <w:t xml:space="preserve">. </w:t>
      </w:r>
    </w:p>
    <w:p w14:paraId="2843F827" w14:textId="77777777" w:rsidR="00AF2427" w:rsidRPr="00303F87" w:rsidRDefault="00AF2427" w:rsidP="00AF2427">
      <w:pPr>
        <w:pStyle w:val="Legend"/>
        <w:spacing w:before="0" w:after="120" w:line="480" w:lineRule="auto"/>
        <w:jc w:val="both"/>
        <w:outlineLvl w:val="9"/>
        <w:rPr>
          <w:b/>
          <w:i/>
          <w:lang w:val="en-AU"/>
        </w:rPr>
      </w:pPr>
      <w:r w:rsidRPr="00303F87">
        <w:rPr>
          <w:b/>
          <w:i/>
          <w:lang w:val="en-AU"/>
        </w:rPr>
        <w:t>Gene expression analyses using ENCODE data</w:t>
      </w:r>
    </w:p>
    <w:p w14:paraId="07E1A328" w14:textId="33B5CCC3" w:rsidR="001020F1" w:rsidRPr="00303F87" w:rsidRDefault="00AF2427" w:rsidP="00B7752F">
      <w:pPr>
        <w:spacing w:line="480" w:lineRule="auto"/>
        <w:ind w:firstLine="708"/>
        <w:jc w:val="both"/>
        <w:rPr>
          <w:lang w:val="en-AU"/>
        </w:rPr>
      </w:pPr>
      <w:r w:rsidRPr="00303F87">
        <w:rPr>
          <w:lang w:val="en-AU"/>
        </w:rPr>
        <w:t>We exploited deposited data at ENCODE</w:t>
      </w:r>
      <w:r w:rsidR="00136B3E" w:rsidRPr="00136B3E">
        <w:rPr>
          <w:noProof/>
        </w:rPr>
        <w:t xml:space="preserve"> </w:t>
      </w:r>
      <w:r w:rsidR="00136B3E">
        <w:rPr>
          <w:noProof/>
        </w:rPr>
        <w:t xml:space="preserve">(The ENCODE Project </w:t>
      </w:r>
      <w:r w:rsidR="00136B3E" w:rsidRPr="00B26F7E">
        <w:rPr>
          <w:noProof/>
        </w:rPr>
        <w:t>Consortium</w:t>
      </w:r>
      <w:r w:rsidRPr="00303F87">
        <w:rPr>
          <w:lang w:val="en-AU"/>
        </w:rPr>
        <w:t xml:space="preserve"> </w:t>
      </w:r>
      <w:r w:rsidR="00760A16" w:rsidRPr="00303F87">
        <w:rPr>
          <w:lang w:val="en-AU"/>
        </w:rPr>
        <w:fldChar w:fldCharType="begin">
          <w:fldData xml:space="preserve">PEVuZE5vdGU+PENpdGU+PEF1dGhvcj5Db25zb3J0aXVtPC9BdXRob3I+PFllYXI+MjAxMjwvWWVh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</w:fldData>
        </w:fldChar>
      </w:r>
      <w:r w:rsidR="00B26F7E">
        <w:rPr>
          <w:lang w:val="en-AU"/>
        </w:rPr>
        <w:instrText xml:space="preserve"> ADDIN EN.CITE </w:instrText>
      </w:r>
      <w:r w:rsidR="00B26F7E">
        <w:rPr>
          <w:lang w:val="en-AU"/>
        </w:rPr>
        <w:fldChar w:fldCharType="begin">
          <w:fldData xml:space="preserve">PEVuZE5vdGU+PENpdGU+PEF1dGhvcj5Db25zb3J0aXVtPC9BdXRob3I+PFllYXI+MjAxMjwvWWVh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</w:fldData>
        </w:fldChar>
      </w:r>
      <w:r w:rsidR="00B26F7E">
        <w:rPr>
          <w:lang w:val="en-AU"/>
        </w:rPr>
        <w:instrText xml:space="preserve"> ADDIN EN.CITE.DATA </w:instrText>
      </w:r>
      <w:r w:rsidR="00B26F7E">
        <w:rPr>
          <w:lang w:val="en-AU"/>
        </w:rPr>
      </w:r>
      <w:r w:rsidR="00B26F7E">
        <w:rPr>
          <w:lang w:val="en-AU"/>
        </w:rPr>
        <w:fldChar w:fldCharType="end"/>
      </w:r>
      <w:r w:rsidR="00760A16" w:rsidRPr="00303F87">
        <w:rPr>
          <w:lang w:val="en-AU"/>
        </w:rPr>
      </w:r>
      <w:r w:rsidR="00760A16" w:rsidRPr="00303F87">
        <w:rPr>
          <w:lang w:val="en-AU"/>
        </w:rPr>
        <w:fldChar w:fldCharType="separate"/>
      </w:r>
      <w:hyperlink w:anchor="_ENREF_6" w:tooltip="Consortium, 2012 #64" w:history="1">
        <w:r w:rsidR="00B26F7E" w:rsidRPr="00303F87">
          <w:rPr>
            <w:noProof/>
            <w:lang w:val="en-AU"/>
          </w:rPr>
          <w:t xml:space="preserve"> 2012</w:t>
        </w:r>
      </w:hyperlink>
      <w:r w:rsidR="00760A16" w:rsidRPr="00303F87">
        <w:rPr>
          <w:noProof/>
          <w:lang w:val="en-AU"/>
        </w:rPr>
        <w:t>)</w:t>
      </w:r>
      <w:r w:rsidR="00760A16" w:rsidRPr="00303F87">
        <w:rPr>
          <w:lang w:val="en-AU"/>
        </w:rPr>
        <w:fldChar w:fldCharType="end"/>
      </w:r>
      <w:r w:rsidRPr="00303F87">
        <w:rPr>
          <w:lang w:val="en-AU"/>
        </w:rPr>
        <w:t xml:space="preserve"> to analyse expression of host factors known to interact with LINE-1 encoded proteins in the following samples: </w:t>
      </w:r>
      <w:hyperlink r:id="rId9" w:history="1">
        <w:r w:rsidRPr="00303F87">
          <w:rPr>
            <w:rStyle w:val="Hyperlink"/>
            <w:color w:val="auto"/>
            <w:lang w:val="en-AU"/>
          </w:rPr>
          <w:t>ENCSR000CUH</w:t>
        </w:r>
      </w:hyperlink>
      <w:r w:rsidRPr="00303F87">
        <w:rPr>
          <w:lang w:val="en-AU"/>
        </w:rPr>
        <w:t xml:space="preserve"> (fibroblasts), </w:t>
      </w:r>
      <w:hyperlink r:id="rId10" w:history="1">
        <w:r w:rsidRPr="00303F87">
          <w:rPr>
            <w:rStyle w:val="Hyperlink"/>
            <w:color w:val="auto"/>
            <w:lang w:val="en-AU"/>
          </w:rPr>
          <w:t>ENCSR000CUA</w:t>
        </w:r>
      </w:hyperlink>
      <w:r w:rsidRPr="00303F87">
        <w:rPr>
          <w:lang w:val="en-AU"/>
        </w:rPr>
        <w:t xml:space="preserve"> (Hematopoietic Stem Cells, HSCs), </w:t>
      </w:r>
      <w:hyperlink r:id="rId11" w:history="1">
        <w:r w:rsidRPr="00303F87">
          <w:rPr>
            <w:rStyle w:val="Hyperlink"/>
            <w:color w:val="auto"/>
            <w:lang w:val="en-AU"/>
          </w:rPr>
          <w:t>ENCSR490SQH</w:t>
        </w:r>
      </w:hyperlink>
      <w:r w:rsidRPr="00303F87">
        <w:rPr>
          <w:lang w:val="en-AU"/>
        </w:rPr>
        <w:t xml:space="preserve"> (H7-hESCs), </w:t>
      </w:r>
      <w:hyperlink r:id="rId12" w:history="1">
        <w:r w:rsidRPr="00303F87">
          <w:rPr>
            <w:rStyle w:val="Hyperlink"/>
            <w:color w:val="auto"/>
            <w:lang w:val="en-AU"/>
          </w:rPr>
          <w:t>ENCSR000CTZ</w:t>
        </w:r>
      </w:hyperlink>
      <w:r w:rsidRPr="00303F87">
        <w:rPr>
          <w:lang w:val="en-AU"/>
        </w:rPr>
        <w:t xml:space="preserve"> (Mesenchymal stem cells, MSCs) and </w:t>
      </w:r>
      <w:hyperlink r:id="rId13" w:history="1">
        <w:r w:rsidRPr="00303F87">
          <w:rPr>
            <w:rStyle w:val="Hyperlink"/>
            <w:color w:val="auto"/>
            <w:lang w:val="en-AU"/>
          </w:rPr>
          <w:t>ENCSR244ISQ</w:t>
        </w:r>
      </w:hyperlink>
      <w:r w:rsidRPr="00303F87">
        <w:rPr>
          <w:lang w:val="en-AU"/>
        </w:rPr>
        <w:t xml:space="preserve"> (NPCs derived from H9-hESCs). All samples corresponded to stranded PE101 Illumina Hi-Seq RNA-Seq libraries from rRNA-depleted Total RNA &gt; 200 nucleotides in size. Next, we used </w:t>
      </w:r>
      <w:r w:rsidRPr="00303F87">
        <w:rPr>
          <w:bCs/>
          <w:lang w:val="en-AU"/>
        </w:rPr>
        <w:t>TopHat2 (v2.1.1)</w:t>
      </w:r>
      <w:r w:rsidRPr="00303F87">
        <w:rPr>
          <w:lang w:val="en-AU"/>
        </w:rPr>
        <w:t xml:space="preserve"> as a fast splice junction mapper for RNA-Seq reads to the Human Genome (GRCH38) using </w:t>
      </w:r>
      <w:r w:rsidRPr="00303F87">
        <w:rPr>
          <w:lang w:val="en-AU"/>
        </w:rPr>
        <w:lastRenderedPageBreak/>
        <w:t>the ultra high-throughput short read aligner </w:t>
      </w:r>
      <w:hyperlink r:id="rId14" w:history="1">
        <w:r w:rsidRPr="00303F87">
          <w:rPr>
            <w:rStyle w:val="Hyperlink"/>
            <w:color w:val="auto"/>
            <w:lang w:val="en-AU"/>
          </w:rPr>
          <w:t>Bowtie</w:t>
        </w:r>
      </w:hyperlink>
      <w:r w:rsidRPr="00303F87">
        <w:rPr>
          <w:lang w:val="en-AU"/>
        </w:rPr>
        <w:t xml:space="preserve">2 (v2.2.9) as described </w:t>
      </w:r>
      <w:r w:rsidR="00760A16" w:rsidRPr="00303F87">
        <w:rPr>
          <w:lang w:val="en-AU"/>
        </w:rPr>
        <w:fldChar w:fldCharType="begin"/>
      </w:r>
      <w:r w:rsidR="00B26F7E">
        <w:rPr>
          <w:lang w:val="en-AU"/>
        </w:rPr>
        <w:instrText xml:space="preserve"> ADDIN EN.CITE &lt;EndNote&gt;&lt;Cite&gt;&lt;Author&gt;Roman&lt;/Author&gt;&lt;Year&gt;2016&lt;/Year&gt;&lt;RecNum&gt;84&lt;/RecNum&gt;&lt;DisplayText&gt;(Roman et al. 2016)&lt;/DisplayText&gt;&lt;record&gt;&lt;rec-number&gt;84&lt;/rec-number&gt;&lt;foreign-keys&gt;&lt;key app="EN" db-id="ssde20dflpxswdeat27vf9vxdfwzxwsrt5fx" timestamp="1476982339"&gt;84&lt;/key&gt;&lt;/foreign-keys&gt;&lt;ref-type name="Journal Article"&gt;17&lt;/ref-type&gt;&lt;contributors&gt;&lt;authors&gt;&lt;author&gt;Roman, A. C.&lt;/author&gt;&lt;author&gt;Morales-Hernandez, A.&lt;/author&gt;&lt;author&gt;Fernandez-Salguero, P. M.&lt;/author&gt;&lt;/authors&gt;&lt;/contributors&gt;&lt;auth-address&gt;Champalimaud Neuroscience Programme, Champalimaud Center for the Unkown, Avenida de Brasilia, 1400-038, Lisbon, Portugal. angel.roman@neuro.fchampalimaud.org.&amp;#xD;Departamento de Bioquimica y Biologia Molecular, Facultad de Ciencias, Universidad de Extremadura, Avenida de Elvas s/n, 06071, Badajoz, Spain.&lt;/auth-address&gt;&lt;titles&gt;&lt;title&gt;RNA-Seq Analysis to Measure the Expression of SINE Retroelements&lt;/title&gt;&lt;secondary-title&gt;Methods Mol Biol&lt;/secondary-title&gt;&lt;alt-title&gt;Methods in molecular biology&lt;/alt-title&gt;&lt;/titles&gt;&lt;periodical&gt;&lt;full-title&gt;Methods Mol Biol&lt;/full-title&gt;&lt;abbr-1&gt;Methods in molecular biology&lt;/abbr-1&gt;&lt;/periodical&gt;&lt;alt-periodical&gt;&lt;full-title&gt;Methods Mol Biol&lt;/full-title&gt;&lt;abbr-1&gt;Methods in molecular biology&lt;/abbr-1&gt;&lt;/alt-periodical&gt;&lt;pages&gt;107-16&lt;/pages&gt;&lt;volume&gt;1400&lt;/volume&gt;&lt;dates&gt;&lt;year&gt;2016&lt;/year&gt;&lt;/dates&gt;&lt;isbn&gt;1940-6029 (Electronic)&amp;#xD;1064-3745 (Linking)&lt;/isbn&gt;&lt;accession-num&gt;26895049&lt;/accession-num&gt;&lt;urls&gt;&lt;related-urls&gt;&lt;url&gt;http://www.ncbi.nlm.nih.gov/pubmed/26895049&lt;/url&gt;&lt;/related-urls&gt;&lt;/urls&gt;&lt;electronic-resource-num&gt;10.1007/978-1-4939-3372-3_7&lt;/electronic-resource-num&gt;&lt;/record&gt;&lt;/Cite&gt;&lt;/EndNote&gt;</w:instrText>
      </w:r>
      <w:r w:rsidR="00760A16" w:rsidRPr="00303F87">
        <w:rPr>
          <w:lang w:val="en-AU"/>
        </w:rPr>
        <w:fldChar w:fldCharType="separate"/>
      </w:r>
      <w:r w:rsidR="00760A16" w:rsidRPr="00303F87">
        <w:rPr>
          <w:noProof/>
          <w:lang w:val="en-AU"/>
        </w:rPr>
        <w:t>(</w:t>
      </w:r>
      <w:hyperlink w:anchor="_ENREF_28" w:tooltip="Roman, 2016 #84" w:history="1">
        <w:r w:rsidR="00B26F7E" w:rsidRPr="00303F87">
          <w:rPr>
            <w:noProof/>
            <w:lang w:val="en-AU"/>
          </w:rPr>
          <w:t>Roman et al. 2016</w:t>
        </w:r>
      </w:hyperlink>
      <w:r w:rsidR="00760A16" w:rsidRPr="00303F87">
        <w:rPr>
          <w:noProof/>
          <w:lang w:val="en-AU"/>
        </w:rPr>
        <w:t>)</w:t>
      </w:r>
      <w:r w:rsidR="00760A16" w:rsidRPr="00303F87">
        <w:rPr>
          <w:lang w:val="en-AU"/>
        </w:rPr>
        <w:fldChar w:fldCharType="end"/>
      </w:r>
      <w:r w:rsidRPr="00303F87">
        <w:rPr>
          <w:lang w:val="en-AU"/>
        </w:rPr>
        <w:t>. Cufflinks (v2.2.1) was next used to</w:t>
      </w:r>
      <w:r w:rsidR="00331A15">
        <w:rPr>
          <w:lang w:val="en-AU"/>
        </w:rPr>
        <w:t xml:space="preserve"> assemble transcripts, estimate</w:t>
      </w:r>
      <w:r w:rsidRPr="00303F87">
        <w:rPr>
          <w:lang w:val="en-AU"/>
        </w:rPr>
        <w:t xml:space="preserve"> their abundances, and test for differential gene expression between the RNA-Seq samples. After the identification of significantly differentiated genes</w:t>
      </w:r>
      <w:r w:rsidR="00FC4033" w:rsidRPr="00303F87">
        <w:rPr>
          <w:rFonts w:ascii="Helvetica" w:eastAsiaTheme="minorEastAsia" w:hAnsi="Helvetica" w:cs="Helvetica"/>
          <w:lang w:val="en-AU"/>
        </w:rPr>
        <w:t xml:space="preserve"> </w:t>
      </w:r>
      <w:r w:rsidR="00E71CBD" w:rsidRPr="00303F87">
        <w:rPr>
          <w:lang w:val="en-AU"/>
        </w:rPr>
        <w:fldChar w:fldCharType="begin"/>
      </w:r>
      <w:r w:rsidR="00B26F7E">
        <w:rPr>
          <w:lang w:val="en-AU"/>
        </w:rPr>
        <w:instrText xml:space="preserve"> ADDIN EN.CITE &lt;EndNote&gt;&lt;Cite&gt;&lt;Author&gt;Rapaport&lt;/Author&gt;&lt;Year&gt;2013&lt;/Year&gt;&lt;RecNum&gt;75&lt;/RecNum&gt;&lt;DisplayText&gt;(Rapaport et al. 2013)&lt;/DisplayText&gt;&lt;record&gt;&lt;rec-number&gt;75&lt;/rec-number&gt;&lt;foreign-keys&gt;&lt;key app="EN" db-id="ssde20dflpxswdeat27vf9vxdfwzxwsrt5fx" timestamp="1476982298"&gt;75&lt;/key&gt;&lt;/foreign-keys&gt;&lt;ref-type name="Journal Article"&gt;17&lt;/ref-type&gt;&lt;contributors&gt;&lt;authors&gt;&lt;author&gt;Rapaport, F.&lt;/author&gt;&lt;author&gt;Khanin, R.&lt;/author&gt;&lt;author&gt;Liang, Y.&lt;/author&gt;&lt;author&gt;Pirun, M.&lt;/author&gt;&lt;author&gt;Krek, A.&lt;/author&gt;&lt;author&gt;Zumbo, P.&lt;/author&gt;&lt;author&gt;Mason, C. E.&lt;/author&gt;&lt;author&gt;Socci, N. D.&lt;/author&gt;&lt;author&gt;Betel, D.&lt;/author&gt;&lt;/authors&gt;&lt;/contributors&gt;&lt;titles&gt;&lt;title&gt;Comprehensive evaluation of differential gene expression analysis methods for RNA-seq data&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R95&lt;/pages&gt;&lt;volume&gt;14&lt;/volume&gt;&lt;number&gt;9&lt;/number&gt;&lt;keywords&gt;&lt;keyword&gt;Brain Chemistry&lt;/keyword&gt;&lt;keyword&gt;Cell Line&lt;/keyword&gt;&lt;keyword&gt;Datasets as Topic&lt;/keyword&gt;&lt;keyword&gt;Gene Expression&lt;/keyword&gt;&lt;keyword&gt;Gene Expression Profiling&lt;/keyword&gt;&lt;keyword&gt;High-Throughput Nucleotide Sequencing/*statistics &amp;amp; numerical data&lt;/keyword&gt;&lt;keyword&gt;Humans&lt;/keyword&gt;&lt;keyword&gt;Nerve Tissue Proteins/*genetics&lt;/keyword&gt;&lt;keyword&gt;Oligonucleotide Array Sequence Analysis&lt;/keyword&gt;&lt;keyword&gt;RNA/*genetics&lt;/keyword&gt;&lt;keyword&gt;Sequence Analysis, RNA/methods/*statistics &amp;amp; numerical data&lt;/keyword&gt;&lt;keyword&gt;Signal-To-Noise Ratio&lt;/keyword&gt;&lt;keyword&gt;*Software&lt;/keyword&gt;&lt;/keywords&gt;&lt;dates&gt;&lt;year&gt;2013&lt;/year&gt;&lt;/dates&gt;&lt;isbn&gt;1474-760X (Electronic)&amp;#xD;1474-7596 (Linking)&lt;/isbn&gt;&lt;accession-num&gt;24020486&lt;/accession-num&gt;&lt;urls&gt;&lt;related-urls&gt;&lt;url&gt;http://www.ncbi.nlm.nih.gov/pubmed/24020486&lt;/url&gt;&lt;/related-urls&gt;&lt;/urls&gt;&lt;custom2&gt;4054597&lt;/custom2&gt;&lt;electronic-resource-num&gt;10.1186/gb-2013-14-9-r95&lt;/electronic-resource-num&gt;&lt;/record&gt;&lt;/Cite&gt;&lt;/EndNote&gt;</w:instrText>
      </w:r>
      <w:r w:rsidR="00E71CBD" w:rsidRPr="00303F87">
        <w:rPr>
          <w:lang w:val="en-AU"/>
        </w:rPr>
        <w:fldChar w:fldCharType="separate"/>
      </w:r>
      <w:r w:rsidR="00E71CBD" w:rsidRPr="00303F87">
        <w:rPr>
          <w:noProof/>
          <w:lang w:val="en-AU"/>
        </w:rPr>
        <w:t>(</w:t>
      </w:r>
      <w:hyperlink w:anchor="_ENREF_24" w:tooltip="Rapaport, 2013 #75" w:history="1">
        <w:r w:rsidR="00B26F7E" w:rsidRPr="00303F87">
          <w:rPr>
            <w:noProof/>
            <w:lang w:val="en-AU"/>
          </w:rPr>
          <w:t>Rapaport et al. 2013</w:t>
        </w:r>
      </w:hyperlink>
      <w:r w:rsidR="00E71CBD" w:rsidRPr="00303F87">
        <w:rPr>
          <w:noProof/>
          <w:lang w:val="en-AU"/>
        </w:rPr>
        <w:t>)</w:t>
      </w:r>
      <w:r w:rsidR="00E71CBD" w:rsidRPr="00303F87">
        <w:rPr>
          <w:lang w:val="en-AU"/>
        </w:rPr>
        <w:fldChar w:fldCharType="end"/>
      </w:r>
      <w:r w:rsidRPr="00303F87">
        <w:rPr>
          <w:lang w:val="en-AU"/>
        </w:rPr>
        <w:t xml:space="preserve">, we selected (if any) those genes that are known to interact with L1-RNPs </w:t>
      </w:r>
      <w:r w:rsidR="00A93C1B" w:rsidRPr="00303F87">
        <w:rPr>
          <w:lang w:val="en-AU"/>
        </w:rPr>
        <w:t xml:space="preserve">(using a list constructed from references </w:t>
      </w:r>
      <w:r w:rsidR="00760A16" w:rsidRPr="00303F87">
        <w:rPr>
          <w:lang w:val="en-AU"/>
        </w:rPr>
        <w:fldChar w:fldCharType="begin">
          <w:fldData xml:space="preserve">PEVuZE5vdGU+PENpdGU+PEF1dGhvcj5Hb29kaWVyPC9BdXRob3I+PFllYXI+MjAxMzwvWWVhcj48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</w:fldData>
        </w:fldChar>
      </w:r>
      <w:r w:rsidR="00B26F7E">
        <w:rPr>
          <w:lang w:val="en-AU"/>
        </w:rPr>
        <w:instrText xml:space="preserve"> ADDIN EN.CITE </w:instrText>
      </w:r>
      <w:r w:rsidR="00B26F7E">
        <w:rPr>
          <w:lang w:val="en-AU"/>
        </w:rPr>
        <w:fldChar w:fldCharType="begin">
          <w:fldData xml:space="preserve">PEVuZE5vdGU+PENpdGU+PEF1dGhvcj5Hb29kaWVyPC9BdXRob3I+PFllYXI+MjAxMzwvWWVhcj48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</w:fldData>
        </w:fldChar>
      </w:r>
      <w:r w:rsidR="00B26F7E">
        <w:rPr>
          <w:lang w:val="en-AU"/>
        </w:rPr>
        <w:instrText xml:space="preserve"> ADDIN EN.CITE.DATA </w:instrText>
      </w:r>
      <w:r w:rsidR="00B26F7E">
        <w:rPr>
          <w:lang w:val="en-AU"/>
        </w:rPr>
      </w:r>
      <w:r w:rsidR="00B26F7E">
        <w:rPr>
          <w:lang w:val="en-AU"/>
        </w:rPr>
        <w:fldChar w:fldCharType="end"/>
      </w:r>
      <w:r w:rsidR="00760A16" w:rsidRPr="00303F87">
        <w:rPr>
          <w:lang w:val="en-AU"/>
        </w:rPr>
      </w:r>
      <w:r w:rsidR="00760A16" w:rsidRPr="00303F87">
        <w:rPr>
          <w:lang w:val="en-AU"/>
        </w:rPr>
        <w:fldChar w:fldCharType="separate"/>
      </w:r>
      <w:r w:rsidR="00760A16" w:rsidRPr="00303F87">
        <w:rPr>
          <w:noProof/>
          <w:lang w:val="en-AU"/>
        </w:rPr>
        <w:t>(</w:t>
      </w:r>
      <w:hyperlink w:anchor="_ENREF_12" w:tooltip="Goodier, 2013 #20" w:history="1">
        <w:r w:rsidR="00B26F7E" w:rsidRPr="00303F87">
          <w:rPr>
            <w:noProof/>
            <w:lang w:val="en-AU"/>
          </w:rPr>
          <w:t>Goodier et al. 2013</w:t>
        </w:r>
      </w:hyperlink>
      <w:r w:rsidR="00760A16" w:rsidRPr="00303F87">
        <w:rPr>
          <w:noProof/>
          <w:lang w:val="en-AU"/>
        </w:rPr>
        <w:t xml:space="preserve">; </w:t>
      </w:r>
      <w:hyperlink w:anchor="_ENREF_31" w:tooltip="Taylor, 2013 #22" w:history="1">
        <w:r w:rsidR="00B26F7E" w:rsidRPr="00303F87">
          <w:rPr>
            <w:noProof/>
            <w:lang w:val="en-AU"/>
          </w:rPr>
          <w:t>Taylor et al. 2013</w:t>
        </w:r>
      </w:hyperlink>
      <w:r w:rsidR="00760A16" w:rsidRPr="00303F87">
        <w:rPr>
          <w:noProof/>
          <w:lang w:val="en-AU"/>
        </w:rPr>
        <w:t xml:space="preserve">; </w:t>
      </w:r>
      <w:hyperlink w:anchor="_ENREF_18" w:tooltip="Moldovan, 2015 #21" w:history="1">
        <w:r w:rsidR="00B26F7E" w:rsidRPr="00303F87">
          <w:rPr>
            <w:noProof/>
            <w:lang w:val="en-AU"/>
          </w:rPr>
          <w:t>Moldovan and Moran 2015</w:t>
        </w:r>
      </w:hyperlink>
      <w:r w:rsidR="00760A16" w:rsidRPr="00303F87">
        <w:rPr>
          <w:noProof/>
          <w:lang w:val="en-AU"/>
        </w:rPr>
        <w:t>)</w:t>
      </w:r>
      <w:r w:rsidR="00760A16" w:rsidRPr="00303F87">
        <w:rPr>
          <w:lang w:val="en-AU"/>
        </w:rPr>
        <w:fldChar w:fldCharType="end"/>
      </w:r>
      <w:r w:rsidR="00A93C1B" w:rsidRPr="00303F87">
        <w:rPr>
          <w:lang w:val="en-AU"/>
        </w:rPr>
        <w:t xml:space="preserve"> but that also contain previously characterized LINE-1 interactors and </w:t>
      </w:r>
      <w:r w:rsidR="00331A15">
        <w:rPr>
          <w:lang w:val="en-AU"/>
        </w:rPr>
        <w:t xml:space="preserve">known </w:t>
      </w:r>
      <w:r w:rsidR="00A93C1B" w:rsidRPr="00303F87">
        <w:rPr>
          <w:lang w:val="en-AU"/>
        </w:rPr>
        <w:t xml:space="preserve">regulators) </w:t>
      </w:r>
      <w:r w:rsidRPr="00303F87">
        <w:rPr>
          <w:lang w:val="en-AU"/>
        </w:rPr>
        <w:t xml:space="preserve">and evaluated expression differences with respect to hESCs or NPCs. Thus, in total we analyzed the expression pattern of 243 genes in hESCs, MSCs, HSCs, NPCs and fibroblasts. </w:t>
      </w:r>
      <w:r w:rsidR="001020F1" w:rsidRPr="00303F87">
        <w:rPr>
          <w:lang w:val="en-AU"/>
        </w:rPr>
        <w:t>Next</w:t>
      </w:r>
      <w:r w:rsidRPr="00303F87">
        <w:rPr>
          <w:lang w:val="en-AU"/>
        </w:rPr>
        <w:t xml:space="preserve">, we analyzed which of the 243 genes are upregulated or downregulated in MSCs, HSCs and fibroblasts (these 3 cell types do not support engineered LINE-1 retrotransposition at detectable levels) with respect to NPCs and hESCs, in two independent comparisons. </w:t>
      </w:r>
      <w:r w:rsidR="001020F1" w:rsidRPr="00303F87">
        <w:rPr>
          <w:lang w:val="en-AU"/>
        </w:rPr>
        <w:t>U</w:t>
      </w:r>
      <w:r w:rsidRPr="00303F87">
        <w:rPr>
          <w:lang w:val="en-AU"/>
        </w:rPr>
        <w:t>pon bioinformatic analyses, we detected several LINE-1 interactors that are differentially expressed in MSCs, HSCs and fibroblast</w:t>
      </w:r>
      <w:r w:rsidR="001020F1" w:rsidRPr="00303F87">
        <w:rPr>
          <w:lang w:val="en-AU"/>
        </w:rPr>
        <w:t xml:space="preserve">s (Supplemental Figure </w:t>
      </w:r>
      <w:r w:rsidR="00B7752F">
        <w:rPr>
          <w:lang w:val="en-AU"/>
        </w:rPr>
        <w:t>12</w:t>
      </w:r>
      <w:r w:rsidR="001020F1" w:rsidRPr="00303F87">
        <w:rPr>
          <w:lang w:val="en-AU"/>
        </w:rPr>
        <w:t>).</w:t>
      </w:r>
    </w:p>
    <w:p w14:paraId="1B2B133C" w14:textId="77777777" w:rsidR="001020F1" w:rsidRPr="00303F87" w:rsidRDefault="001020F1" w:rsidP="001020F1">
      <w:pPr>
        <w:spacing w:line="480" w:lineRule="auto"/>
        <w:jc w:val="both"/>
        <w:rPr>
          <w:lang w:val="en-AU"/>
        </w:rPr>
      </w:pPr>
    </w:p>
    <w:p w14:paraId="62568984" w14:textId="1B965C04" w:rsidR="00FD5249" w:rsidRPr="00303F87" w:rsidRDefault="000E0946" w:rsidP="008F1887">
      <w:pPr>
        <w:jc w:val="both"/>
        <w:rPr>
          <w:kern w:val="28"/>
          <w:lang w:val="en-AU"/>
        </w:rPr>
      </w:pPr>
      <w:r w:rsidRPr="00303F87">
        <w:rPr>
          <w:lang w:val="en-AU"/>
        </w:rPr>
        <w:br w:type="page"/>
      </w:r>
    </w:p>
    <w:p w14:paraId="6E5CF8B9" w14:textId="7254CDD5" w:rsidR="00760A16" w:rsidRPr="00303F87" w:rsidRDefault="007B491A" w:rsidP="00714C45">
      <w:pPr>
        <w:spacing w:line="480" w:lineRule="auto"/>
        <w:jc w:val="both"/>
        <w:rPr>
          <w:rFonts w:eastAsiaTheme="minorEastAsia"/>
          <w:b/>
          <w:lang w:val="en-AU"/>
        </w:rPr>
      </w:pPr>
      <w:r w:rsidRPr="00303F87">
        <w:rPr>
          <w:rFonts w:eastAsiaTheme="minorEastAsia"/>
          <w:b/>
          <w:lang w:val="en-AU"/>
        </w:rPr>
        <w:lastRenderedPageBreak/>
        <w:t>SUPPLEMENTAL REFERENCES</w:t>
      </w:r>
    </w:p>
    <w:p w14:paraId="47CBDDE4" w14:textId="77777777" w:rsidR="00B26F7E" w:rsidRPr="00B26F7E" w:rsidRDefault="00760A16" w:rsidP="00B26F7E">
      <w:pPr>
        <w:pStyle w:val="EndNoteBibliography"/>
        <w:ind w:left="720" w:hanging="720"/>
        <w:rPr>
          <w:noProof/>
        </w:rPr>
      </w:pPr>
      <w:r w:rsidRPr="00303F87">
        <w:rPr>
          <w:rFonts w:eastAsiaTheme="minorEastAsia"/>
          <w:lang w:val="en-AU"/>
        </w:rPr>
        <w:fldChar w:fldCharType="begin"/>
      </w:r>
      <w:r w:rsidRPr="00303F87">
        <w:rPr>
          <w:rFonts w:eastAsiaTheme="minorEastAsia"/>
          <w:lang w:val="en-AU"/>
        </w:rPr>
        <w:instrText xml:space="preserve"> ADDIN EN.REFLIST </w:instrText>
      </w:r>
      <w:r w:rsidRPr="00303F87">
        <w:rPr>
          <w:rFonts w:eastAsiaTheme="minorEastAsia"/>
          <w:lang w:val="en-AU"/>
        </w:rPr>
        <w:fldChar w:fldCharType="separate"/>
      </w:r>
      <w:bookmarkStart w:id="0" w:name="_ENREF_1"/>
      <w:r w:rsidR="00B26F7E" w:rsidRPr="00B26F7E">
        <w:rPr>
          <w:noProof/>
        </w:rPr>
        <w:t xml:space="preserve">Alisch RS, Garcia-Perez JL, Muotri AR, Gage FH, Moran JV. 2006. Unconventional translation of mammalian LINE-1 retrotransposons. </w:t>
      </w:r>
      <w:r w:rsidR="00B26F7E" w:rsidRPr="00B26F7E">
        <w:rPr>
          <w:i/>
          <w:noProof/>
        </w:rPr>
        <w:t>Genes Dev</w:t>
      </w:r>
      <w:r w:rsidR="00B26F7E" w:rsidRPr="00B26F7E">
        <w:rPr>
          <w:noProof/>
        </w:rPr>
        <w:t xml:space="preserve"> </w:t>
      </w:r>
      <w:r w:rsidR="00B26F7E" w:rsidRPr="00B26F7E">
        <w:rPr>
          <w:b/>
          <w:noProof/>
        </w:rPr>
        <w:t>20</w:t>
      </w:r>
      <w:r w:rsidR="00B26F7E" w:rsidRPr="00B26F7E">
        <w:rPr>
          <w:noProof/>
        </w:rPr>
        <w:t>(2): 210-224.</w:t>
      </w:r>
      <w:bookmarkEnd w:id="0"/>
    </w:p>
    <w:p w14:paraId="4FD3AB4B" w14:textId="77777777" w:rsidR="00B26F7E" w:rsidRPr="00B26F7E" w:rsidRDefault="00B26F7E" w:rsidP="00B26F7E">
      <w:pPr>
        <w:pStyle w:val="EndNoteBibliography"/>
        <w:ind w:left="720" w:hanging="720"/>
        <w:rPr>
          <w:noProof/>
        </w:rPr>
      </w:pPr>
      <w:bookmarkStart w:id="1" w:name="_ENREF_2"/>
      <w:r w:rsidRPr="00B26F7E">
        <w:rPr>
          <w:noProof/>
        </w:rPr>
        <w:t xml:space="preserve">Athanikar JN, Badge RM, Moran JV. 2004. A YY1-binding site is required for accurate human LINE-1 transcription initiation. </w:t>
      </w:r>
      <w:r w:rsidRPr="00B26F7E">
        <w:rPr>
          <w:i/>
          <w:noProof/>
        </w:rPr>
        <w:t>Nucleic acids research</w:t>
      </w:r>
      <w:r w:rsidRPr="00B26F7E">
        <w:rPr>
          <w:noProof/>
        </w:rPr>
        <w:t xml:space="preserve"> </w:t>
      </w:r>
      <w:r w:rsidRPr="00B26F7E">
        <w:rPr>
          <w:b/>
          <w:noProof/>
        </w:rPr>
        <w:t>32</w:t>
      </w:r>
      <w:r w:rsidRPr="00B26F7E">
        <w:rPr>
          <w:noProof/>
        </w:rPr>
        <w:t>(13): 3846-3855.</w:t>
      </w:r>
      <w:bookmarkEnd w:id="1"/>
    </w:p>
    <w:p w14:paraId="0ADEF8C5" w14:textId="77777777" w:rsidR="00B26F7E" w:rsidRPr="00B26F7E" w:rsidRDefault="00B26F7E" w:rsidP="00B26F7E">
      <w:pPr>
        <w:pStyle w:val="EndNoteBibliography"/>
        <w:ind w:left="720" w:hanging="720"/>
        <w:rPr>
          <w:noProof/>
        </w:rPr>
      </w:pPr>
      <w:bookmarkStart w:id="2" w:name="_ENREF_3"/>
      <w:r w:rsidRPr="00B26F7E">
        <w:rPr>
          <w:noProof/>
        </w:rPr>
        <w:t xml:space="preserve">Brouha B, Meischl C, Ostertag E, de Boer M, Zhang Y, Neijens H, Roos D, Kazazian HH, Jr. 2002. Evidence consistent with human L1 retrotransposition in maternal meiosis I. </w:t>
      </w:r>
      <w:r w:rsidRPr="00B26F7E">
        <w:rPr>
          <w:i/>
          <w:noProof/>
        </w:rPr>
        <w:t>Am J Hum Genet</w:t>
      </w:r>
      <w:r w:rsidRPr="00B26F7E">
        <w:rPr>
          <w:noProof/>
        </w:rPr>
        <w:t xml:space="preserve"> </w:t>
      </w:r>
      <w:r w:rsidRPr="00B26F7E">
        <w:rPr>
          <w:b/>
          <w:noProof/>
        </w:rPr>
        <w:t>71</w:t>
      </w:r>
      <w:r w:rsidRPr="00B26F7E">
        <w:rPr>
          <w:noProof/>
        </w:rPr>
        <w:t>(2): 327-336.</w:t>
      </w:r>
      <w:bookmarkEnd w:id="2"/>
    </w:p>
    <w:p w14:paraId="6EE3C38F" w14:textId="77777777" w:rsidR="00B26F7E" w:rsidRPr="00B26F7E" w:rsidRDefault="00B26F7E" w:rsidP="00B26F7E">
      <w:pPr>
        <w:pStyle w:val="EndNoteBibliography"/>
        <w:ind w:left="720" w:hanging="720"/>
        <w:rPr>
          <w:noProof/>
        </w:rPr>
      </w:pPr>
      <w:bookmarkStart w:id="3" w:name="_ENREF_4"/>
      <w:r w:rsidRPr="00B26F7E">
        <w:rPr>
          <w:noProof/>
        </w:rPr>
        <w:t xml:space="preserve">Chadwick K, Wang L, Li L, Menendez P, Murdoch B, Rouleau A, Bhatia M. 2003. Cytokines and BMP-4 promote hematopoietic differentiation of human embryonic stem cells. </w:t>
      </w:r>
      <w:r w:rsidRPr="00B26F7E">
        <w:rPr>
          <w:i/>
          <w:noProof/>
        </w:rPr>
        <w:t>Blood</w:t>
      </w:r>
      <w:r w:rsidRPr="00B26F7E">
        <w:rPr>
          <w:noProof/>
        </w:rPr>
        <w:t xml:space="preserve"> </w:t>
      </w:r>
      <w:r w:rsidRPr="00B26F7E">
        <w:rPr>
          <w:b/>
          <w:noProof/>
        </w:rPr>
        <w:t>102</w:t>
      </w:r>
      <w:r w:rsidRPr="00B26F7E">
        <w:rPr>
          <w:noProof/>
        </w:rPr>
        <w:t>(3): 906-915.</w:t>
      </w:r>
      <w:bookmarkEnd w:id="3"/>
    </w:p>
    <w:p w14:paraId="79062402" w14:textId="77777777" w:rsidR="00B26F7E" w:rsidRPr="00B26F7E" w:rsidRDefault="00B26F7E" w:rsidP="00B26F7E">
      <w:pPr>
        <w:pStyle w:val="EndNoteBibliography"/>
        <w:ind w:left="720" w:hanging="720"/>
        <w:rPr>
          <w:noProof/>
        </w:rPr>
      </w:pPr>
      <w:bookmarkStart w:id="4" w:name="_ENREF_5"/>
      <w:r w:rsidRPr="00B26F7E">
        <w:rPr>
          <w:noProof/>
        </w:rPr>
        <w:t xml:space="preserve">Choi KD, Vodyanik M, Slukvin, II. 2011. Hematopoietic differentiation and production of mature myeloid cells from human pluripotent stem cells. </w:t>
      </w:r>
      <w:r w:rsidRPr="00B26F7E">
        <w:rPr>
          <w:i/>
          <w:noProof/>
        </w:rPr>
        <w:t>Nature protocols</w:t>
      </w:r>
      <w:r w:rsidRPr="00B26F7E">
        <w:rPr>
          <w:noProof/>
        </w:rPr>
        <w:t xml:space="preserve"> </w:t>
      </w:r>
      <w:r w:rsidRPr="00B26F7E">
        <w:rPr>
          <w:b/>
          <w:noProof/>
        </w:rPr>
        <w:t>6</w:t>
      </w:r>
      <w:r w:rsidRPr="00B26F7E">
        <w:rPr>
          <w:noProof/>
        </w:rPr>
        <w:t>(3): 296-313.</w:t>
      </w:r>
      <w:bookmarkEnd w:id="4"/>
    </w:p>
    <w:p w14:paraId="55A36300" w14:textId="77777777" w:rsidR="00B26F7E" w:rsidRDefault="00B26F7E" w:rsidP="00B26F7E">
      <w:pPr>
        <w:pStyle w:val="EndNoteBibliography"/>
        <w:ind w:left="720" w:hanging="720"/>
        <w:rPr>
          <w:noProof/>
        </w:rPr>
      </w:pPr>
      <w:bookmarkStart w:id="5" w:name="_ENREF_7"/>
      <w:r w:rsidRPr="00B26F7E">
        <w:rPr>
          <w:noProof/>
        </w:rPr>
        <w:t xml:space="preserve">Coufal NG, Garcia-Perez JL, Peng GE, Yeo GW, Mu Y, Lovci MT, Morell M, O'Shea KS, Moran JV, Gage FH. 2009. L1 retrotransposition in human neural progenitor cells. </w:t>
      </w:r>
      <w:r w:rsidRPr="00B26F7E">
        <w:rPr>
          <w:i/>
          <w:noProof/>
        </w:rPr>
        <w:t>Nature</w:t>
      </w:r>
      <w:r w:rsidRPr="00B26F7E">
        <w:rPr>
          <w:noProof/>
        </w:rPr>
        <w:t xml:space="preserve"> </w:t>
      </w:r>
      <w:r w:rsidRPr="00B26F7E">
        <w:rPr>
          <w:b/>
          <w:noProof/>
        </w:rPr>
        <w:t>460</w:t>
      </w:r>
      <w:r w:rsidRPr="00B26F7E">
        <w:rPr>
          <w:noProof/>
        </w:rPr>
        <w:t>(7259): 1127-1131.</w:t>
      </w:r>
      <w:bookmarkEnd w:id="5"/>
    </w:p>
    <w:p w14:paraId="08DA1B1B" w14:textId="0A118DF2" w:rsidR="008F4E53" w:rsidRPr="00B26F7E" w:rsidRDefault="008F4E53" w:rsidP="008F4E53">
      <w:pPr>
        <w:pStyle w:val="EndNoteBibliography"/>
        <w:ind w:left="720" w:hanging="720"/>
        <w:rPr>
          <w:noProof/>
        </w:rPr>
      </w:pPr>
      <w:bookmarkStart w:id="6" w:name="_ENREF_6"/>
      <w:r>
        <w:rPr>
          <w:noProof/>
        </w:rPr>
        <w:t xml:space="preserve">The ENCODE Project </w:t>
      </w:r>
      <w:r w:rsidRPr="00B26F7E">
        <w:rPr>
          <w:noProof/>
        </w:rPr>
        <w:t xml:space="preserve">Consortium. 2012. An integrated encyclopedia of DNA elements in the human genome. </w:t>
      </w:r>
      <w:r w:rsidRPr="00B26F7E">
        <w:rPr>
          <w:i/>
          <w:noProof/>
        </w:rPr>
        <w:t>Nature</w:t>
      </w:r>
      <w:r w:rsidRPr="00B26F7E">
        <w:rPr>
          <w:noProof/>
        </w:rPr>
        <w:t xml:space="preserve"> </w:t>
      </w:r>
      <w:r w:rsidRPr="00B26F7E">
        <w:rPr>
          <w:b/>
          <w:noProof/>
        </w:rPr>
        <w:t>489</w:t>
      </w:r>
      <w:r w:rsidRPr="00B26F7E">
        <w:rPr>
          <w:noProof/>
        </w:rPr>
        <w:t>(7414): 57-74.</w:t>
      </w:r>
      <w:bookmarkStart w:id="7" w:name="_GoBack"/>
      <w:bookmarkEnd w:id="6"/>
      <w:bookmarkEnd w:id="7"/>
    </w:p>
    <w:p w14:paraId="057764D7" w14:textId="77777777" w:rsidR="00B26F7E" w:rsidRPr="00B26F7E" w:rsidRDefault="00B26F7E" w:rsidP="00B26F7E">
      <w:pPr>
        <w:pStyle w:val="EndNoteBibliography"/>
        <w:ind w:left="720" w:hanging="720"/>
        <w:rPr>
          <w:noProof/>
        </w:rPr>
      </w:pPr>
      <w:bookmarkStart w:id="8" w:name="_ENREF_8"/>
      <w:r w:rsidRPr="00B26F7E">
        <w:rPr>
          <w:noProof/>
        </w:rPr>
        <w:t xml:space="preserve">Freeman JD, Goodchild NL, Mager DL. 1994. A modified indicator gene for selection of retrotransposition events in mammalian cells. </w:t>
      </w:r>
      <w:r w:rsidRPr="00B26F7E">
        <w:rPr>
          <w:i/>
          <w:noProof/>
        </w:rPr>
        <w:t>Biotechniques</w:t>
      </w:r>
      <w:r w:rsidRPr="00B26F7E">
        <w:rPr>
          <w:noProof/>
        </w:rPr>
        <w:t xml:space="preserve"> </w:t>
      </w:r>
      <w:r w:rsidRPr="00B26F7E">
        <w:rPr>
          <w:b/>
          <w:noProof/>
        </w:rPr>
        <w:t>17</w:t>
      </w:r>
      <w:r w:rsidRPr="00B26F7E">
        <w:rPr>
          <w:noProof/>
        </w:rPr>
        <w:t>(1): 46, 48-49, 52.</w:t>
      </w:r>
      <w:bookmarkEnd w:id="8"/>
    </w:p>
    <w:p w14:paraId="2F778908" w14:textId="77777777" w:rsidR="00B26F7E" w:rsidRPr="00B26F7E" w:rsidRDefault="00B26F7E" w:rsidP="00B26F7E">
      <w:pPr>
        <w:pStyle w:val="EndNoteBibliography"/>
        <w:ind w:left="720" w:hanging="720"/>
        <w:rPr>
          <w:noProof/>
        </w:rPr>
      </w:pPr>
      <w:bookmarkStart w:id="9" w:name="_ENREF_9"/>
      <w:r w:rsidRPr="00B26F7E">
        <w:rPr>
          <w:noProof/>
        </w:rPr>
        <w:t xml:space="preserve">Garcia-Perez JL, Marchetto MC, Muotri AR, Coufal NG, Gage FH, O'Shea KS, Moran JV. 2007. LINE-1 retrotransposition in human embryonic stem cells. </w:t>
      </w:r>
      <w:r w:rsidRPr="00B26F7E">
        <w:rPr>
          <w:i/>
          <w:noProof/>
        </w:rPr>
        <w:t>Hum Mol Genet</w:t>
      </w:r>
      <w:r w:rsidRPr="00B26F7E">
        <w:rPr>
          <w:noProof/>
        </w:rPr>
        <w:t xml:space="preserve"> </w:t>
      </w:r>
      <w:r w:rsidRPr="00B26F7E">
        <w:rPr>
          <w:b/>
          <w:noProof/>
        </w:rPr>
        <w:t>16</w:t>
      </w:r>
      <w:r w:rsidRPr="00B26F7E">
        <w:rPr>
          <w:noProof/>
        </w:rPr>
        <w:t>(13): 1569-1577.</w:t>
      </w:r>
      <w:bookmarkEnd w:id="9"/>
    </w:p>
    <w:p w14:paraId="0E6B35A3" w14:textId="77777777" w:rsidR="00B26F7E" w:rsidRPr="00B26F7E" w:rsidRDefault="00B26F7E" w:rsidP="00B26F7E">
      <w:pPr>
        <w:pStyle w:val="EndNoteBibliography"/>
        <w:ind w:left="720" w:hanging="720"/>
        <w:rPr>
          <w:noProof/>
        </w:rPr>
      </w:pPr>
      <w:bookmarkStart w:id="10" w:name="_ENREF_10"/>
      <w:r w:rsidRPr="00B26F7E">
        <w:rPr>
          <w:noProof/>
        </w:rPr>
        <w:t xml:space="preserve">Garcia-Perez JL, Morell M, Scheys JO, Kulpa DA, Morell S, Carter CC, Hammer GD, Collins KL, O'Shea KS, Menendez P et al. 2010. Epigenetic silencing of engineered L1 retrotransposition events in human embryonic carcinoma cells. </w:t>
      </w:r>
      <w:r w:rsidRPr="00B26F7E">
        <w:rPr>
          <w:i/>
          <w:noProof/>
        </w:rPr>
        <w:t>Nature</w:t>
      </w:r>
      <w:r w:rsidRPr="00B26F7E">
        <w:rPr>
          <w:noProof/>
        </w:rPr>
        <w:t xml:space="preserve"> </w:t>
      </w:r>
      <w:r w:rsidRPr="00B26F7E">
        <w:rPr>
          <w:b/>
          <w:noProof/>
        </w:rPr>
        <w:t>466</w:t>
      </w:r>
      <w:r w:rsidRPr="00B26F7E">
        <w:rPr>
          <w:noProof/>
        </w:rPr>
        <w:t>(7307): 769-773.</w:t>
      </w:r>
      <w:bookmarkEnd w:id="10"/>
    </w:p>
    <w:p w14:paraId="00AB52B5" w14:textId="77777777" w:rsidR="00B26F7E" w:rsidRPr="00B26F7E" w:rsidRDefault="00B26F7E" w:rsidP="00B26F7E">
      <w:pPr>
        <w:pStyle w:val="EndNoteBibliography"/>
        <w:ind w:left="720" w:hanging="720"/>
        <w:rPr>
          <w:noProof/>
        </w:rPr>
      </w:pPr>
      <w:bookmarkStart w:id="11" w:name="_ENREF_11"/>
      <w:r w:rsidRPr="00B26F7E">
        <w:rPr>
          <w:noProof/>
        </w:rPr>
        <w:t xml:space="preserve">Giorgi G, Marcantonio P, Del Re B. 2011. LINE-1 retrotransposition in human neuroblastoma cells is affected by oxidative stress. </w:t>
      </w:r>
      <w:r w:rsidRPr="00B26F7E">
        <w:rPr>
          <w:i/>
          <w:noProof/>
        </w:rPr>
        <w:t>Cell and tissue research</w:t>
      </w:r>
      <w:r w:rsidRPr="00B26F7E">
        <w:rPr>
          <w:noProof/>
        </w:rPr>
        <w:t xml:space="preserve"> </w:t>
      </w:r>
      <w:r w:rsidRPr="00B26F7E">
        <w:rPr>
          <w:b/>
          <w:noProof/>
        </w:rPr>
        <w:t>346</w:t>
      </w:r>
      <w:r w:rsidRPr="00B26F7E">
        <w:rPr>
          <w:noProof/>
        </w:rPr>
        <w:t>(3): 383-391.</w:t>
      </w:r>
      <w:bookmarkEnd w:id="11"/>
    </w:p>
    <w:p w14:paraId="37164373" w14:textId="77777777" w:rsidR="00B26F7E" w:rsidRPr="00B26F7E" w:rsidRDefault="00B26F7E" w:rsidP="00B26F7E">
      <w:pPr>
        <w:pStyle w:val="EndNoteBibliography"/>
        <w:ind w:left="720" w:hanging="720"/>
        <w:rPr>
          <w:noProof/>
        </w:rPr>
      </w:pPr>
      <w:bookmarkStart w:id="12" w:name="_ENREF_12"/>
      <w:r w:rsidRPr="00B26F7E">
        <w:rPr>
          <w:noProof/>
        </w:rPr>
        <w:t xml:space="preserve">Goodier JL, Cheung LE, Kazazian HH, Jr. 2013. Mapping the LINE1 ORF1 protein interactome reveals associated inhibitors of human retrotransposition. </w:t>
      </w:r>
      <w:r w:rsidRPr="00B26F7E">
        <w:rPr>
          <w:i/>
          <w:noProof/>
        </w:rPr>
        <w:t>Nucleic acids research</w:t>
      </w:r>
      <w:r w:rsidRPr="00B26F7E">
        <w:rPr>
          <w:noProof/>
        </w:rPr>
        <w:t xml:space="preserve"> </w:t>
      </w:r>
      <w:r w:rsidRPr="00B26F7E">
        <w:rPr>
          <w:b/>
          <w:noProof/>
        </w:rPr>
        <w:t>41</w:t>
      </w:r>
      <w:r w:rsidRPr="00B26F7E">
        <w:rPr>
          <w:noProof/>
        </w:rPr>
        <w:t>(15): 7401-7419.</w:t>
      </w:r>
      <w:bookmarkEnd w:id="12"/>
    </w:p>
    <w:p w14:paraId="598CBFA5" w14:textId="77777777" w:rsidR="00B26F7E" w:rsidRPr="00B26F7E" w:rsidRDefault="00B26F7E" w:rsidP="00B26F7E">
      <w:pPr>
        <w:pStyle w:val="EndNoteBibliography"/>
        <w:ind w:left="720" w:hanging="720"/>
        <w:rPr>
          <w:noProof/>
        </w:rPr>
      </w:pPr>
      <w:bookmarkStart w:id="13" w:name="_ENREF_13"/>
      <w:r w:rsidRPr="00B26F7E">
        <w:rPr>
          <w:noProof/>
        </w:rPr>
        <w:t xml:space="preserve">Ji J, Vijayaragavan K, Bosse M, Menendez P, Weisel K, Bhatia M. 2008. OP9 stroma augments survival of hematopoietic precursors and progenitors during hematopoietic differentiation from human embryonic stem cells. </w:t>
      </w:r>
      <w:r w:rsidRPr="00B26F7E">
        <w:rPr>
          <w:i/>
          <w:noProof/>
        </w:rPr>
        <w:t>Stem Cells</w:t>
      </w:r>
      <w:r w:rsidRPr="00B26F7E">
        <w:rPr>
          <w:noProof/>
        </w:rPr>
        <w:t xml:space="preserve"> </w:t>
      </w:r>
      <w:r w:rsidRPr="00B26F7E">
        <w:rPr>
          <w:b/>
          <w:noProof/>
        </w:rPr>
        <w:t>26</w:t>
      </w:r>
      <w:r w:rsidRPr="00B26F7E">
        <w:rPr>
          <w:noProof/>
        </w:rPr>
        <w:t>(10): 2485-2495.</w:t>
      </w:r>
      <w:bookmarkEnd w:id="13"/>
    </w:p>
    <w:p w14:paraId="04F5A9E6" w14:textId="77777777" w:rsidR="00B26F7E" w:rsidRPr="00B26F7E" w:rsidRDefault="00B26F7E" w:rsidP="00B26F7E">
      <w:pPr>
        <w:pStyle w:val="EndNoteBibliography"/>
        <w:ind w:left="720" w:hanging="720"/>
        <w:rPr>
          <w:noProof/>
        </w:rPr>
      </w:pPr>
      <w:bookmarkStart w:id="14" w:name="_ENREF_14"/>
      <w:r w:rsidRPr="00B26F7E">
        <w:rPr>
          <w:noProof/>
        </w:rPr>
        <w:t xml:space="preserve">Kimberland ML, Divoky V, Prchal J, Schwahn U, Berger W, Kazazian HH, Jr. 1999. Full-length human L1 insertions retain the capacity for high frequency retrotransposition in cultured cells. </w:t>
      </w:r>
      <w:r w:rsidRPr="00B26F7E">
        <w:rPr>
          <w:i/>
          <w:noProof/>
        </w:rPr>
        <w:t>Hum Mol Genet</w:t>
      </w:r>
      <w:r w:rsidRPr="00B26F7E">
        <w:rPr>
          <w:noProof/>
        </w:rPr>
        <w:t xml:space="preserve"> </w:t>
      </w:r>
      <w:r w:rsidRPr="00B26F7E">
        <w:rPr>
          <w:b/>
          <w:noProof/>
        </w:rPr>
        <w:t>8</w:t>
      </w:r>
      <w:r w:rsidRPr="00B26F7E">
        <w:rPr>
          <w:noProof/>
        </w:rPr>
        <w:t>(8): 1557-1560.</w:t>
      </w:r>
      <w:bookmarkEnd w:id="14"/>
    </w:p>
    <w:p w14:paraId="67A5200A" w14:textId="77777777" w:rsidR="00B26F7E" w:rsidRPr="00B26F7E" w:rsidRDefault="00B26F7E" w:rsidP="00B26F7E">
      <w:pPr>
        <w:pStyle w:val="EndNoteBibliography"/>
        <w:ind w:left="720" w:hanging="720"/>
        <w:rPr>
          <w:noProof/>
        </w:rPr>
      </w:pPr>
      <w:bookmarkStart w:id="15" w:name="_ENREF_15"/>
      <w:r w:rsidRPr="00B26F7E">
        <w:rPr>
          <w:noProof/>
        </w:rPr>
        <w:t xml:space="preserve">Kubo S, Seleme MC, Soifer HS, Perez JL, Moran JV, Kazazian HH, Jr., Kasahara N. 2006. L1 retrotransposition in nondividing and primary human somatic cells. </w:t>
      </w:r>
      <w:r w:rsidRPr="00B26F7E">
        <w:rPr>
          <w:i/>
          <w:noProof/>
        </w:rPr>
        <w:t>Proc Natl Acad Sci U S A</w:t>
      </w:r>
      <w:r w:rsidRPr="00B26F7E">
        <w:rPr>
          <w:noProof/>
        </w:rPr>
        <w:t xml:space="preserve"> </w:t>
      </w:r>
      <w:r w:rsidRPr="00B26F7E">
        <w:rPr>
          <w:b/>
          <w:noProof/>
        </w:rPr>
        <w:t>103</w:t>
      </w:r>
      <w:r w:rsidRPr="00B26F7E">
        <w:rPr>
          <w:noProof/>
        </w:rPr>
        <w:t>(21): 8036-8041.</w:t>
      </w:r>
      <w:bookmarkEnd w:id="15"/>
    </w:p>
    <w:p w14:paraId="3A80C0BE" w14:textId="77777777" w:rsidR="00B26F7E" w:rsidRPr="00B26F7E" w:rsidRDefault="00B26F7E" w:rsidP="00B26F7E">
      <w:pPr>
        <w:pStyle w:val="EndNoteBibliography"/>
        <w:ind w:left="720" w:hanging="720"/>
        <w:rPr>
          <w:noProof/>
        </w:rPr>
      </w:pPr>
      <w:bookmarkStart w:id="16" w:name="_ENREF_16"/>
      <w:r w:rsidRPr="00B26F7E">
        <w:rPr>
          <w:noProof/>
        </w:rPr>
        <w:t xml:space="preserve">Kulpa DA, Moran JV. 2005. Ribonucleoprotein particle formation is necessary but not sufficient for LINE-1 retrotransposition. </w:t>
      </w:r>
      <w:r w:rsidRPr="00B26F7E">
        <w:rPr>
          <w:i/>
          <w:noProof/>
        </w:rPr>
        <w:t>Hum Mol Genet</w:t>
      </w:r>
      <w:r w:rsidRPr="00B26F7E">
        <w:rPr>
          <w:noProof/>
        </w:rPr>
        <w:t xml:space="preserve"> </w:t>
      </w:r>
      <w:r w:rsidRPr="00B26F7E">
        <w:rPr>
          <w:b/>
          <w:noProof/>
        </w:rPr>
        <w:t>14</w:t>
      </w:r>
      <w:r w:rsidRPr="00B26F7E">
        <w:rPr>
          <w:noProof/>
        </w:rPr>
        <w:t>(21): 3237-3248.</w:t>
      </w:r>
      <w:bookmarkEnd w:id="16"/>
    </w:p>
    <w:p w14:paraId="4C5CFB11" w14:textId="77777777" w:rsidR="00B26F7E" w:rsidRPr="00B26F7E" w:rsidRDefault="00B26F7E" w:rsidP="00B26F7E">
      <w:pPr>
        <w:pStyle w:val="EndNoteBibliography"/>
        <w:ind w:left="720" w:hanging="720"/>
        <w:rPr>
          <w:noProof/>
        </w:rPr>
      </w:pPr>
      <w:bookmarkStart w:id="17" w:name="_ENREF_17"/>
      <w:r w:rsidRPr="00B26F7E">
        <w:rPr>
          <w:noProof/>
        </w:rPr>
        <w:t xml:space="preserve">Menendez P, Wang L, Chadwick K, Li L, Bhatia M. 2004. Retroviral transduction of hematopoietic cells differentiated from human embryonic stem cell-derived </w:t>
      </w:r>
      <w:r w:rsidRPr="00B26F7E">
        <w:rPr>
          <w:noProof/>
        </w:rPr>
        <w:lastRenderedPageBreak/>
        <w:t xml:space="preserve">CD45(neg)PFV hemogenic precursors. </w:t>
      </w:r>
      <w:r w:rsidRPr="00B26F7E">
        <w:rPr>
          <w:i/>
          <w:noProof/>
        </w:rPr>
        <w:t>Molecular therapy : the journal of the American Society of Gene Therapy</w:t>
      </w:r>
      <w:r w:rsidRPr="00B26F7E">
        <w:rPr>
          <w:noProof/>
        </w:rPr>
        <w:t xml:space="preserve"> </w:t>
      </w:r>
      <w:r w:rsidRPr="00B26F7E">
        <w:rPr>
          <w:b/>
          <w:noProof/>
        </w:rPr>
        <w:t>10</w:t>
      </w:r>
      <w:r w:rsidRPr="00B26F7E">
        <w:rPr>
          <w:noProof/>
        </w:rPr>
        <w:t>(6): 1109-1120.</w:t>
      </w:r>
      <w:bookmarkEnd w:id="17"/>
    </w:p>
    <w:p w14:paraId="251B7FD8" w14:textId="77777777" w:rsidR="00B26F7E" w:rsidRPr="00B26F7E" w:rsidRDefault="00B26F7E" w:rsidP="00B26F7E">
      <w:pPr>
        <w:pStyle w:val="EndNoteBibliography"/>
        <w:ind w:left="720" w:hanging="720"/>
        <w:rPr>
          <w:noProof/>
        </w:rPr>
      </w:pPr>
      <w:bookmarkStart w:id="18" w:name="_ENREF_18"/>
      <w:r w:rsidRPr="00B26F7E">
        <w:rPr>
          <w:noProof/>
        </w:rPr>
        <w:t xml:space="preserve">Moldovan JB, Moran JV. 2015. The Zinc-Finger Antiviral Protein ZAP Inhibits LINE and Alu Retrotransposition. </w:t>
      </w:r>
      <w:r w:rsidRPr="00B26F7E">
        <w:rPr>
          <w:i/>
          <w:noProof/>
        </w:rPr>
        <w:t>PLoS genetics</w:t>
      </w:r>
      <w:r w:rsidRPr="00B26F7E">
        <w:rPr>
          <w:noProof/>
        </w:rPr>
        <w:t xml:space="preserve"> </w:t>
      </w:r>
      <w:r w:rsidRPr="00B26F7E">
        <w:rPr>
          <w:b/>
          <w:noProof/>
        </w:rPr>
        <w:t>11</w:t>
      </w:r>
      <w:r w:rsidRPr="00B26F7E">
        <w:rPr>
          <w:noProof/>
        </w:rPr>
        <w:t>(5): e1005121.</w:t>
      </w:r>
      <w:bookmarkEnd w:id="18"/>
    </w:p>
    <w:p w14:paraId="6112F8AA" w14:textId="77777777" w:rsidR="00B26F7E" w:rsidRPr="00B26F7E" w:rsidRDefault="00B26F7E" w:rsidP="00B26F7E">
      <w:pPr>
        <w:pStyle w:val="EndNoteBibliography"/>
        <w:ind w:left="720" w:hanging="720"/>
        <w:rPr>
          <w:noProof/>
        </w:rPr>
      </w:pPr>
      <w:bookmarkStart w:id="19" w:name="_ENREF_19"/>
      <w:r w:rsidRPr="00B26F7E">
        <w:rPr>
          <w:noProof/>
        </w:rPr>
        <w:t xml:space="preserve">Moran JV, Holmes SE, Naas TP, DeBerardinis RJ, Boeke JD, Kazazian HH, Jr. 1996. High frequency retrotransposition in cultured mammalian cells. </w:t>
      </w:r>
      <w:r w:rsidRPr="00B26F7E">
        <w:rPr>
          <w:i/>
          <w:noProof/>
        </w:rPr>
        <w:t>Cell</w:t>
      </w:r>
      <w:r w:rsidRPr="00B26F7E">
        <w:rPr>
          <w:noProof/>
        </w:rPr>
        <w:t xml:space="preserve"> </w:t>
      </w:r>
      <w:r w:rsidRPr="00B26F7E">
        <w:rPr>
          <w:b/>
          <w:noProof/>
        </w:rPr>
        <w:t>87</w:t>
      </w:r>
      <w:r w:rsidRPr="00B26F7E">
        <w:rPr>
          <w:noProof/>
        </w:rPr>
        <w:t>(5): 917-927.</w:t>
      </w:r>
      <w:bookmarkEnd w:id="19"/>
    </w:p>
    <w:p w14:paraId="36B73981" w14:textId="77777777" w:rsidR="00B26F7E" w:rsidRPr="00B26F7E" w:rsidRDefault="00B26F7E" w:rsidP="00B26F7E">
      <w:pPr>
        <w:pStyle w:val="EndNoteBibliography"/>
        <w:ind w:left="720" w:hanging="720"/>
        <w:rPr>
          <w:noProof/>
        </w:rPr>
      </w:pPr>
      <w:bookmarkStart w:id="20" w:name="_ENREF_20"/>
      <w:r w:rsidRPr="00B26F7E">
        <w:rPr>
          <w:noProof/>
        </w:rPr>
        <w:t xml:space="preserve">Munoz-Lopez M, Garcia-Canadas M, Macia A, Morell S, Garcia-Perez JL. 2012. Analysis of LINE-1 expression in human pluripotent cells. </w:t>
      </w:r>
      <w:r w:rsidRPr="00B26F7E">
        <w:rPr>
          <w:i/>
          <w:noProof/>
        </w:rPr>
        <w:t>Methods in molecular biology</w:t>
      </w:r>
      <w:r w:rsidRPr="00B26F7E">
        <w:rPr>
          <w:noProof/>
        </w:rPr>
        <w:t xml:space="preserve"> </w:t>
      </w:r>
      <w:r w:rsidRPr="00B26F7E">
        <w:rPr>
          <w:b/>
          <w:noProof/>
        </w:rPr>
        <w:t>873</w:t>
      </w:r>
      <w:r w:rsidRPr="00B26F7E">
        <w:rPr>
          <w:noProof/>
        </w:rPr>
        <w:t>: 113-125.</w:t>
      </w:r>
      <w:bookmarkEnd w:id="20"/>
    </w:p>
    <w:p w14:paraId="195C4AA8" w14:textId="77777777" w:rsidR="00B26F7E" w:rsidRPr="00B26F7E" w:rsidRDefault="00B26F7E" w:rsidP="00B26F7E">
      <w:pPr>
        <w:pStyle w:val="EndNoteBibliography"/>
        <w:ind w:left="720" w:hanging="720"/>
        <w:rPr>
          <w:noProof/>
        </w:rPr>
      </w:pPr>
      <w:bookmarkStart w:id="21" w:name="_ENREF_21"/>
      <w:r w:rsidRPr="00B26F7E">
        <w:rPr>
          <w:noProof/>
        </w:rPr>
        <w:t xml:space="preserve">Muotri AR, Marchetto MC, Coufal NG, Oefner R, Yeo G, Nakashima K, Gage FH. 2010. L1 retrotransposition in neurons is modulated by MeCP2. </w:t>
      </w:r>
      <w:r w:rsidRPr="00B26F7E">
        <w:rPr>
          <w:i/>
          <w:noProof/>
        </w:rPr>
        <w:t>Nature</w:t>
      </w:r>
      <w:r w:rsidRPr="00B26F7E">
        <w:rPr>
          <w:noProof/>
        </w:rPr>
        <w:t xml:space="preserve"> </w:t>
      </w:r>
      <w:r w:rsidRPr="00B26F7E">
        <w:rPr>
          <w:b/>
          <w:noProof/>
        </w:rPr>
        <w:t>468</w:t>
      </w:r>
      <w:r w:rsidRPr="00B26F7E">
        <w:rPr>
          <w:noProof/>
        </w:rPr>
        <w:t>(7322): 443-446.</w:t>
      </w:r>
      <w:bookmarkEnd w:id="21"/>
    </w:p>
    <w:p w14:paraId="5D8A953C" w14:textId="77777777" w:rsidR="00B26F7E" w:rsidRPr="00B26F7E" w:rsidRDefault="00B26F7E" w:rsidP="00B26F7E">
      <w:pPr>
        <w:pStyle w:val="EndNoteBibliography"/>
        <w:ind w:left="720" w:hanging="720"/>
        <w:rPr>
          <w:noProof/>
        </w:rPr>
      </w:pPr>
      <w:bookmarkStart w:id="22" w:name="_ENREF_22"/>
      <w:r w:rsidRPr="00B26F7E">
        <w:rPr>
          <w:noProof/>
        </w:rPr>
        <w:t xml:space="preserve">Ostertag EM, Prak ET, DeBerardinis RJ, Moran JV, Kazazian HH, Jr. 2000. Determination of L1 retrotransposition kinetics in cultured cells. </w:t>
      </w:r>
      <w:r w:rsidRPr="00B26F7E">
        <w:rPr>
          <w:i/>
          <w:noProof/>
        </w:rPr>
        <w:t>Nucleic acids research</w:t>
      </w:r>
      <w:r w:rsidRPr="00B26F7E">
        <w:rPr>
          <w:noProof/>
        </w:rPr>
        <w:t xml:space="preserve"> </w:t>
      </w:r>
      <w:r w:rsidRPr="00B26F7E">
        <w:rPr>
          <w:b/>
          <w:noProof/>
        </w:rPr>
        <w:t>28</w:t>
      </w:r>
      <w:r w:rsidRPr="00B26F7E">
        <w:rPr>
          <w:noProof/>
        </w:rPr>
        <w:t>(6): 1418-1423.</w:t>
      </w:r>
      <w:bookmarkEnd w:id="22"/>
    </w:p>
    <w:p w14:paraId="06E07687" w14:textId="77777777" w:rsidR="00B26F7E" w:rsidRPr="00B26F7E" w:rsidRDefault="00B26F7E" w:rsidP="00B26F7E">
      <w:pPr>
        <w:pStyle w:val="EndNoteBibliography"/>
        <w:ind w:left="720" w:hanging="720"/>
        <w:rPr>
          <w:noProof/>
        </w:rPr>
      </w:pPr>
      <w:bookmarkStart w:id="23" w:name="_ENREF_23"/>
      <w:r w:rsidRPr="00B26F7E">
        <w:rPr>
          <w:noProof/>
        </w:rPr>
        <w:t xml:space="preserve">Palmer DJ, Ng P. 2008. Methods for the production of helper-dependent adenoviral vectors. </w:t>
      </w:r>
      <w:r w:rsidRPr="00B26F7E">
        <w:rPr>
          <w:i/>
          <w:noProof/>
        </w:rPr>
        <w:t>Methods in molecular biology</w:t>
      </w:r>
      <w:r w:rsidRPr="00B26F7E">
        <w:rPr>
          <w:noProof/>
        </w:rPr>
        <w:t xml:space="preserve"> </w:t>
      </w:r>
      <w:r w:rsidRPr="00B26F7E">
        <w:rPr>
          <w:b/>
          <w:noProof/>
        </w:rPr>
        <w:t>433</w:t>
      </w:r>
      <w:r w:rsidRPr="00B26F7E">
        <w:rPr>
          <w:noProof/>
        </w:rPr>
        <w:t>: 33-53.</w:t>
      </w:r>
      <w:bookmarkEnd w:id="23"/>
    </w:p>
    <w:p w14:paraId="7A51A29D" w14:textId="77777777" w:rsidR="00B26F7E" w:rsidRPr="00B26F7E" w:rsidRDefault="00B26F7E" w:rsidP="00B26F7E">
      <w:pPr>
        <w:pStyle w:val="EndNoteBibliography"/>
        <w:ind w:left="720" w:hanging="720"/>
        <w:rPr>
          <w:noProof/>
        </w:rPr>
      </w:pPr>
      <w:bookmarkStart w:id="24" w:name="_ENREF_24"/>
      <w:r w:rsidRPr="00B26F7E">
        <w:rPr>
          <w:noProof/>
        </w:rPr>
        <w:t xml:space="preserve">Rapaport F, Khanin R, Liang Y, Pirun M, Krek A, Zumbo P, Mason CE, Socci ND, Betel D. 2013. Comprehensive evaluation of differential gene expression analysis methods for RNA-seq data. </w:t>
      </w:r>
      <w:r w:rsidRPr="00B26F7E">
        <w:rPr>
          <w:i/>
          <w:noProof/>
        </w:rPr>
        <w:t>Genome biology</w:t>
      </w:r>
      <w:r w:rsidRPr="00B26F7E">
        <w:rPr>
          <w:noProof/>
        </w:rPr>
        <w:t xml:space="preserve"> </w:t>
      </w:r>
      <w:r w:rsidRPr="00B26F7E">
        <w:rPr>
          <w:b/>
          <w:noProof/>
        </w:rPr>
        <w:t>14</w:t>
      </w:r>
      <w:r w:rsidRPr="00B26F7E">
        <w:rPr>
          <w:noProof/>
        </w:rPr>
        <w:t>(9): R95.</w:t>
      </w:r>
      <w:bookmarkEnd w:id="24"/>
    </w:p>
    <w:p w14:paraId="3573A2E3" w14:textId="77777777" w:rsidR="00B26F7E" w:rsidRPr="00B26F7E" w:rsidRDefault="00B26F7E" w:rsidP="00B26F7E">
      <w:pPr>
        <w:pStyle w:val="EndNoteBibliography"/>
        <w:ind w:left="720" w:hanging="720"/>
        <w:rPr>
          <w:noProof/>
        </w:rPr>
      </w:pPr>
      <w:bookmarkStart w:id="25" w:name="_ENREF_25"/>
      <w:r w:rsidRPr="00B26F7E">
        <w:rPr>
          <w:noProof/>
        </w:rPr>
        <w:t xml:space="preserve">Raya A, Rodriguez-Piza I, Guenechea G, Vassena R, Navarro S, Barrero MJ, Consiglio A, Castella M, Rio P, Sleep E et al. 2009. Disease-corrected haematopoietic progenitors from Fanconi anaemia induced pluripotent stem cells. </w:t>
      </w:r>
      <w:r w:rsidRPr="00B26F7E">
        <w:rPr>
          <w:i/>
          <w:noProof/>
        </w:rPr>
        <w:t>Nature</w:t>
      </w:r>
      <w:r w:rsidRPr="00B26F7E">
        <w:rPr>
          <w:noProof/>
        </w:rPr>
        <w:t xml:space="preserve"> </w:t>
      </w:r>
      <w:r w:rsidRPr="00B26F7E">
        <w:rPr>
          <w:b/>
          <w:noProof/>
        </w:rPr>
        <w:t>460</w:t>
      </w:r>
      <w:r w:rsidRPr="00B26F7E">
        <w:rPr>
          <w:noProof/>
        </w:rPr>
        <w:t>(7251): 53-59.</w:t>
      </w:r>
      <w:bookmarkEnd w:id="25"/>
    </w:p>
    <w:p w14:paraId="66B61BA4" w14:textId="77777777" w:rsidR="00B26F7E" w:rsidRPr="00B26F7E" w:rsidRDefault="00B26F7E" w:rsidP="00B26F7E">
      <w:pPr>
        <w:pStyle w:val="EndNoteBibliography"/>
        <w:ind w:left="720" w:hanging="720"/>
        <w:rPr>
          <w:noProof/>
        </w:rPr>
      </w:pPr>
      <w:bookmarkStart w:id="26" w:name="_ENREF_26"/>
      <w:r w:rsidRPr="00B26F7E">
        <w:rPr>
          <w:noProof/>
        </w:rPr>
        <w:t xml:space="preserve">Real PJ, Ligero G, Ayllon V, Ramos-Mejia V, Bueno C, Gutierrez-Aranda I, Navarro-Montero O, Lako M, Menendez P. 2012. SCL/TAL1 regulates hematopoietic specification from human embryonic stem cells. </w:t>
      </w:r>
      <w:r w:rsidRPr="00B26F7E">
        <w:rPr>
          <w:i/>
          <w:noProof/>
        </w:rPr>
        <w:t>Molecular therapy : the journal of the American Society of Gene Therapy</w:t>
      </w:r>
      <w:r w:rsidRPr="00B26F7E">
        <w:rPr>
          <w:noProof/>
        </w:rPr>
        <w:t xml:space="preserve"> </w:t>
      </w:r>
      <w:r w:rsidRPr="00B26F7E">
        <w:rPr>
          <w:b/>
          <w:noProof/>
        </w:rPr>
        <w:t>20</w:t>
      </w:r>
      <w:r w:rsidRPr="00B26F7E">
        <w:rPr>
          <w:noProof/>
        </w:rPr>
        <w:t>(7): 1443-1453.</w:t>
      </w:r>
      <w:bookmarkEnd w:id="26"/>
    </w:p>
    <w:p w14:paraId="0736C094" w14:textId="77777777" w:rsidR="00B26F7E" w:rsidRPr="00B26F7E" w:rsidRDefault="00B26F7E" w:rsidP="00B26F7E">
      <w:pPr>
        <w:pStyle w:val="EndNoteBibliography"/>
        <w:ind w:left="720" w:hanging="720"/>
        <w:rPr>
          <w:noProof/>
        </w:rPr>
      </w:pPr>
      <w:bookmarkStart w:id="27" w:name="_ENREF_27"/>
      <w:r w:rsidRPr="00B26F7E">
        <w:rPr>
          <w:noProof/>
        </w:rPr>
        <w:t xml:space="preserve">Richardson SR, Narvaiza I, Planegger RA, Weitzman MD, Moran JV. 2014. APOBEC3A deaminates transiently exposed single-strand DNA during LINE-1 retrotransposition. </w:t>
      </w:r>
      <w:r w:rsidRPr="00B26F7E">
        <w:rPr>
          <w:i/>
          <w:noProof/>
        </w:rPr>
        <w:t>eLife</w:t>
      </w:r>
      <w:r w:rsidRPr="00B26F7E">
        <w:rPr>
          <w:noProof/>
        </w:rPr>
        <w:t xml:space="preserve"> </w:t>
      </w:r>
      <w:r w:rsidRPr="00B26F7E">
        <w:rPr>
          <w:b/>
          <w:noProof/>
        </w:rPr>
        <w:t>3</w:t>
      </w:r>
      <w:r w:rsidRPr="00B26F7E">
        <w:rPr>
          <w:noProof/>
        </w:rPr>
        <w:t>(Apr 24).</w:t>
      </w:r>
      <w:bookmarkEnd w:id="27"/>
    </w:p>
    <w:p w14:paraId="7C5FDC9C" w14:textId="77777777" w:rsidR="00B26F7E" w:rsidRPr="00B26F7E" w:rsidRDefault="00B26F7E" w:rsidP="00B26F7E">
      <w:pPr>
        <w:pStyle w:val="EndNoteBibliography"/>
        <w:ind w:left="720" w:hanging="720"/>
        <w:rPr>
          <w:noProof/>
        </w:rPr>
      </w:pPr>
      <w:bookmarkStart w:id="28" w:name="_ENREF_28"/>
      <w:r w:rsidRPr="00B26F7E">
        <w:rPr>
          <w:noProof/>
        </w:rPr>
        <w:t xml:space="preserve">Roman AC, Morales-Hernandez A, Fernandez-Salguero PM. 2016. RNA-Seq Analysis to Measure the Expression of SINE Retroelements. </w:t>
      </w:r>
      <w:r w:rsidRPr="00B26F7E">
        <w:rPr>
          <w:i/>
          <w:noProof/>
        </w:rPr>
        <w:t>Methods in molecular biology</w:t>
      </w:r>
      <w:r w:rsidRPr="00B26F7E">
        <w:rPr>
          <w:noProof/>
        </w:rPr>
        <w:t xml:space="preserve"> </w:t>
      </w:r>
      <w:r w:rsidRPr="00B26F7E">
        <w:rPr>
          <w:b/>
          <w:noProof/>
        </w:rPr>
        <w:t>1400</w:t>
      </w:r>
      <w:r w:rsidRPr="00B26F7E">
        <w:rPr>
          <w:noProof/>
        </w:rPr>
        <w:t>: 107-116.</w:t>
      </w:r>
      <w:bookmarkEnd w:id="28"/>
    </w:p>
    <w:p w14:paraId="3D6159A8" w14:textId="77777777" w:rsidR="00B26F7E" w:rsidRPr="00B26F7E" w:rsidRDefault="00B26F7E" w:rsidP="00B26F7E">
      <w:pPr>
        <w:pStyle w:val="EndNoteBibliography"/>
        <w:ind w:left="720" w:hanging="720"/>
        <w:rPr>
          <w:noProof/>
        </w:rPr>
      </w:pPr>
      <w:bookmarkStart w:id="29" w:name="_ENREF_29"/>
      <w:r w:rsidRPr="00B26F7E">
        <w:rPr>
          <w:noProof/>
        </w:rPr>
        <w:t xml:space="preserve">Sanchez L, Gutierrez-Aranda I, Ligero G, Rubio R, Munoz-Lopez M, Garcia-Perez JL, Ramos V, Real PJ, Bueno C, Rodriguez R et al. 2011. Enrichment of human ESC-derived multipotent mesenchymal stem cells with immunosuppressive and anti-inflammatory properties capable to protect against experimental inflammatory bowel disease. </w:t>
      </w:r>
      <w:r w:rsidRPr="00B26F7E">
        <w:rPr>
          <w:i/>
          <w:noProof/>
        </w:rPr>
        <w:t>Stem Cells</w:t>
      </w:r>
      <w:r w:rsidRPr="00B26F7E">
        <w:rPr>
          <w:noProof/>
        </w:rPr>
        <w:t xml:space="preserve"> </w:t>
      </w:r>
      <w:r w:rsidRPr="00B26F7E">
        <w:rPr>
          <w:b/>
          <w:noProof/>
        </w:rPr>
        <w:t>29</w:t>
      </w:r>
      <w:r w:rsidRPr="00B26F7E">
        <w:rPr>
          <w:noProof/>
        </w:rPr>
        <w:t>(2): 251-262.</w:t>
      </w:r>
      <w:bookmarkEnd w:id="29"/>
    </w:p>
    <w:p w14:paraId="16146B06" w14:textId="77777777" w:rsidR="00B26F7E" w:rsidRPr="00B26F7E" w:rsidRDefault="00B26F7E" w:rsidP="00B26F7E">
      <w:pPr>
        <w:pStyle w:val="EndNoteBibliography"/>
        <w:ind w:left="720" w:hanging="720"/>
        <w:rPr>
          <w:noProof/>
        </w:rPr>
      </w:pPr>
      <w:bookmarkStart w:id="30" w:name="_ENREF_30"/>
      <w:r w:rsidRPr="00B26F7E">
        <w:rPr>
          <w:noProof/>
        </w:rPr>
        <w:t xml:space="preserve">Soifer H, Higo C, Kazazian HH, Jr., Moran JV, Mitani K, Kasahara N. 2001. Stable integration of transgenes delivered by a retrotransposon-adenovirus hybrid vector. </w:t>
      </w:r>
      <w:r w:rsidRPr="00B26F7E">
        <w:rPr>
          <w:i/>
          <w:noProof/>
        </w:rPr>
        <w:t>Hum Gene Ther</w:t>
      </w:r>
      <w:r w:rsidRPr="00B26F7E">
        <w:rPr>
          <w:noProof/>
        </w:rPr>
        <w:t xml:space="preserve"> </w:t>
      </w:r>
      <w:r w:rsidRPr="00B26F7E">
        <w:rPr>
          <w:b/>
          <w:noProof/>
        </w:rPr>
        <w:t>12</w:t>
      </w:r>
      <w:r w:rsidRPr="00B26F7E">
        <w:rPr>
          <w:noProof/>
        </w:rPr>
        <w:t>(11): 1417-1428.</w:t>
      </w:r>
      <w:bookmarkEnd w:id="30"/>
    </w:p>
    <w:p w14:paraId="4A7D2B88" w14:textId="77777777" w:rsidR="00B26F7E" w:rsidRDefault="00B26F7E" w:rsidP="00B26F7E">
      <w:pPr>
        <w:pStyle w:val="EndNoteBibliography"/>
        <w:ind w:left="720" w:hanging="720"/>
        <w:rPr>
          <w:noProof/>
        </w:rPr>
      </w:pPr>
      <w:bookmarkStart w:id="31" w:name="_ENREF_31"/>
      <w:r w:rsidRPr="00B26F7E">
        <w:rPr>
          <w:noProof/>
        </w:rPr>
        <w:t xml:space="preserve">Taylor MS, Lacava J, Mita P, Molloy KR, Huang CR, Li D, Adney EM, Jiang H, Burns KH, Chait BT et al. 2013. Affinity Proteomics Reveals Human Host Factors Implicated in Discrete Stages of LINE-1 Retrotransposition. </w:t>
      </w:r>
      <w:r w:rsidRPr="00B26F7E">
        <w:rPr>
          <w:i/>
          <w:noProof/>
        </w:rPr>
        <w:t>Cell</w:t>
      </w:r>
      <w:r w:rsidRPr="00B26F7E">
        <w:rPr>
          <w:noProof/>
        </w:rPr>
        <w:t xml:space="preserve"> </w:t>
      </w:r>
      <w:r w:rsidRPr="00B26F7E">
        <w:rPr>
          <w:b/>
          <w:noProof/>
        </w:rPr>
        <w:t>155</w:t>
      </w:r>
      <w:r w:rsidRPr="00B26F7E">
        <w:rPr>
          <w:noProof/>
        </w:rPr>
        <w:t>(5): 1034-1048.</w:t>
      </w:r>
      <w:bookmarkEnd w:id="31"/>
    </w:p>
    <w:p w14:paraId="6715940B" w14:textId="77777777" w:rsidR="00B26F7E" w:rsidRPr="00B26F7E" w:rsidRDefault="00B26F7E" w:rsidP="00B26F7E">
      <w:pPr>
        <w:pStyle w:val="EndNoteBibliography"/>
        <w:ind w:left="720" w:hanging="720"/>
        <w:rPr>
          <w:noProof/>
        </w:rPr>
      </w:pPr>
      <w:bookmarkStart w:id="32" w:name="_ENREF_32"/>
      <w:r w:rsidRPr="00B26F7E">
        <w:rPr>
          <w:noProof/>
        </w:rPr>
        <w:t xml:space="preserve">Vodyanik MA, Slukvin, II. 2007. Hematoendothelial differentiation of human embryonic stem cells. </w:t>
      </w:r>
      <w:r w:rsidRPr="00B26F7E">
        <w:rPr>
          <w:i/>
          <w:noProof/>
        </w:rPr>
        <w:t>Current protocols in cell biology / editorial board, Juan S Bonifacino  [et al]</w:t>
      </w:r>
      <w:r w:rsidRPr="00B26F7E">
        <w:rPr>
          <w:noProof/>
        </w:rPr>
        <w:t xml:space="preserve"> </w:t>
      </w:r>
      <w:r w:rsidRPr="00B26F7E">
        <w:rPr>
          <w:b/>
          <w:noProof/>
        </w:rPr>
        <w:t>Chapter 23</w:t>
      </w:r>
      <w:r w:rsidRPr="00B26F7E">
        <w:rPr>
          <w:noProof/>
        </w:rPr>
        <w:t>: Unit 23 26.</w:t>
      </w:r>
      <w:bookmarkEnd w:id="32"/>
    </w:p>
    <w:p w14:paraId="00917C61" w14:textId="77777777" w:rsidR="00B26F7E" w:rsidRPr="00B26F7E" w:rsidRDefault="00B26F7E" w:rsidP="00B26F7E">
      <w:pPr>
        <w:pStyle w:val="EndNoteBibliography"/>
        <w:ind w:left="720" w:hanging="720"/>
        <w:rPr>
          <w:noProof/>
        </w:rPr>
      </w:pPr>
      <w:bookmarkStart w:id="33" w:name="_ENREF_33"/>
      <w:r w:rsidRPr="00B26F7E">
        <w:rPr>
          <w:noProof/>
        </w:rPr>
        <w:lastRenderedPageBreak/>
        <w:t xml:space="preserve">Wang L. 2006. Endothelial and hematopoietic cell fate of human embryonic stem cells. </w:t>
      </w:r>
      <w:r w:rsidRPr="00B26F7E">
        <w:rPr>
          <w:i/>
          <w:noProof/>
        </w:rPr>
        <w:t>Trends in cardiovascular medicine</w:t>
      </w:r>
      <w:r w:rsidRPr="00B26F7E">
        <w:rPr>
          <w:noProof/>
        </w:rPr>
        <w:t xml:space="preserve"> </w:t>
      </w:r>
      <w:r w:rsidRPr="00B26F7E">
        <w:rPr>
          <w:b/>
          <w:noProof/>
        </w:rPr>
        <w:t>16</w:t>
      </w:r>
      <w:r w:rsidRPr="00B26F7E">
        <w:rPr>
          <w:noProof/>
        </w:rPr>
        <w:t>(3): 89-94.</w:t>
      </w:r>
      <w:bookmarkEnd w:id="33"/>
    </w:p>
    <w:p w14:paraId="5FA6F00A" w14:textId="77777777" w:rsidR="00B26F7E" w:rsidRPr="00B26F7E" w:rsidRDefault="00B26F7E" w:rsidP="00B26F7E">
      <w:pPr>
        <w:pStyle w:val="EndNoteBibliography"/>
        <w:ind w:left="720" w:hanging="720"/>
        <w:rPr>
          <w:noProof/>
        </w:rPr>
      </w:pPr>
      <w:bookmarkStart w:id="34" w:name="_ENREF_34"/>
      <w:r w:rsidRPr="00B26F7E">
        <w:rPr>
          <w:noProof/>
        </w:rPr>
        <w:t xml:space="preserve">Wang L, Cerdan C, Menendez P, Bhatia M. 2006. Derivation and characterization of hematopoietic cells from human embryonic stem cells. </w:t>
      </w:r>
      <w:r w:rsidRPr="00B26F7E">
        <w:rPr>
          <w:i/>
          <w:noProof/>
        </w:rPr>
        <w:t>Methods in molecular biology</w:t>
      </w:r>
      <w:r w:rsidRPr="00B26F7E">
        <w:rPr>
          <w:noProof/>
        </w:rPr>
        <w:t xml:space="preserve"> </w:t>
      </w:r>
      <w:r w:rsidRPr="00B26F7E">
        <w:rPr>
          <w:b/>
          <w:noProof/>
        </w:rPr>
        <w:t>331</w:t>
      </w:r>
      <w:r w:rsidRPr="00B26F7E">
        <w:rPr>
          <w:noProof/>
        </w:rPr>
        <w:t>: 179-200.</w:t>
      </w:r>
      <w:bookmarkEnd w:id="34"/>
    </w:p>
    <w:p w14:paraId="4CA37278" w14:textId="77777777" w:rsidR="00B26F7E" w:rsidRPr="00B26F7E" w:rsidRDefault="00B26F7E" w:rsidP="00B26F7E">
      <w:pPr>
        <w:pStyle w:val="EndNoteBibliography"/>
        <w:ind w:left="720" w:hanging="720"/>
        <w:rPr>
          <w:noProof/>
        </w:rPr>
      </w:pPr>
      <w:bookmarkStart w:id="35" w:name="_ENREF_35"/>
      <w:r w:rsidRPr="00B26F7E">
        <w:rPr>
          <w:noProof/>
        </w:rPr>
        <w:t xml:space="preserve">Watanabe K, Ueno M, Kamiya D, Nishiyama A, Matsumura M, Wataya T, Takahashi JB, Nishikawa S, Nishikawa S, Muguruma K et al. 2007. A ROCK inhibitor permits survival of dissociated human embryonic stem cells. </w:t>
      </w:r>
      <w:r w:rsidRPr="00B26F7E">
        <w:rPr>
          <w:i/>
          <w:noProof/>
        </w:rPr>
        <w:t>Nat Biotechnol</w:t>
      </w:r>
      <w:r w:rsidRPr="00B26F7E">
        <w:rPr>
          <w:noProof/>
        </w:rPr>
        <w:t xml:space="preserve"> </w:t>
      </w:r>
      <w:r w:rsidRPr="00B26F7E">
        <w:rPr>
          <w:b/>
          <w:noProof/>
        </w:rPr>
        <w:t>25</w:t>
      </w:r>
      <w:r w:rsidRPr="00B26F7E">
        <w:rPr>
          <w:noProof/>
        </w:rPr>
        <w:t>(6): 681-686.</w:t>
      </w:r>
      <w:bookmarkEnd w:id="35"/>
    </w:p>
    <w:p w14:paraId="346485D8" w14:textId="77777777" w:rsidR="00B26F7E" w:rsidRPr="00B26F7E" w:rsidRDefault="00B26F7E" w:rsidP="00B26F7E">
      <w:pPr>
        <w:pStyle w:val="EndNoteBibliography"/>
        <w:ind w:left="720" w:hanging="720"/>
        <w:rPr>
          <w:noProof/>
        </w:rPr>
      </w:pPr>
      <w:bookmarkStart w:id="36" w:name="_ENREF_36"/>
      <w:r w:rsidRPr="00B26F7E">
        <w:rPr>
          <w:noProof/>
        </w:rPr>
        <w:t xml:space="preserve">Wei W, Morrish TA, Alisch RS, Moran JV. 2000. A transient assay reveals that cultured human cells can accommodate multiple LINE-1 retrotransposition events. </w:t>
      </w:r>
      <w:r w:rsidRPr="00B26F7E">
        <w:rPr>
          <w:i/>
          <w:noProof/>
        </w:rPr>
        <w:t>Anal Biochem</w:t>
      </w:r>
      <w:r w:rsidRPr="00B26F7E">
        <w:rPr>
          <w:noProof/>
        </w:rPr>
        <w:t xml:space="preserve"> </w:t>
      </w:r>
      <w:r w:rsidRPr="00B26F7E">
        <w:rPr>
          <w:b/>
          <w:noProof/>
        </w:rPr>
        <w:t>284</w:t>
      </w:r>
      <w:r w:rsidRPr="00B26F7E">
        <w:rPr>
          <w:noProof/>
        </w:rPr>
        <w:t>(2): 435-438.</w:t>
      </w:r>
      <w:bookmarkEnd w:id="36"/>
    </w:p>
    <w:p w14:paraId="2A124AD0" w14:textId="77777777" w:rsidR="00B26F7E" w:rsidRPr="00B26F7E" w:rsidRDefault="00B26F7E" w:rsidP="00B26F7E">
      <w:pPr>
        <w:pStyle w:val="EndNoteBibliography"/>
        <w:ind w:left="720" w:hanging="720"/>
        <w:rPr>
          <w:noProof/>
        </w:rPr>
      </w:pPr>
      <w:bookmarkStart w:id="37" w:name="_ENREF_37"/>
      <w:r w:rsidRPr="00B26F7E">
        <w:rPr>
          <w:noProof/>
        </w:rPr>
        <w:t xml:space="preserve">Wissing S, Montano M, Garcia-Perez JL, Moran JV, Greene WC. 2011. Endogenous APOBEC3B restricts LINE-1 retrotransposition in transformed cells and human embryonic stem cells. </w:t>
      </w:r>
      <w:r w:rsidRPr="00B26F7E">
        <w:rPr>
          <w:i/>
          <w:noProof/>
        </w:rPr>
        <w:t>The Journal of biological chemistry</w:t>
      </w:r>
      <w:r w:rsidRPr="00B26F7E">
        <w:rPr>
          <w:noProof/>
        </w:rPr>
        <w:t xml:space="preserve"> </w:t>
      </w:r>
      <w:r w:rsidRPr="00B26F7E">
        <w:rPr>
          <w:b/>
          <w:noProof/>
        </w:rPr>
        <w:t>286</w:t>
      </w:r>
      <w:r w:rsidRPr="00B26F7E">
        <w:rPr>
          <w:noProof/>
        </w:rPr>
        <w:t>(42): 36427-36437.</w:t>
      </w:r>
      <w:bookmarkEnd w:id="37"/>
    </w:p>
    <w:p w14:paraId="60B56E37" w14:textId="77777777" w:rsidR="00B26F7E" w:rsidRPr="00B26F7E" w:rsidRDefault="00B26F7E" w:rsidP="00B26F7E">
      <w:pPr>
        <w:pStyle w:val="EndNoteBibliography"/>
        <w:ind w:left="720" w:hanging="720"/>
        <w:rPr>
          <w:noProof/>
        </w:rPr>
      </w:pPr>
      <w:bookmarkStart w:id="38" w:name="_ENREF_38"/>
      <w:r w:rsidRPr="00B26F7E">
        <w:rPr>
          <w:noProof/>
        </w:rPr>
        <w:t xml:space="preserve">Wissing S, Munoz-Lopez M, Macia A, Yang Z, Montano M, Collins W, Garcia-Perez JL, Moran JV, Greene WC. 2012. Reprogramming Somatic Cells into iPS Cells Activates LINE-1 Retroelement Mobility. </w:t>
      </w:r>
      <w:r w:rsidRPr="00B26F7E">
        <w:rPr>
          <w:i/>
          <w:noProof/>
        </w:rPr>
        <w:t>Hum Mol Genet</w:t>
      </w:r>
      <w:r w:rsidRPr="00B26F7E">
        <w:rPr>
          <w:noProof/>
        </w:rPr>
        <w:t xml:space="preserve"> </w:t>
      </w:r>
      <w:r w:rsidRPr="00B26F7E">
        <w:rPr>
          <w:b/>
          <w:noProof/>
        </w:rPr>
        <w:t>21</w:t>
      </w:r>
      <w:r w:rsidRPr="00B26F7E">
        <w:rPr>
          <w:noProof/>
        </w:rPr>
        <w:t>(1): 208-218.</w:t>
      </w:r>
      <w:bookmarkEnd w:id="38"/>
    </w:p>
    <w:p w14:paraId="175C3426" w14:textId="77777777" w:rsidR="00B26F7E" w:rsidRPr="00B26F7E" w:rsidRDefault="00B26F7E" w:rsidP="00B26F7E">
      <w:pPr>
        <w:pStyle w:val="EndNoteBibliography"/>
        <w:ind w:left="720" w:hanging="720"/>
        <w:rPr>
          <w:noProof/>
        </w:rPr>
      </w:pPr>
      <w:bookmarkStart w:id="39" w:name="_ENREF_39"/>
      <w:r w:rsidRPr="00B26F7E">
        <w:rPr>
          <w:noProof/>
        </w:rPr>
        <w:t xml:space="preserve">Zeuthen J, Norgaard JO, Avner P, Fellous M, Wartiovaara J, Vaheri A, Rosen A, Giovanella BC. 1980. Characterization of a human ovarian teratocarcinoma-derived cell line. </w:t>
      </w:r>
      <w:r w:rsidRPr="00B26F7E">
        <w:rPr>
          <w:i/>
          <w:noProof/>
        </w:rPr>
        <w:t>Int J Cancer</w:t>
      </w:r>
      <w:r w:rsidRPr="00B26F7E">
        <w:rPr>
          <w:noProof/>
        </w:rPr>
        <w:t xml:space="preserve"> </w:t>
      </w:r>
      <w:r w:rsidRPr="00B26F7E">
        <w:rPr>
          <w:b/>
          <w:noProof/>
        </w:rPr>
        <w:t>25</w:t>
      </w:r>
      <w:r w:rsidRPr="00B26F7E">
        <w:rPr>
          <w:noProof/>
        </w:rPr>
        <w:t>(1): 19-32.</w:t>
      </w:r>
      <w:bookmarkEnd w:id="39"/>
    </w:p>
    <w:p w14:paraId="6340B572" w14:textId="07843FE5" w:rsidR="00636B87" w:rsidRPr="00303F87" w:rsidRDefault="00760A16" w:rsidP="00714C45">
      <w:pPr>
        <w:spacing w:line="480" w:lineRule="auto"/>
        <w:jc w:val="both"/>
        <w:rPr>
          <w:rFonts w:eastAsiaTheme="minorEastAsia"/>
          <w:lang w:val="en-AU"/>
        </w:rPr>
      </w:pPr>
      <w:r w:rsidRPr="00303F87">
        <w:rPr>
          <w:rFonts w:eastAsiaTheme="minorEastAsia"/>
          <w:lang w:val="en-AU"/>
        </w:rPr>
        <w:fldChar w:fldCharType="end"/>
      </w:r>
    </w:p>
    <w:sectPr w:rsidR="00636B87" w:rsidRPr="00303F87" w:rsidSect="000812DC">
      <w:footerReference w:type="even" r:id="rId15"/>
      <w:footerReference w:type="default" r:id="rId16"/>
      <w:pgSz w:w="11900" w:h="16840"/>
      <w:pgMar w:top="1418" w:right="1554" w:bottom="1418" w:left="1701"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CBBA77B" w14:textId="77777777" w:rsidR="007E2CC6" w:rsidRDefault="007E2CC6" w:rsidP="00472D56">
      <w:r>
        <w:separator/>
      </w:r>
    </w:p>
  </w:endnote>
  <w:endnote w:type="continuationSeparator" w:id="0">
    <w:p w14:paraId="323E6ED5" w14:textId="77777777" w:rsidR="007E2CC6" w:rsidRDefault="007E2CC6" w:rsidP="00472D5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FB3DFF" w14:textId="77777777" w:rsidR="007E2CC6" w:rsidRDefault="007E2CC6" w:rsidP="00472D5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E863056" w14:textId="77777777" w:rsidR="007E2CC6" w:rsidRDefault="007E2CC6" w:rsidP="00534A8B">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1E4901" w14:textId="77777777" w:rsidR="007E2CC6" w:rsidRDefault="007E2CC6" w:rsidP="00472D5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F4E53">
      <w:rPr>
        <w:rStyle w:val="PageNumber"/>
        <w:noProof/>
      </w:rPr>
      <w:t>22</w:t>
    </w:r>
    <w:r>
      <w:rPr>
        <w:rStyle w:val="PageNumber"/>
      </w:rPr>
      <w:fldChar w:fldCharType="end"/>
    </w:r>
  </w:p>
  <w:p w14:paraId="20E37253" w14:textId="77777777" w:rsidR="007E2CC6" w:rsidRDefault="007E2CC6" w:rsidP="00472D5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741FDA1" w14:textId="77777777" w:rsidR="007E2CC6" w:rsidRDefault="007E2CC6" w:rsidP="00472D56">
      <w:r>
        <w:separator/>
      </w:r>
    </w:p>
  </w:footnote>
  <w:footnote w:type="continuationSeparator" w:id="0">
    <w:p w14:paraId="50377677" w14:textId="77777777" w:rsidR="007E2CC6" w:rsidRDefault="007E2CC6" w:rsidP="00472D5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1BD6C30"/>
    <w:multiLevelType w:val="hybridMultilevel"/>
    <w:tmpl w:val="9976C328"/>
    <w:lvl w:ilvl="0" w:tplc="C2C0CFB2">
      <w:start w:val="206"/>
      <w:numFmt w:val="bullet"/>
      <w:lvlText w:val="-"/>
      <w:lvlJc w:val="left"/>
      <w:pPr>
        <w:tabs>
          <w:tab w:val="num" w:pos="720"/>
        </w:tabs>
        <w:ind w:left="720" w:hanging="360"/>
      </w:pPr>
      <w:rPr>
        <w:rFonts w:ascii="Times New Roman" w:eastAsia="Times New Roman" w:hAnsi="Times New Roman" w:cs="Times New Roman"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1">
    <w:nsid w:val="63BA18F2"/>
    <w:multiLevelType w:val="hybridMultilevel"/>
    <w:tmpl w:val="52C0178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oNotTrackMoves/>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nome Researc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sde20dflpxswdeat27vf9vxdfwzxwsrt5fx&quot;&gt;GR&lt;record-ids&gt;&lt;item&gt;9&lt;/item&gt;&lt;item&gt;17&lt;/item&gt;&lt;item&gt;20&lt;/item&gt;&lt;item&gt;21&lt;/item&gt;&lt;item&gt;22&lt;/item&gt;&lt;item&gt;23&lt;/item&gt;&lt;item&gt;26&lt;/item&gt;&lt;item&gt;29&lt;/item&gt;&lt;item&gt;34&lt;/item&gt;&lt;item&gt;36&lt;/item&gt;&lt;item&gt;38&lt;/item&gt;&lt;item&gt;44&lt;/item&gt;&lt;item&gt;45&lt;/item&gt;&lt;item&gt;46&lt;/item&gt;&lt;item&gt;48&lt;/item&gt;&lt;item&gt;49&lt;/item&gt;&lt;item&gt;52&lt;/item&gt;&lt;item&gt;53&lt;/item&gt;&lt;item&gt;57&lt;/item&gt;&lt;item&gt;64&lt;/item&gt;&lt;item&gt;65&lt;/item&gt;&lt;item&gt;66&lt;/item&gt;&lt;item&gt;67&lt;/item&gt;&lt;item&gt;68&lt;/item&gt;&lt;item&gt;69&lt;/item&gt;&lt;item&gt;70&lt;/item&gt;&lt;item&gt;71&lt;/item&gt;&lt;item&gt;72&lt;/item&gt;&lt;item&gt;73&lt;/item&gt;&lt;item&gt;74&lt;/item&gt;&lt;item&gt;75&lt;/item&gt;&lt;item&gt;77&lt;/item&gt;&lt;item&gt;78&lt;/item&gt;&lt;item&gt;79&lt;/item&gt;&lt;item&gt;80&lt;/item&gt;&lt;item&gt;81&lt;/item&gt;&lt;item&gt;82&lt;/item&gt;&lt;item&gt;83&lt;/item&gt;&lt;item&gt;84&lt;/item&gt;&lt;/record-ids&gt;&lt;/item&gt;&lt;/Libraries&gt;"/>
  </w:docVars>
  <w:rsids>
    <w:rsidRoot w:val="008F4C7D"/>
    <w:rsid w:val="000033E7"/>
    <w:rsid w:val="0000430A"/>
    <w:rsid w:val="00004D45"/>
    <w:rsid w:val="0000568A"/>
    <w:rsid w:val="00010535"/>
    <w:rsid w:val="00011E5E"/>
    <w:rsid w:val="00012D6C"/>
    <w:rsid w:val="00013339"/>
    <w:rsid w:val="000163CD"/>
    <w:rsid w:val="00017917"/>
    <w:rsid w:val="00020837"/>
    <w:rsid w:val="00020DBA"/>
    <w:rsid w:val="00021138"/>
    <w:rsid w:val="00021E8C"/>
    <w:rsid w:val="0002318E"/>
    <w:rsid w:val="0002451E"/>
    <w:rsid w:val="00024812"/>
    <w:rsid w:val="00024997"/>
    <w:rsid w:val="00024C9F"/>
    <w:rsid w:val="000262F4"/>
    <w:rsid w:val="00027F34"/>
    <w:rsid w:val="00027FF2"/>
    <w:rsid w:val="00034ADB"/>
    <w:rsid w:val="0003536E"/>
    <w:rsid w:val="00035654"/>
    <w:rsid w:val="00035A66"/>
    <w:rsid w:val="00040D01"/>
    <w:rsid w:val="00041352"/>
    <w:rsid w:val="00041CC6"/>
    <w:rsid w:val="00042D3D"/>
    <w:rsid w:val="00044809"/>
    <w:rsid w:val="00044A41"/>
    <w:rsid w:val="00045699"/>
    <w:rsid w:val="00045F76"/>
    <w:rsid w:val="00046BC3"/>
    <w:rsid w:val="000478C6"/>
    <w:rsid w:val="000502D6"/>
    <w:rsid w:val="00057956"/>
    <w:rsid w:val="00060305"/>
    <w:rsid w:val="0006105E"/>
    <w:rsid w:val="00064B20"/>
    <w:rsid w:val="00066A73"/>
    <w:rsid w:val="0007108C"/>
    <w:rsid w:val="00071B6A"/>
    <w:rsid w:val="0007344B"/>
    <w:rsid w:val="0007358A"/>
    <w:rsid w:val="00073D0F"/>
    <w:rsid w:val="000743F3"/>
    <w:rsid w:val="00076087"/>
    <w:rsid w:val="00077882"/>
    <w:rsid w:val="000805CC"/>
    <w:rsid w:val="00080A4A"/>
    <w:rsid w:val="000812DC"/>
    <w:rsid w:val="000816A5"/>
    <w:rsid w:val="000816F0"/>
    <w:rsid w:val="00082745"/>
    <w:rsid w:val="00083CB4"/>
    <w:rsid w:val="000901BE"/>
    <w:rsid w:val="00091211"/>
    <w:rsid w:val="0009336A"/>
    <w:rsid w:val="00093D3E"/>
    <w:rsid w:val="0009466D"/>
    <w:rsid w:val="0009582E"/>
    <w:rsid w:val="000A1338"/>
    <w:rsid w:val="000A1FF2"/>
    <w:rsid w:val="000A3004"/>
    <w:rsid w:val="000A391C"/>
    <w:rsid w:val="000A792D"/>
    <w:rsid w:val="000A7B09"/>
    <w:rsid w:val="000B1799"/>
    <w:rsid w:val="000B2106"/>
    <w:rsid w:val="000B26C4"/>
    <w:rsid w:val="000B3817"/>
    <w:rsid w:val="000B3B07"/>
    <w:rsid w:val="000B450E"/>
    <w:rsid w:val="000B48E2"/>
    <w:rsid w:val="000C37D3"/>
    <w:rsid w:val="000D1049"/>
    <w:rsid w:val="000D1A65"/>
    <w:rsid w:val="000D294E"/>
    <w:rsid w:val="000D2970"/>
    <w:rsid w:val="000E042D"/>
    <w:rsid w:val="000E0946"/>
    <w:rsid w:val="000E1661"/>
    <w:rsid w:val="000E4193"/>
    <w:rsid w:val="000E7880"/>
    <w:rsid w:val="000E7AC1"/>
    <w:rsid w:val="000E7C40"/>
    <w:rsid w:val="000F0F6C"/>
    <w:rsid w:val="000F5294"/>
    <w:rsid w:val="001020F1"/>
    <w:rsid w:val="00102210"/>
    <w:rsid w:val="0010241F"/>
    <w:rsid w:val="0011028D"/>
    <w:rsid w:val="001105F5"/>
    <w:rsid w:val="00114691"/>
    <w:rsid w:val="00116FFC"/>
    <w:rsid w:val="00117591"/>
    <w:rsid w:val="0011759A"/>
    <w:rsid w:val="001179A2"/>
    <w:rsid w:val="00122241"/>
    <w:rsid w:val="00124F73"/>
    <w:rsid w:val="00125D3F"/>
    <w:rsid w:val="00126684"/>
    <w:rsid w:val="0012741B"/>
    <w:rsid w:val="001310A2"/>
    <w:rsid w:val="001320BC"/>
    <w:rsid w:val="0013675A"/>
    <w:rsid w:val="00136B3E"/>
    <w:rsid w:val="00140151"/>
    <w:rsid w:val="00140CA7"/>
    <w:rsid w:val="00141381"/>
    <w:rsid w:val="00141489"/>
    <w:rsid w:val="00143B47"/>
    <w:rsid w:val="00144A86"/>
    <w:rsid w:val="00147D57"/>
    <w:rsid w:val="00147F76"/>
    <w:rsid w:val="001527F1"/>
    <w:rsid w:val="001528A4"/>
    <w:rsid w:val="00152BC0"/>
    <w:rsid w:val="00155BC9"/>
    <w:rsid w:val="00155E3F"/>
    <w:rsid w:val="00156409"/>
    <w:rsid w:val="001564E1"/>
    <w:rsid w:val="00156923"/>
    <w:rsid w:val="001648D4"/>
    <w:rsid w:val="00165496"/>
    <w:rsid w:val="00165539"/>
    <w:rsid w:val="0016568C"/>
    <w:rsid w:val="0016586E"/>
    <w:rsid w:val="00167237"/>
    <w:rsid w:val="00171841"/>
    <w:rsid w:val="00174D80"/>
    <w:rsid w:val="00176529"/>
    <w:rsid w:val="001815BA"/>
    <w:rsid w:val="00181E34"/>
    <w:rsid w:val="001824DE"/>
    <w:rsid w:val="00183940"/>
    <w:rsid w:val="00183D64"/>
    <w:rsid w:val="00185DCE"/>
    <w:rsid w:val="00190E5D"/>
    <w:rsid w:val="00194660"/>
    <w:rsid w:val="00195B34"/>
    <w:rsid w:val="00196CCF"/>
    <w:rsid w:val="001A1260"/>
    <w:rsid w:val="001A2E25"/>
    <w:rsid w:val="001A4F06"/>
    <w:rsid w:val="001A70AF"/>
    <w:rsid w:val="001B4240"/>
    <w:rsid w:val="001B50A0"/>
    <w:rsid w:val="001B6E03"/>
    <w:rsid w:val="001B7214"/>
    <w:rsid w:val="001C10FA"/>
    <w:rsid w:val="001C519A"/>
    <w:rsid w:val="001D7864"/>
    <w:rsid w:val="001E1F8F"/>
    <w:rsid w:val="001E7747"/>
    <w:rsid w:val="001E7CAB"/>
    <w:rsid w:val="001F39A4"/>
    <w:rsid w:val="001F7AA6"/>
    <w:rsid w:val="00201F8A"/>
    <w:rsid w:val="002023E7"/>
    <w:rsid w:val="00203501"/>
    <w:rsid w:val="00204DFE"/>
    <w:rsid w:val="00207D7A"/>
    <w:rsid w:val="00211179"/>
    <w:rsid w:val="0021218A"/>
    <w:rsid w:val="002121A2"/>
    <w:rsid w:val="00213D63"/>
    <w:rsid w:val="00215531"/>
    <w:rsid w:val="002212AC"/>
    <w:rsid w:val="00221862"/>
    <w:rsid w:val="00221B02"/>
    <w:rsid w:val="00221FD4"/>
    <w:rsid w:val="002236E1"/>
    <w:rsid w:val="00223864"/>
    <w:rsid w:val="00224519"/>
    <w:rsid w:val="00226A64"/>
    <w:rsid w:val="002408B6"/>
    <w:rsid w:val="00241321"/>
    <w:rsid w:val="00241853"/>
    <w:rsid w:val="00243DCE"/>
    <w:rsid w:val="00246807"/>
    <w:rsid w:val="00247069"/>
    <w:rsid w:val="00247141"/>
    <w:rsid w:val="00247EB1"/>
    <w:rsid w:val="00250250"/>
    <w:rsid w:val="00252021"/>
    <w:rsid w:val="00252F9A"/>
    <w:rsid w:val="002533EA"/>
    <w:rsid w:val="002540DD"/>
    <w:rsid w:val="002550B5"/>
    <w:rsid w:val="00256BF1"/>
    <w:rsid w:val="00260285"/>
    <w:rsid w:val="00262347"/>
    <w:rsid w:val="00263D16"/>
    <w:rsid w:val="002665A7"/>
    <w:rsid w:val="00267CD0"/>
    <w:rsid w:val="002717D2"/>
    <w:rsid w:val="00272746"/>
    <w:rsid w:val="00272A22"/>
    <w:rsid w:val="00272D0B"/>
    <w:rsid w:val="002772B4"/>
    <w:rsid w:val="0028436A"/>
    <w:rsid w:val="00284F35"/>
    <w:rsid w:val="002858E0"/>
    <w:rsid w:val="0028625B"/>
    <w:rsid w:val="00286AF4"/>
    <w:rsid w:val="0029065E"/>
    <w:rsid w:val="0029328F"/>
    <w:rsid w:val="00293ACD"/>
    <w:rsid w:val="00296CD1"/>
    <w:rsid w:val="002A03A1"/>
    <w:rsid w:val="002A0AA4"/>
    <w:rsid w:val="002A1E9C"/>
    <w:rsid w:val="002A29F7"/>
    <w:rsid w:val="002A3028"/>
    <w:rsid w:val="002A3B1A"/>
    <w:rsid w:val="002A4C1B"/>
    <w:rsid w:val="002A5CAF"/>
    <w:rsid w:val="002A67C0"/>
    <w:rsid w:val="002B0249"/>
    <w:rsid w:val="002B3D1D"/>
    <w:rsid w:val="002B4656"/>
    <w:rsid w:val="002B4F11"/>
    <w:rsid w:val="002B52A3"/>
    <w:rsid w:val="002B6E16"/>
    <w:rsid w:val="002C086D"/>
    <w:rsid w:val="002C301D"/>
    <w:rsid w:val="002C7EB7"/>
    <w:rsid w:val="002D03C5"/>
    <w:rsid w:val="002D03CB"/>
    <w:rsid w:val="002D0DA2"/>
    <w:rsid w:val="002D0FA7"/>
    <w:rsid w:val="002D4FD7"/>
    <w:rsid w:val="002D50AC"/>
    <w:rsid w:val="002E0BBE"/>
    <w:rsid w:val="002E3D11"/>
    <w:rsid w:val="002E4044"/>
    <w:rsid w:val="002E589A"/>
    <w:rsid w:val="002E5B89"/>
    <w:rsid w:val="002E7C71"/>
    <w:rsid w:val="002F2565"/>
    <w:rsid w:val="002F29BA"/>
    <w:rsid w:val="002F36D7"/>
    <w:rsid w:val="002F4360"/>
    <w:rsid w:val="002F46B2"/>
    <w:rsid w:val="00300951"/>
    <w:rsid w:val="00303F87"/>
    <w:rsid w:val="00304869"/>
    <w:rsid w:val="003066A7"/>
    <w:rsid w:val="00306A57"/>
    <w:rsid w:val="003121DD"/>
    <w:rsid w:val="003155DE"/>
    <w:rsid w:val="00317C30"/>
    <w:rsid w:val="0032176F"/>
    <w:rsid w:val="00322048"/>
    <w:rsid w:val="00323174"/>
    <w:rsid w:val="00325322"/>
    <w:rsid w:val="00330275"/>
    <w:rsid w:val="00331A15"/>
    <w:rsid w:val="00332052"/>
    <w:rsid w:val="00332085"/>
    <w:rsid w:val="0033416C"/>
    <w:rsid w:val="0034254B"/>
    <w:rsid w:val="0034272B"/>
    <w:rsid w:val="0035017B"/>
    <w:rsid w:val="00350951"/>
    <w:rsid w:val="00352741"/>
    <w:rsid w:val="00352919"/>
    <w:rsid w:val="003552A9"/>
    <w:rsid w:val="00356F0F"/>
    <w:rsid w:val="00361A3F"/>
    <w:rsid w:val="00363118"/>
    <w:rsid w:val="003657B8"/>
    <w:rsid w:val="003705F8"/>
    <w:rsid w:val="00370A61"/>
    <w:rsid w:val="0037231C"/>
    <w:rsid w:val="00374E60"/>
    <w:rsid w:val="0038071C"/>
    <w:rsid w:val="00383AB1"/>
    <w:rsid w:val="003867FA"/>
    <w:rsid w:val="00386D56"/>
    <w:rsid w:val="0038799E"/>
    <w:rsid w:val="00387D67"/>
    <w:rsid w:val="003910D1"/>
    <w:rsid w:val="00391C66"/>
    <w:rsid w:val="003944B6"/>
    <w:rsid w:val="003945A8"/>
    <w:rsid w:val="00397652"/>
    <w:rsid w:val="00397FB9"/>
    <w:rsid w:val="003A006C"/>
    <w:rsid w:val="003A088A"/>
    <w:rsid w:val="003A2EC5"/>
    <w:rsid w:val="003A4359"/>
    <w:rsid w:val="003B687B"/>
    <w:rsid w:val="003C09FA"/>
    <w:rsid w:val="003C0CB7"/>
    <w:rsid w:val="003C2989"/>
    <w:rsid w:val="003C3431"/>
    <w:rsid w:val="003C3F8D"/>
    <w:rsid w:val="003C5130"/>
    <w:rsid w:val="003D0E63"/>
    <w:rsid w:val="003D2AF3"/>
    <w:rsid w:val="003D4C35"/>
    <w:rsid w:val="003D5741"/>
    <w:rsid w:val="003D5EB9"/>
    <w:rsid w:val="003D68AF"/>
    <w:rsid w:val="003E0111"/>
    <w:rsid w:val="003E2789"/>
    <w:rsid w:val="003E4B11"/>
    <w:rsid w:val="003E7AA2"/>
    <w:rsid w:val="003F2742"/>
    <w:rsid w:val="00400F89"/>
    <w:rsid w:val="00403918"/>
    <w:rsid w:val="004150D0"/>
    <w:rsid w:val="0041646A"/>
    <w:rsid w:val="00417D70"/>
    <w:rsid w:val="00420251"/>
    <w:rsid w:val="00421749"/>
    <w:rsid w:val="00423262"/>
    <w:rsid w:val="00423E7F"/>
    <w:rsid w:val="0042415B"/>
    <w:rsid w:val="00432545"/>
    <w:rsid w:val="00434139"/>
    <w:rsid w:val="0043510B"/>
    <w:rsid w:val="004364AD"/>
    <w:rsid w:val="00440CD6"/>
    <w:rsid w:val="00445370"/>
    <w:rsid w:val="00445A88"/>
    <w:rsid w:val="0045195D"/>
    <w:rsid w:val="004524BB"/>
    <w:rsid w:val="00452657"/>
    <w:rsid w:val="00456BC4"/>
    <w:rsid w:val="004576C4"/>
    <w:rsid w:val="00461796"/>
    <w:rsid w:val="00463DA0"/>
    <w:rsid w:val="004674B0"/>
    <w:rsid w:val="00467506"/>
    <w:rsid w:val="00470906"/>
    <w:rsid w:val="00472D56"/>
    <w:rsid w:val="00472EA4"/>
    <w:rsid w:val="00474276"/>
    <w:rsid w:val="004743D8"/>
    <w:rsid w:val="00474EB7"/>
    <w:rsid w:val="00490CA9"/>
    <w:rsid w:val="004910EC"/>
    <w:rsid w:val="004912FC"/>
    <w:rsid w:val="00491BA5"/>
    <w:rsid w:val="004924D5"/>
    <w:rsid w:val="004965C2"/>
    <w:rsid w:val="00497E47"/>
    <w:rsid w:val="004A21C8"/>
    <w:rsid w:val="004A50D0"/>
    <w:rsid w:val="004A6009"/>
    <w:rsid w:val="004A7481"/>
    <w:rsid w:val="004B0284"/>
    <w:rsid w:val="004B083D"/>
    <w:rsid w:val="004B1786"/>
    <w:rsid w:val="004B1B8C"/>
    <w:rsid w:val="004B1C14"/>
    <w:rsid w:val="004B4A56"/>
    <w:rsid w:val="004B4EBF"/>
    <w:rsid w:val="004B5D83"/>
    <w:rsid w:val="004B5EA1"/>
    <w:rsid w:val="004C23DC"/>
    <w:rsid w:val="004C289A"/>
    <w:rsid w:val="004C4B4E"/>
    <w:rsid w:val="004C574B"/>
    <w:rsid w:val="004C7D23"/>
    <w:rsid w:val="004D0CA8"/>
    <w:rsid w:val="004D259F"/>
    <w:rsid w:val="004D68D8"/>
    <w:rsid w:val="004D6C95"/>
    <w:rsid w:val="004D7D9F"/>
    <w:rsid w:val="004D7FA5"/>
    <w:rsid w:val="004E13EB"/>
    <w:rsid w:val="004E2429"/>
    <w:rsid w:val="004E4F72"/>
    <w:rsid w:val="004E506B"/>
    <w:rsid w:val="004F062C"/>
    <w:rsid w:val="004F0DC2"/>
    <w:rsid w:val="004F355A"/>
    <w:rsid w:val="004F601B"/>
    <w:rsid w:val="004F7651"/>
    <w:rsid w:val="00501487"/>
    <w:rsid w:val="00511100"/>
    <w:rsid w:val="0051505A"/>
    <w:rsid w:val="00515DFC"/>
    <w:rsid w:val="0051668E"/>
    <w:rsid w:val="00520B87"/>
    <w:rsid w:val="00521467"/>
    <w:rsid w:val="00523CB4"/>
    <w:rsid w:val="0052464A"/>
    <w:rsid w:val="005278CE"/>
    <w:rsid w:val="00530D32"/>
    <w:rsid w:val="00533EA5"/>
    <w:rsid w:val="00534A8B"/>
    <w:rsid w:val="00534E91"/>
    <w:rsid w:val="00537D29"/>
    <w:rsid w:val="00542158"/>
    <w:rsid w:val="0054261D"/>
    <w:rsid w:val="00544877"/>
    <w:rsid w:val="00545403"/>
    <w:rsid w:val="00547D9A"/>
    <w:rsid w:val="00550490"/>
    <w:rsid w:val="00551426"/>
    <w:rsid w:val="00551D7F"/>
    <w:rsid w:val="00552214"/>
    <w:rsid w:val="0055277C"/>
    <w:rsid w:val="00552DDE"/>
    <w:rsid w:val="0055375C"/>
    <w:rsid w:val="00556C82"/>
    <w:rsid w:val="005571E9"/>
    <w:rsid w:val="00561F10"/>
    <w:rsid w:val="00562AC0"/>
    <w:rsid w:val="00564043"/>
    <w:rsid w:val="00564A78"/>
    <w:rsid w:val="00565441"/>
    <w:rsid w:val="00571D55"/>
    <w:rsid w:val="00572A43"/>
    <w:rsid w:val="00572F82"/>
    <w:rsid w:val="00580312"/>
    <w:rsid w:val="00583136"/>
    <w:rsid w:val="005844A8"/>
    <w:rsid w:val="00586556"/>
    <w:rsid w:val="00590BD1"/>
    <w:rsid w:val="00593318"/>
    <w:rsid w:val="00593E99"/>
    <w:rsid w:val="005979FA"/>
    <w:rsid w:val="005A3A8B"/>
    <w:rsid w:val="005B0701"/>
    <w:rsid w:val="005B2323"/>
    <w:rsid w:val="005B4561"/>
    <w:rsid w:val="005B52B3"/>
    <w:rsid w:val="005C02AD"/>
    <w:rsid w:val="005C1786"/>
    <w:rsid w:val="005C20CF"/>
    <w:rsid w:val="005C2303"/>
    <w:rsid w:val="005C3AC6"/>
    <w:rsid w:val="005C533F"/>
    <w:rsid w:val="005C7459"/>
    <w:rsid w:val="005D035E"/>
    <w:rsid w:val="005D397E"/>
    <w:rsid w:val="005D6447"/>
    <w:rsid w:val="005D7D9C"/>
    <w:rsid w:val="005E330D"/>
    <w:rsid w:val="005E6D63"/>
    <w:rsid w:val="005E7763"/>
    <w:rsid w:val="005F4474"/>
    <w:rsid w:val="005F5440"/>
    <w:rsid w:val="005F6F3E"/>
    <w:rsid w:val="005F712C"/>
    <w:rsid w:val="00601DCA"/>
    <w:rsid w:val="00603928"/>
    <w:rsid w:val="00604DF5"/>
    <w:rsid w:val="00606F4F"/>
    <w:rsid w:val="0060704B"/>
    <w:rsid w:val="00607CFA"/>
    <w:rsid w:val="0061010B"/>
    <w:rsid w:val="006106D4"/>
    <w:rsid w:val="00610C35"/>
    <w:rsid w:val="0061120C"/>
    <w:rsid w:val="00612485"/>
    <w:rsid w:val="00613147"/>
    <w:rsid w:val="00616020"/>
    <w:rsid w:val="00616680"/>
    <w:rsid w:val="00616BB1"/>
    <w:rsid w:val="00617C42"/>
    <w:rsid w:val="006223AE"/>
    <w:rsid w:val="00622F6A"/>
    <w:rsid w:val="00624D99"/>
    <w:rsid w:val="0062544F"/>
    <w:rsid w:val="00631A1B"/>
    <w:rsid w:val="006324BF"/>
    <w:rsid w:val="006333BD"/>
    <w:rsid w:val="00634325"/>
    <w:rsid w:val="006346BF"/>
    <w:rsid w:val="00635940"/>
    <w:rsid w:val="00636746"/>
    <w:rsid w:val="00636B87"/>
    <w:rsid w:val="006448BF"/>
    <w:rsid w:val="0065162D"/>
    <w:rsid w:val="00651994"/>
    <w:rsid w:val="006541EF"/>
    <w:rsid w:val="00654D7B"/>
    <w:rsid w:val="00655F05"/>
    <w:rsid w:val="00660E96"/>
    <w:rsid w:val="006615FA"/>
    <w:rsid w:val="00664DEE"/>
    <w:rsid w:val="00665A07"/>
    <w:rsid w:val="00665C09"/>
    <w:rsid w:val="00666CCA"/>
    <w:rsid w:val="00667B93"/>
    <w:rsid w:val="006704E2"/>
    <w:rsid w:val="00670CE1"/>
    <w:rsid w:val="00670DBD"/>
    <w:rsid w:val="00671A75"/>
    <w:rsid w:val="006738C3"/>
    <w:rsid w:val="0067573D"/>
    <w:rsid w:val="00677A33"/>
    <w:rsid w:val="0068192F"/>
    <w:rsid w:val="006828FB"/>
    <w:rsid w:val="00682C88"/>
    <w:rsid w:val="00684B62"/>
    <w:rsid w:val="00685383"/>
    <w:rsid w:val="00686C2A"/>
    <w:rsid w:val="0069063C"/>
    <w:rsid w:val="00696E87"/>
    <w:rsid w:val="006A7A5F"/>
    <w:rsid w:val="006B2283"/>
    <w:rsid w:val="006B5268"/>
    <w:rsid w:val="006B62F9"/>
    <w:rsid w:val="006B6EC7"/>
    <w:rsid w:val="006B73D2"/>
    <w:rsid w:val="006B7857"/>
    <w:rsid w:val="006C485A"/>
    <w:rsid w:val="006C5CB6"/>
    <w:rsid w:val="006C69C6"/>
    <w:rsid w:val="006C6DAE"/>
    <w:rsid w:val="006D0775"/>
    <w:rsid w:val="006D12DB"/>
    <w:rsid w:val="006D51FB"/>
    <w:rsid w:val="006D6A38"/>
    <w:rsid w:val="006D7196"/>
    <w:rsid w:val="006E0976"/>
    <w:rsid w:val="006E2513"/>
    <w:rsid w:val="006E427F"/>
    <w:rsid w:val="006E4D1C"/>
    <w:rsid w:val="006F0926"/>
    <w:rsid w:val="006F2A5F"/>
    <w:rsid w:val="006F5A8A"/>
    <w:rsid w:val="006F5EB4"/>
    <w:rsid w:val="006F7647"/>
    <w:rsid w:val="006F769F"/>
    <w:rsid w:val="00701C0C"/>
    <w:rsid w:val="0070301B"/>
    <w:rsid w:val="00705718"/>
    <w:rsid w:val="00705C67"/>
    <w:rsid w:val="00706D84"/>
    <w:rsid w:val="007079DC"/>
    <w:rsid w:val="00713F4B"/>
    <w:rsid w:val="00714C45"/>
    <w:rsid w:val="007159EE"/>
    <w:rsid w:val="00715C2E"/>
    <w:rsid w:val="00716879"/>
    <w:rsid w:val="00716C2B"/>
    <w:rsid w:val="00724118"/>
    <w:rsid w:val="00725DFB"/>
    <w:rsid w:val="00726AC1"/>
    <w:rsid w:val="007277CB"/>
    <w:rsid w:val="0073278B"/>
    <w:rsid w:val="007327F9"/>
    <w:rsid w:val="00735713"/>
    <w:rsid w:val="007368E7"/>
    <w:rsid w:val="0073704B"/>
    <w:rsid w:val="00740E9E"/>
    <w:rsid w:val="0074245B"/>
    <w:rsid w:val="00744282"/>
    <w:rsid w:val="00744CD7"/>
    <w:rsid w:val="007468B4"/>
    <w:rsid w:val="0074691E"/>
    <w:rsid w:val="00746FEE"/>
    <w:rsid w:val="00754526"/>
    <w:rsid w:val="00754DD4"/>
    <w:rsid w:val="0075511A"/>
    <w:rsid w:val="00755FF8"/>
    <w:rsid w:val="00756346"/>
    <w:rsid w:val="0075767D"/>
    <w:rsid w:val="00760A16"/>
    <w:rsid w:val="00761DC5"/>
    <w:rsid w:val="007673DB"/>
    <w:rsid w:val="007704E6"/>
    <w:rsid w:val="00773869"/>
    <w:rsid w:val="007740D0"/>
    <w:rsid w:val="00774839"/>
    <w:rsid w:val="0077631B"/>
    <w:rsid w:val="007806BD"/>
    <w:rsid w:val="00781109"/>
    <w:rsid w:val="00781F27"/>
    <w:rsid w:val="00781F67"/>
    <w:rsid w:val="0078286E"/>
    <w:rsid w:val="00783AF5"/>
    <w:rsid w:val="0079035D"/>
    <w:rsid w:val="00791F66"/>
    <w:rsid w:val="00793D0C"/>
    <w:rsid w:val="00795065"/>
    <w:rsid w:val="00795621"/>
    <w:rsid w:val="007A26C8"/>
    <w:rsid w:val="007A2C30"/>
    <w:rsid w:val="007A404F"/>
    <w:rsid w:val="007A4B74"/>
    <w:rsid w:val="007A4CBD"/>
    <w:rsid w:val="007A5BAC"/>
    <w:rsid w:val="007A5FB1"/>
    <w:rsid w:val="007A60C3"/>
    <w:rsid w:val="007A6D7E"/>
    <w:rsid w:val="007B1F2A"/>
    <w:rsid w:val="007B346F"/>
    <w:rsid w:val="007B491A"/>
    <w:rsid w:val="007B7DC3"/>
    <w:rsid w:val="007C11BE"/>
    <w:rsid w:val="007C5B0B"/>
    <w:rsid w:val="007C7C49"/>
    <w:rsid w:val="007D1122"/>
    <w:rsid w:val="007D4BDC"/>
    <w:rsid w:val="007D5C11"/>
    <w:rsid w:val="007D7B5B"/>
    <w:rsid w:val="007E2CC6"/>
    <w:rsid w:val="007E3207"/>
    <w:rsid w:val="007E580B"/>
    <w:rsid w:val="007E7030"/>
    <w:rsid w:val="007F104C"/>
    <w:rsid w:val="007F170F"/>
    <w:rsid w:val="007F42EF"/>
    <w:rsid w:val="007F5F25"/>
    <w:rsid w:val="007F609D"/>
    <w:rsid w:val="00800E45"/>
    <w:rsid w:val="008010DA"/>
    <w:rsid w:val="00802A9F"/>
    <w:rsid w:val="0080413F"/>
    <w:rsid w:val="00807897"/>
    <w:rsid w:val="008129E9"/>
    <w:rsid w:val="00813A97"/>
    <w:rsid w:val="00815EB8"/>
    <w:rsid w:val="008161EF"/>
    <w:rsid w:val="0081624C"/>
    <w:rsid w:val="00816570"/>
    <w:rsid w:val="008304CD"/>
    <w:rsid w:val="00834A12"/>
    <w:rsid w:val="00834FDF"/>
    <w:rsid w:val="008463A3"/>
    <w:rsid w:val="0085316F"/>
    <w:rsid w:val="0085397A"/>
    <w:rsid w:val="00854485"/>
    <w:rsid w:val="00854B50"/>
    <w:rsid w:val="00861CDC"/>
    <w:rsid w:val="00865ABB"/>
    <w:rsid w:val="00866AD0"/>
    <w:rsid w:val="00867F3B"/>
    <w:rsid w:val="00871AB5"/>
    <w:rsid w:val="008748FF"/>
    <w:rsid w:val="00880D24"/>
    <w:rsid w:val="00880D8F"/>
    <w:rsid w:val="00882A5B"/>
    <w:rsid w:val="00884524"/>
    <w:rsid w:val="00886624"/>
    <w:rsid w:val="008A09DB"/>
    <w:rsid w:val="008A216E"/>
    <w:rsid w:val="008A242F"/>
    <w:rsid w:val="008A4327"/>
    <w:rsid w:val="008A5218"/>
    <w:rsid w:val="008B303C"/>
    <w:rsid w:val="008B3838"/>
    <w:rsid w:val="008B4DB0"/>
    <w:rsid w:val="008B4E40"/>
    <w:rsid w:val="008B61F2"/>
    <w:rsid w:val="008B6C40"/>
    <w:rsid w:val="008C5B2C"/>
    <w:rsid w:val="008C60C8"/>
    <w:rsid w:val="008C7533"/>
    <w:rsid w:val="008D20F3"/>
    <w:rsid w:val="008D74BC"/>
    <w:rsid w:val="008D7F83"/>
    <w:rsid w:val="008E245A"/>
    <w:rsid w:val="008E51EC"/>
    <w:rsid w:val="008E54EE"/>
    <w:rsid w:val="008F1887"/>
    <w:rsid w:val="008F1895"/>
    <w:rsid w:val="008F196B"/>
    <w:rsid w:val="008F2BCF"/>
    <w:rsid w:val="008F39D3"/>
    <w:rsid w:val="008F4C7D"/>
    <w:rsid w:val="008F4E53"/>
    <w:rsid w:val="008F6D24"/>
    <w:rsid w:val="008F6E38"/>
    <w:rsid w:val="008F70D2"/>
    <w:rsid w:val="00901E08"/>
    <w:rsid w:val="00902B88"/>
    <w:rsid w:val="00904206"/>
    <w:rsid w:val="00905A90"/>
    <w:rsid w:val="00906727"/>
    <w:rsid w:val="0091065A"/>
    <w:rsid w:val="0091090C"/>
    <w:rsid w:val="00911D4F"/>
    <w:rsid w:val="0091372F"/>
    <w:rsid w:val="009166AE"/>
    <w:rsid w:val="00917D64"/>
    <w:rsid w:val="0092144E"/>
    <w:rsid w:val="00922AB5"/>
    <w:rsid w:val="009230A2"/>
    <w:rsid w:val="009240C3"/>
    <w:rsid w:val="00924734"/>
    <w:rsid w:val="009249CD"/>
    <w:rsid w:val="00926AB1"/>
    <w:rsid w:val="0093111F"/>
    <w:rsid w:val="009341CE"/>
    <w:rsid w:val="009342C3"/>
    <w:rsid w:val="00937A5E"/>
    <w:rsid w:val="00941B0F"/>
    <w:rsid w:val="00943AC9"/>
    <w:rsid w:val="00943FFC"/>
    <w:rsid w:val="009453CF"/>
    <w:rsid w:val="00945868"/>
    <w:rsid w:val="009479C8"/>
    <w:rsid w:val="00953FED"/>
    <w:rsid w:val="009546C0"/>
    <w:rsid w:val="009564C1"/>
    <w:rsid w:val="00960C9E"/>
    <w:rsid w:val="00964F86"/>
    <w:rsid w:val="00966FFD"/>
    <w:rsid w:val="00970D8C"/>
    <w:rsid w:val="00971E74"/>
    <w:rsid w:val="009765ED"/>
    <w:rsid w:val="00980468"/>
    <w:rsid w:val="00982126"/>
    <w:rsid w:val="009834AF"/>
    <w:rsid w:val="009837FD"/>
    <w:rsid w:val="00990008"/>
    <w:rsid w:val="00990761"/>
    <w:rsid w:val="00990AB9"/>
    <w:rsid w:val="0099475A"/>
    <w:rsid w:val="00995EE3"/>
    <w:rsid w:val="0099716A"/>
    <w:rsid w:val="00997C0D"/>
    <w:rsid w:val="009A2246"/>
    <w:rsid w:val="009A22DA"/>
    <w:rsid w:val="009A4415"/>
    <w:rsid w:val="009A609E"/>
    <w:rsid w:val="009B14D1"/>
    <w:rsid w:val="009B727D"/>
    <w:rsid w:val="009B77FF"/>
    <w:rsid w:val="009C0AB6"/>
    <w:rsid w:val="009C179C"/>
    <w:rsid w:val="009C1DA0"/>
    <w:rsid w:val="009C2D45"/>
    <w:rsid w:val="009C44DA"/>
    <w:rsid w:val="009C4F2B"/>
    <w:rsid w:val="009D0DAA"/>
    <w:rsid w:val="009D0E2D"/>
    <w:rsid w:val="009D137A"/>
    <w:rsid w:val="009D431C"/>
    <w:rsid w:val="009D575E"/>
    <w:rsid w:val="009D6AA0"/>
    <w:rsid w:val="009D6AA9"/>
    <w:rsid w:val="009D7EE8"/>
    <w:rsid w:val="009E18A3"/>
    <w:rsid w:val="009E2F38"/>
    <w:rsid w:val="009E30BF"/>
    <w:rsid w:val="009E52F6"/>
    <w:rsid w:val="009E5662"/>
    <w:rsid w:val="009E7624"/>
    <w:rsid w:val="009F323A"/>
    <w:rsid w:val="009F4660"/>
    <w:rsid w:val="00A00AF8"/>
    <w:rsid w:val="00A00EEF"/>
    <w:rsid w:val="00A031C0"/>
    <w:rsid w:val="00A05E10"/>
    <w:rsid w:val="00A1097C"/>
    <w:rsid w:val="00A12504"/>
    <w:rsid w:val="00A134DE"/>
    <w:rsid w:val="00A16273"/>
    <w:rsid w:val="00A17AAA"/>
    <w:rsid w:val="00A20540"/>
    <w:rsid w:val="00A23115"/>
    <w:rsid w:val="00A23D87"/>
    <w:rsid w:val="00A2486A"/>
    <w:rsid w:val="00A24E95"/>
    <w:rsid w:val="00A27075"/>
    <w:rsid w:val="00A32E63"/>
    <w:rsid w:val="00A33E65"/>
    <w:rsid w:val="00A40BB9"/>
    <w:rsid w:val="00A46005"/>
    <w:rsid w:val="00A463E7"/>
    <w:rsid w:val="00A46A6B"/>
    <w:rsid w:val="00A46C31"/>
    <w:rsid w:val="00A506AA"/>
    <w:rsid w:val="00A51029"/>
    <w:rsid w:val="00A5723D"/>
    <w:rsid w:val="00A57DDF"/>
    <w:rsid w:val="00A60CFA"/>
    <w:rsid w:val="00A652DA"/>
    <w:rsid w:val="00A71A5B"/>
    <w:rsid w:val="00A807CB"/>
    <w:rsid w:val="00A80F76"/>
    <w:rsid w:val="00A83C7E"/>
    <w:rsid w:val="00A92A5A"/>
    <w:rsid w:val="00A93BF5"/>
    <w:rsid w:val="00A93C1B"/>
    <w:rsid w:val="00A958BF"/>
    <w:rsid w:val="00AA073B"/>
    <w:rsid w:val="00AA33AC"/>
    <w:rsid w:val="00AA35C0"/>
    <w:rsid w:val="00AA3B2B"/>
    <w:rsid w:val="00AA5434"/>
    <w:rsid w:val="00AB1739"/>
    <w:rsid w:val="00AB26FA"/>
    <w:rsid w:val="00AB7FF0"/>
    <w:rsid w:val="00AC6FE0"/>
    <w:rsid w:val="00AC7940"/>
    <w:rsid w:val="00AD0F74"/>
    <w:rsid w:val="00AD197A"/>
    <w:rsid w:val="00AD5177"/>
    <w:rsid w:val="00AD77B8"/>
    <w:rsid w:val="00AE2851"/>
    <w:rsid w:val="00AE4CE1"/>
    <w:rsid w:val="00AE556E"/>
    <w:rsid w:val="00AE64B7"/>
    <w:rsid w:val="00AF2427"/>
    <w:rsid w:val="00AF2BD4"/>
    <w:rsid w:val="00AF35D0"/>
    <w:rsid w:val="00AF40E9"/>
    <w:rsid w:val="00B07BE7"/>
    <w:rsid w:val="00B11471"/>
    <w:rsid w:val="00B13B80"/>
    <w:rsid w:val="00B15D82"/>
    <w:rsid w:val="00B25C9B"/>
    <w:rsid w:val="00B26F7E"/>
    <w:rsid w:val="00B315B5"/>
    <w:rsid w:val="00B34AC2"/>
    <w:rsid w:val="00B34B40"/>
    <w:rsid w:val="00B426A1"/>
    <w:rsid w:val="00B43060"/>
    <w:rsid w:val="00B43D50"/>
    <w:rsid w:val="00B453D3"/>
    <w:rsid w:val="00B51A11"/>
    <w:rsid w:val="00B53DA8"/>
    <w:rsid w:val="00B53ECC"/>
    <w:rsid w:val="00B54ACD"/>
    <w:rsid w:val="00B5682B"/>
    <w:rsid w:val="00B61509"/>
    <w:rsid w:val="00B61F47"/>
    <w:rsid w:val="00B62CE8"/>
    <w:rsid w:val="00B66691"/>
    <w:rsid w:val="00B67142"/>
    <w:rsid w:val="00B67297"/>
    <w:rsid w:val="00B7232F"/>
    <w:rsid w:val="00B73A6A"/>
    <w:rsid w:val="00B74425"/>
    <w:rsid w:val="00B74EA0"/>
    <w:rsid w:val="00B768C6"/>
    <w:rsid w:val="00B77505"/>
    <w:rsid w:val="00B7752F"/>
    <w:rsid w:val="00B80026"/>
    <w:rsid w:val="00B8017E"/>
    <w:rsid w:val="00B80D6C"/>
    <w:rsid w:val="00B84010"/>
    <w:rsid w:val="00B85E05"/>
    <w:rsid w:val="00B87A1B"/>
    <w:rsid w:val="00B906C6"/>
    <w:rsid w:val="00B92251"/>
    <w:rsid w:val="00B9341C"/>
    <w:rsid w:val="00B93B75"/>
    <w:rsid w:val="00B960FB"/>
    <w:rsid w:val="00B96C49"/>
    <w:rsid w:val="00BA274C"/>
    <w:rsid w:val="00BA445F"/>
    <w:rsid w:val="00BA5752"/>
    <w:rsid w:val="00BA7F8E"/>
    <w:rsid w:val="00BB011A"/>
    <w:rsid w:val="00BB4D1D"/>
    <w:rsid w:val="00BB5D67"/>
    <w:rsid w:val="00BB5F19"/>
    <w:rsid w:val="00BB694A"/>
    <w:rsid w:val="00BB6F9F"/>
    <w:rsid w:val="00BB7DB9"/>
    <w:rsid w:val="00BC0DF5"/>
    <w:rsid w:val="00BC30D5"/>
    <w:rsid w:val="00BC4F60"/>
    <w:rsid w:val="00BC56F2"/>
    <w:rsid w:val="00BD2AF4"/>
    <w:rsid w:val="00BD2E63"/>
    <w:rsid w:val="00BD2EE1"/>
    <w:rsid w:val="00BD7AB5"/>
    <w:rsid w:val="00BE2059"/>
    <w:rsid w:val="00BE26A3"/>
    <w:rsid w:val="00BE2F18"/>
    <w:rsid w:val="00BE3905"/>
    <w:rsid w:val="00BE3AFE"/>
    <w:rsid w:val="00BE421F"/>
    <w:rsid w:val="00BF0B50"/>
    <w:rsid w:val="00BF1472"/>
    <w:rsid w:val="00BF3382"/>
    <w:rsid w:val="00BF4904"/>
    <w:rsid w:val="00BF7DEE"/>
    <w:rsid w:val="00C008B4"/>
    <w:rsid w:val="00C024FE"/>
    <w:rsid w:val="00C02CD2"/>
    <w:rsid w:val="00C02E93"/>
    <w:rsid w:val="00C06F5C"/>
    <w:rsid w:val="00C10337"/>
    <w:rsid w:val="00C119F6"/>
    <w:rsid w:val="00C11CE7"/>
    <w:rsid w:val="00C12090"/>
    <w:rsid w:val="00C168D2"/>
    <w:rsid w:val="00C171F9"/>
    <w:rsid w:val="00C3439B"/>
    <w:rsid w:val="00C351A6"/>
    <w:rsid w:val="00C35258"/>
    <w:rsid w:val="00C35BEB"/>
    <w:rsid w:val="00C41CA1"/>
    <w:rsid w:val="00C42367"/>
    <w:rsid w:val="00C42D80"/>
    <w:rsid w:val="00C43595"/>
    <w:rsid w:val="00C43D9D"/>
    <w:rsid w:val="00C45782"/>
    <w:rsid w:val="00C5166C"/>
    <w:rsid w:val="00C52D34"/>
    <w:rsid w:val="00C57298"/>
    <w:rsid w:val="00C57E0C"/>
    <w:rsid w:val="00C60D2C"/>
    <w:rsid w:val="00C627DB"/>
    <w:rsid w:val="00C64E17"/>
    <w:rsid w:val="00C73E20"/>
    <w:rsid w:val="00C75A2A"/>
    <w:rsid w:val="00C7681D"/>
    <w:rsid w:val="00C77D4B"/>
    <w:rsid w:val="00C8335D"/>
    <w:rsid w:val="00C8467B"/>
    <w:rsid w:val="00C90A33"/>
    <w:rsid w:val="00C919EB"/>
    <w:rsid w:val="00C91ACE"/>
    <w:rsid w:val="00C91B0A"/>
    <w:rsid w:val="00C93359"/>
    <w:rsid w:val="00C93A69"/>
    <w:rsid w:val="00C957FC"/>
    <w:rsid w:val="00C979A2"/>
    <w:rsid w:val="00C97B82"/>
    <w:rsid w:val="00CA014B"/>
    <w:rsid w:val="00CA4347"/>
    <w:rsid w:val="00CA4BB5"/>
    <w:rsid w:val="00CA4BB8"/>
    <w:rsid w:val="00CA6A8A"/>
    <w:rsid w:val="00CA754C"/>
    <w:rsid w:val="00CA7579"/>
    <w:rsid w:val="00CA7A13"/>
    <w:rsid w:val="00CB183E"/>
    <w:rsid w:val="00CB2C10"/>
    <w:rsid w:val="00CB513E"/>
    <w:rsid w:val="00CB5AE1"/>
    <w:rsid w:val="00CB6E23"/>
    <w:rsid w:val="00CC0691"/>
    <w:rsid w:val="00CC0B67"/>
    <w:rsid w:val="00CC0C54"/>
    <w:rsid w:val="00CC1D4B"/>
    <w:rsid w:val="00CC486A"/>
    <w:rsid w:val="00CC6632"/>
    <w:rsid w:val="00CC6A62"/>
    <w:rsid w:val="00CC6EB0"/>
    <w:rsid w:val="00CC7913"/>
    <w:rsid w:val="00CD053F"/>
    <w:rsid w:val="00CD2F20"/>
    <w:rsid w:val="00CD3380"/>
    <w:rsid w:val="00CD51F8"/>
    <w:rsid w:val="00CE053E"/>
    <w:rsid w:val="00CE0CA4"/>
    <w:rsid w:val="00CE0DBF"/>
    <w:rsid w:val="00CE56B4"/>
    <w:rsid w:val="00CE58AB"/>
    <w:rsid w:val="00CE5926"/>
    <w:rsid w:val="00CE7975"/>
    <w:rsid w:val="00CF0585"/>
    <w:rsid w:val="00CF2017"/>
    <w:rsid w:val="00CF22B2"/>
    <w:rsid w:val="00CF4284"/>
    <w:rsid w:val="00CF42AC"/>
    <w:rsid w:val="00CF5299"/>
    <w:rsid w:val="00CF6E50"/>
    <w:rsid w:val="00D02749"/>
    <w:rsid w:val="00D047C4"/>
    <w:rsid w:val="00D052C0"/>
    <w:rsid w:val="00D072AF"/>
    <w:rsid w:val="00D12D1C"/>
    <w:rsid w:val="00D13E74"/>
    <w:rsid w:val="00D14D0D"/>
    <w:rsid w:val="00D166C2"/>
    <w:rsid w:val="00D17C24"/>
    <w:rsid w:val="00D213E1"/>
    <w:rsid w:val="00D21426"/>
    <w:rsid w:val="00D223E2"/>
    <w:rsid w:val="00D253A4"/>
    <w:rsid w:val="00D26EED"/>
    <w:rsid w:val="00D27316"/>
    <w:rsid w:val="00D31509"/>
    <w:rsid w:val="00D335E6"/>
    <w:rsid w:val="00D34197"/>
    <w:rsid w:val="00D3680E"/>
    <w:rsid w:val="00D40F42"/>
    <w:rsid w:val="00D429C4"/>
    <w:rsid w:val="00D46FBE"/>
    <w:rsid w:val="00D504B0"/>
    <w:rsid w:val="00D525E4"/>
    <w:rsid w:val="00D52C19"/>
    <w:rsid w:val="00D54A1A"/>
    <w:rsid w:val="00D55C6B"/>
    <w:rsid w:val="00D62460"/>
    <w:rsid w:val="00D62928"/>
    <w:rsid w:val="00D674FF"/>
    <w:rsid w:val="00D712A3"/>
    <w:rsid w:val="00D76ABC"/>
    <w:rsid w:val="00D80D2F"/>
    <w:rsid w:val="00D826D3"/>
    <w:rsid w:val="00D83AB1"/>
    <w:rsid w:val="00D848A4"/>
    <w:rsid w:val="00D84E54"/>
    <w:rsid w:val="00D871D4"/>
    <w:rsid w:val="00D87D49"/>
    <w:rsid w:val="00D87F52"/>
    <w:rsid w:val="00D914E1"/>
    <w:rsid w:val="00D916A3"/>
    <w:rsid w:val="00D9311E"/>
    <w:rsid w:val="00D93281"/>
    <w:rsid w:val="00D93559"/>
    <w:rsid w:val="00D935CA"/>
    <w:rsid w:val="00D946F3"/>
    <w:rsid w:val="00D95F39"/>
    <w:rsid w:val="00D96458"/>
    <w:rsid w:val="00D97802"/>
    <w:rsid w:val="00DA3153"/>
    <w:rsid w:val="00DA520D"/>
    <w:rsid w:val="00DA5F01"/>
    <w:rsid w:val="00DA7CDE"/>
    <w:rsid w:val="00DB2152"/>
    <w:rsid w:val="00DB4C33"/>
    <w:rsid w:val="00DB4DF5"/>
    <w:rsid w:val="00DB5ED3"/>
    <w:rsid w:val="00DB60BC"/>
    <w:rsid w:val="00DD087A"/>
    <w:rsid w:val="00DD4D73"/>
    <w:rsid w:val="00DD551A"/>
    <w:rsid w:val="00DD5C64"/>
    <w:rsid w:val="00DD620E"/>
    <w:rsid w:val="00DE2B7A"/>
    <w:rsid w:val="00DE6395"/>
    <w:rsid w:val="00DE7B27"/>
    <w:rsid w:val="00DE7C19"/>
    <w:rsid w:val="00DF1966"/>
    <w:rsid w:val="00DF44A8"/>
    <w:rsid w:val="00DF464C"/>
    <w:rsid w:val="00DF4F48"/>
    <w:rsid w:val="00DF7AA3"/>
    <w:rsid w:val="00E00141"/>
    <w:rsid w:val="00E03520"/>
    <w:rsid w:val="00E040EC"/>
    <w:rsid w:val="00E06A98"/>
    <w:rsid w:val="00E12AB6"/>
    <w:rsid w:val="00E12F00"/>
    <w:rsid w:val="00E16AF5"/>
    <w:rsid w:val="00E24E31"/>
    <w:rsid w:val="00E26136"/>
    <w:rsid w:val="00E266CC"/>
    <w:rsid w:val="00E33445"/>
    <w:rsid w:val="00E348DC"/>
    <w:rsid w:val="00E3497E"/>
    <w:rsid w:val="00E3617A"/>
    <w:rsid w:val="00E37370"/>
    <w:rsid w:val="00E3765D"/>
    <w:rsid w:val="00E37843"/>
    <w:rsid w:val="00E42CC4"/>
    <w:rsid w:val="00E51EE2"/>
    <w:rsid w:val="00E538B8"/>
    <w:rsid w:val="00E550A6"/>
    <w:rsid w:val="00E556CC"/>
    <w:rsid w:val="00E55AE7"/>
    <w:rsid w:val="00E57E69"/>
    <w:rsid w:val="00E601CF"/>
    <w:rsid w:val="00E64683"/>
    <w:rsid w:val="00E67417"/>
    <w:rsid w:val="00E67F4E"/>
    <w:rsid w:val="00E706AE"/>
    <w:rsid w:val="00E70D45"/>
    <w:rsid w:val="00E71277"/>
    <w:rsid w:val="00E71CBD"/>
    <w:rsid w:val="00E74059"/>
    <w:rsid w:val="00E76500"/>
    <w:rsid w:val="00E7773B"/>
    <w:rsid w:val="00E80921"/>
    <w:rsid w:val="00E8159E"/>
    <w:rsid w:val="00E83F2F"/>
    <w:rsid w:val="00E852C9"/>
    <w:rsid w:val="00E87622"/>
    <w:rsid w:val="00E93E84"/>
    <w:rsid w:val="00E94F20"/>
    <w:rsid w:val="00E95181"/>
    <w:rsid w:val="00E9577F"/>
    <w:rsid w:val="00E9681E"/>
    <w:rsid w:val="00EA0BCA"/>
    <w:rsid w:val="00EA1E78"/>
    <w:rsid w:val="00EA2194"/>
    <w:rsid w:val="00EA3CAA"/>
    <w:rsid w:val="00EA5651"/>
    <w:rsid w:val="00EA60C8"/>
    <w:rsid w:val="00EA6528"/>
    <w:rsid w:val="00EB0E77"/>
    <w:rsid w:val="00EB1A2F"/>
    <w:rsid w:val="00EB527B"/>
    <w:rsid w:val="00EB5625"/>
    <w:rsid w:val="00EB5668"/>
    <w:rsid w:val="00EC16C0"/>
    <w:rsid w:val="00EC42E9"/>
    <w:rsid w:val="00EC63E5"/>
    <w:rsid w:val="00EC6B8B"/>
    <w:rsid w:val="00ED1052"/>
    <w:rsid w:val="00ED66F2"/>
    <w:rsid w:val="00ED6D06"/>
    <w:rsid w:val="00ED6DFB"/>
    <w:rsid w:val="00EE199F"/>
    <w:rsid w:val="00EE216C"/>
    <w:rsid w:val="00EE334A"/>
    <w:rsid w:val="00EE3D52"/>
    <w:rsid w:val="00EE5E59"/>
    <w:rsid w:val="00EE68C0"/>
    <w:rsid w:val="00EE6AC2"/>
    <w:rsid w:val="00EE6B4A"/>
    <w:rsid w:val="00EE6D17"/>
    <w:rsid w:val="00EE6E74"/>
    <w:rsid w:val="00EF202C"/>
    <w:rsid w:val="00EF21D7"/>
    <w:rsid w:val="00EF23F0"/>
    <w:rsid w:val="00EF2717"/>
    <w:rsid w:val="00EF29A8"/>
    <w:rsid w:val="00EF2A0F"/>
    <w:rsid w:val="00EF2F66"/>
    <w:rsid w:val="00EF507D"/>
    <w:rsid w:val="00EF59D1"/>
    <w:rsid w:val="00EF7152"/>
    <w:rsid w:val="00EF71F6"/>
    <w:rsid w:val="00F0014A"/>
    <w:rsid w:val="00F004F1"/>
    <w:rsid w:val="00F009D5"/>
    <w:rsid w:val="00F01D94"/>
    <w:rsid w:val="00F02B12"/>
    <w:rsid w:val="00F04C40"/>
    <w:rsid w:val="00F05A37"/>
    <w:rsid w:val="00F05EFF"/>
    <w:rsid w:val="00F10C8F"/>
    <w:rsid w:val="00F1211C"/>
    <w:rsid w:val="00F14151"/>
    <w:rsid w:val="00F15CCC"/>
    <w:rsid w:val="00F15F75"/>
    <w:rsid w:val="00F16BA0"/>
    <w:rsid w:val="00F17D84"/>
    <w:rsid w:val="00F21743"/>
    <w:rsid w:val="00F325D3"/>
    <w:rsid w:val="00F3754D"/>
    <w:rsid w:val="00F40BA4"/>
    <w:rsid w:val="00F42AE8"/>
    <w:rsid w:val="00F43BE8"/>
    <w:rsid w:val="00F44BCC"/>
    <w:rsid w:val="00F45057"/>
    <w:rsid w:val="00F4606F"/>
    <w:rsid w:val="00F53891"/>
    <w:rsid w:val="00F54AAD"/>
    <w:rsid w:val="00F56A94"/>
    <w:rsid w:val="00F56F04"/>
    <w:rsid w:val="00F60A98"/>
    <w:rsid w:val="00F61469"/>
    <w:rsid w:val="00F62241"/>
    <w:rsid w:val="00F625BF"/>
    <w:rsid w:val="00F66748"/>
    <w:rsid w:val="00F6707E"/>
    <w:rsid w:val="00F67C48"/>
    <w:rsid w:val="00F67F66"/>
    <w:rsid w:val="00F67FE1"/>
    <w:rsid w:val="00F738FA"/>
    <w:rsid w:val="00F73A08"/>
    <w:rsid w:val="00F73AB0"/>
    <w:rsid w:val="00F75956"/>
    <w:rsid w:val="00F76145"/>
    <w:rsid w:val="00F772B6"/>
    <w:rsid w:val="00F82C94"/>
    <w:rsid w:val="00F849C9"/>
    <w:rsid w:val="00F871BB"/>
    <w:rsid w:val="00F907DC"/>
    <w:rsid w:val="00F9100D"/>
    <w:rsid w:val="00F91D84"/>
    <w:rsid w:val="00F9429D"/>
    <w:rsid w:val="00F943D9"/>
    <w:rsid w:val="00F94508"/>
    <w:rsid w:val="00F953D3"/>
    <w:rsid w:val="00F979FE"/>
    <w:rsid w:val="00FA41DA"/>
    <w:rsid w:val="00FA4AF5"/>
    <w:rsid w:val="00FA50AE"/>
    <w:rsid w:val="00FA511E"/>
    <w:rsid w:val="00FA5868"/>
    <w:rsid w:val="00FB3A00"/>
    <w:rsid w:val="00FB4294"/>
    <w:rsid w:val="00FB471C"/>
    <w:rsid w:val="00FB59C3"/>
    <w:rsid w:val="00FB6C35"/>
    <w:rsid w:val="00FB7EC0"/>
    <w:rsid w:val="00FC0B9F"/>
    <w:rsid w:val="00FC4033"/>
    <w:rsid w:val="00FC4D8D"/>
    <w:rsid w:val="00FC4E2D"/>
    <w:rsid w:val="00FC58B0"/>
    <w:rsid w:val="00FC6909"/>
    <w:rsid w:val="00FD0119"/>
    <w:rsid w:val="00FD0783"/>
    <w:rsid w:val="00FD1C2F"/>
    <w:rsid w:val="00FD30B4"/>
    <w:rsid w:val="00FD3267"/>
    <w:rsid w:val="00FD4FB8"/>
    <w:rsid w:val="00FD5249"/>
    <w:rsid w:val="00FD666F"/>
    <w:rsid w:val="00FD7651"/>
    <w:rsid w:val="00FF0843"/>
    <w:rsid w:val="00FF1242"/>
    <w:rsid w:val="00FF3DE4"/>
    <w:rsid w:val="00FF4ADD"/>
    <w:rsid w:val="00FF4D83"/>
    <w:rsid w:val="00FF5B7E"/>
    <w:rsid w:val="00FF74B2"/>
  </w:rsids>
  <m:mathPr>
    <m:mathFont m:val="Cambria Math"/>
    <m:brkBin m:val="before"/>
    <m:brkBinSub m:val="--"/>
    <m:smallFrac/>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ED7F9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s-ES_tradnl" w:eastAsia="es-E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annotation reference" w:uiPriority="0"/>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F4C7D"/>
    <w:rPr>
      <w:rFonts w:ascii="Times New Roman" w:eastAsia="Times New Roman" w:hAnsi="Times New Roman" w:cs="Times New Roman"/>
      <w:lang w:val="es-ES"/>
    </w:rPr>
  </w:style>
  <w:style w:type="paragraph" w:styleId="Heading1">
    <w:name w:val="heading 1"/>
    <w:basedOn w:val="Normal"/>
    <w:next w:val="Normal"/>
    <w:link w:val="Heading1Char"/>
    <w:uiPriority w:val="9"/>
    <w:qFormat/>
    <w:rsid w:val="006615FA"/>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3">
    <w:name w:val="heading 3"/>
    <w:basedOn w:val="Normal"/>
    <w:next w:val="Normal"/>
    <w:link w:val="Heading3Char"/>
    <w:uiPriority w:val="9"/>
    <w:semiHidden/>
    <w:unhideWhenUsed/>
    <w:qFormat/>
    <w:rsid w:val="00A27075"/>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qFormat/>
    <w:rsid w:val="008F4C7D"/>
    <w:rPr>
      <w:i/>
      <w:iCs/>
    </w:rPr>
  </w:style>
  <w:style w:type="character" w:customStyle="1" w:styleId="Heading1Char">
    <w:name w:val="Heading 1 Char"/>
    <w:basedOn w:val="DefaultParagraphFont"/>
    <w:link w:val="Heading1"/>
    <w:uiPriority w:val="9"/>
    <w:rsid w:val="006615FA"/>
    <w:rPr>
      <w:rFonts w:asciiTheme="majorHAnsi" w:eastAsiaTheme="majorEastAsia" w:hAnsiTheme="majorHAnsi" w:cstheme="majorBidi"/>
      <w:b/>
      <w:bCs/>
      <w:color w:val="345A8A" w:themeColor="accent1" w:themeShade="B5"/>
      <w:sz w:val="32"/>
      <w:szCs w:val="32"/>
      <w:lang w:val="es-ES"/>
    </w:rPr>
  </w:style>
  <w:style w:type="paragraph" w:styleId="BodyTextIndent">
    <w:name w:val="Body Text Indent"/>
    <w:basedOn w:val="Normal"/>
    <w:link w:val="BodyTextIndentChar"/>
    <w:rsid w:val="00D072AF"/>
    <w:pPr>
      <w:spacing w:after="120"/>
      <w:ind w:left="283"/>
    </w:pPr>
    <w:rPr>
      <w:lang w:val="en-US" w:eastAsia="en-US"/>
    </w:rPr>
  </w:style>
  <w:style w:type="character" w:customStyle="1" w:styleId="BodyTextIndentChar">
    <w:name w:val="Body Text Indent Char"/>
    <w:basedOn w:val="DefaultParagraphFont"/>
    <w:link w:val="BodyTextIndent"/>
    <w:rsid w:val="00D072AF"/>
    <w:rPr>
      <w:rFonts w:ascii="Times New Roman" w:eastAsia="Times New Roman" w:hAnsi="Times New Roman" w:cs="Times New Roman"/>
      <w:lang w:val="en-US" w:eastAsia="en-US"/>
    </w:rPr>
  </w:style>
  <w:style w:type="character" w:customStyle="1" w:styleId="apple-converted-space">
    <w:name w:val="apple-converted-space"/>
    <w:basedOn w:val="DefaultParagraphFont"/>
    <w:rsid w:val="005844A8"/>
  </w:style>
  <w:style w:type="paragraph" w:customStyle="1" w:styleId="Prrafodelista1">
    <w:name w:val="Párrafo de lista1"/>
    <w:basedOn w:val="Normal"/>
    <w:qFormat/>
    <w:rsid w:val="00665C09"/>
    <w:pPr>
      <w:spacing w:after="200" w:line="276" w:lineRule="auto"/>
      <w:ind w:left="720"/>
      <w:contextualSpacing/>
    </w:pPr>
    <w:rPr>
      <w:rFonts w:ascii="Calibri" w:eastAsia="Calibri" w:hAnsi="Calibri"/>
      <w:sz w:val="22"/>
      <w:szCs w:val="22"/>
      <w:lang w:eastAsia="en-US"/>
    </w:rPr>
  </w:style>
  <w:style w:type="character" w:styleId="Hyperlink">
    <w:name w:val="Hyperlink"/>
    <w:basedOn w:val="DefaultParagraphFont"/>
    <w:uiPriority w:val="99"/>
    <w:unhideWhenUsed/>
    <w:rsid w:val="00D253A4"/>
    <w:rPr>
      <w:color w:val="0000FF" w:themeColor="hyperlink"/>
      <w:u w:val="single"/>
    </w:rPr>
  </w:style>
  <w:style w:type="paragraph" w:customStyle="1" w:styleId="Default">
    <w:name w:val="Default"/>
    <w:rsid w:val="00D429C4"/>
    <w:pPr>
      <w:widowControl w:val="0"/>
      <w:autoSpaceDE w:val="0"/>
      <w:autoSpaceDN w:val="0"/>
      <w:adjustRightInd w:val="0"/>
    </w:pPr>
    <w:rPr>
      <w:rFonts w:ascii="Times New Roman" w:hAnsi="Times New Roman" w:cs="Times New Roman"/>
      <w:color w:val="000000"/>
      <w:lang w:val="es-ES"/>
    </w:rPr>
  </w:style>
  <w:style w:type="character" w:customStyle="1" w:styleId="Heading3Char">
    <w:name w:val="Heading 3 Char"/>
    <w:basedOn w:val="DefaultParagraphFont"/>
    <w:link w:val="Heading3"/>
    <w:uiPriority w:val="9"/>
    <w:semiHidden/>
    <w:rsid w:val="00A27075"/>
    <w:rPr>
      <w:rFonts w:asciiTheme="majorHAnsi" w:eastAsiaTheme="majorEastAsia" w:hAnsiTheme="majorHAnsi" w:cstheme="majorBidi"/>
      <w:b/>
      <w:bCs/>
      <w:color w:val="4F81BD" w:themeColor="accent1"/>
      <w:lang w:val="es-ES"/>
    </w:rPr>
  </w:style>
  <w:style w:type="character" w:styleId="CommentReference">
    <w:name w:val="annotation reference"/>
    <w:basedOn w:val="DefaultParagraphFont"/>
    <w:unhideWhenUsed/>
    <w:rsid w:val="002C7EB7"/>
    <w:rPr>
      <w:sz w:val="18"/>
      <w:szCs w:val="18"/>
    </w:rPr>
  </w:style>
  <w:style w:type="paragraph" w:styleId="CommentText">
    <w:name w:val="annotation text"/>
    <w:basedOn w:val="Normal"/>
    <w:link w:val="CommentTextChar"/>
    <w:uiPriority w:val="99"/>
    <w:semiHidden/>
    <w:unhideWhenUsed/>
    <w:rsid w:val="002C7EB7"/>
  </w:style>
  <w:style w:type="character" w:customStyle="1" w:styleId="CommentTextChar">
    <w:name w:val="Comment Text Char"/>
    <w:basedOn w:val="DefaultParagraphFont"/>
    <w:link w:val="CommentText"/>
    <w:uiPriority w:val="99"/>
    <w:semiHidden/>
    <w:rsid w:val="002C7EB7"/>
    <w:rPr>
      <w:rFonts w:ascii="Times New Roman" w:eastAsia="Times New Roman" w:hAnsi="Times New Roman" w:cs="Times New Roman"/>
      <w:lang w:val="es-ES"/>
    </w:rPr>
  </w:style>
  <w:style w:type="paragraph" w:styleId="CommentSubject">
    <w:name w:val="annotation subject"/>
    <w:basedOn w:val="CommentText"/>
    <w:next w:val="CommentText"/>
    <w:link w:val="CommentSubjectChar"/>
    <w:uiPriority w:val="99"/>
    <w:semiHidden/>
    <w:unhideWhenUsed/>
    <w:rsid w:val="002C7EB7"/>
    <w:rPr>
      <w:b/>
      <w:bCs/>
      <w:sz w:val="20"/>
      <w:szCs w:val="20"/>
    </w:rPr>
  </w:style>
  <w:style w:type="character" w:customStyle="1" w:styleId="CommentSubjectChar">
    <w:name w:val="Comment Subject Char"/>
    <w:basedOn w:val="CommentTextChar"/>
    <w:link w:val="CommentSubject"/>
    <w:uiPriority w:val="99"/>
    <w:semiHidden/>
    <w:rsid w:val="002C7EB7"/>
    <w:rPr>
      <w:rFonts w:ascii="Times New Roman" w:eastAsia="Times New Roman" w:hAnsi="Times New Roman" w:cs="Times New Roman"/>
      <w:b/>
      <w:bCs/>
      <w:sz w:val="20"/>
      <w:szCs w:val="20"/>
      <w:lang w:val="es-ES"/>
    </w:rPr>
  </w:style>
  <w:style w:type="paragraph" w:styleId="BalloonText">
    <w:name w:val="Balloon Text"/>
    <w:basedOn w:val="Normal"/>
    <w:link w:val="BalloonTextChar"/>
    <w:uiPriority w:val="99"/>
    <w:semiHidden/>
    <w:unhideWhenUsed/>
    <w:rsid w:val="002C7EB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C7EB7"/>
    <w:rPr>
      <w:rFonts w:ascii="Lucida Grande" w:eastAsia="Times New Roman" w:hAnsi="Lucida Grande" w:cs="Lucida Grande"/>
      <w:sz w:val="18"/>
      <w:szCs w:val="18"/>
      <w:lang w:val="es-ES"/>
    </w:rPr>
  </w:style>
  <w:style w:type="paragraph" w:styleId="Revision">
    <w:name w:val="Revision"/>
    <w:hidden/>
    <w:uiPriority w:val="99"/>
    <w:semiHidden/>
    <w:rsid w:val="00417D70"/>
    <w:rPr>
      <w:rFonts w:ascii="Times New Roman" w:eastAsia="Times New Roman" w:hAnsi="Times New Roman" w:cs="Times New Roman"/>
      <w:lang w:val="es-ES"/>
    </w:rPr>
  </w:style>
  <w:style w:type="paragraph" w:styleId="NormalWeb">
    <w:name w:val="Normal (Web)"/>
    <w:basedOn w:val="Normal"/>
    <w:uiPriority w:val="99"/>
    <w:semiHidden/>
    <w:unhideWhenUsed/>
    <w:rsid w:val="00A1097C"/>
    <w:pPr>
      <w:spacing w:before="100" w:beforeAutospacing="1" w:after="100" w:afterAutospacing="1"/>
    </w:pPr>
    <w:rPr>
      <w:rFonts w:ascii="Times" w:eastAsiaTheme="minorEastAsia" w:hAnsi="Times"/>
      <w:sz w:val="20"/>
      <w:szCs w:val="20"/>
      <w:lang w:val="es-ES_tradnl"/>
    </w:rPr>
  </w:style>
  <w:style w:type="paragraph" w:styleId="Footer">
    <w:name w:val="footer"/>
    <w:basedOn w:val="Normal"/>
    <w:link w:val="FooterChar"/>
    <w:uiPriority w:val="99"/>
    <w:unhideWhenUsed/>
    <w:rsid w:val="00472D56"/>
    <w:pPr>
      <w:tabs>
        <w:tab w:val="center" w:pos="4252"/>
        <w:tab w:val="right" w:pos="8504"/>
      </w:tabs>
    </w:pPr>
  </w:style>
  <w:style w:type="character" w:customStyle="1" w:styleId="FooterChar">
    <w:name w:val="Footer Char"/>
    <w:basedOn w:val="DefaultParagraphFont"/>
    <w:link w:val="Footer"/>
    <w:uiPriority w:val="99"/>
    <w:rsid w:val="00472D56"/>
    <w:rPr>
      <w:rFonts w:ascii="Times New Roman" w:eastAsia="Times New Roman" w:hAnsi="Times New Roman" w:cs="Times New Roman"/>
      <w:lang w:val="es-ES"/>
    </w:rPr>
  </w:style>
  <w:style w:type="character" w:styleId="PageNumber">
    <w:name w:val="page number"/>
    <w:basedOn w:val="DefaultParagraphFont"/>
    <w:uiPriority w:val="99"/>
    <w:semiHidden/>
    <w:unhideWhenUsed/>
    <w:rsid w:val="00472D56"/>
  </w:style>
  <w:style w:type="character" w:styleId="FollowedHyperlink">
    <w:name w:val="FollowedHyperlink"/>
    <w:basedOn w:val="DefaultParagraphFont"/>
    <w:uiPriority w:val="99"/>
    <w:semiHidden/>
    <w:unhideWhenUsed/>
    <w:rsid w:val="00BF0B50"/>
    <w:rPr>
      <w:color w:val="800080" w:themeColor="followedHyperlink"/>
      <w:u w:val="single"/>
    </w:rPr>
  </w:style>
  <w:style w:type="paragraph" w:styleId="Header">
    <w:name w:val="header"/>
    <w:basedOn w:val="Normal"/>
    <w:link w:val="HeaderChar"/>
    <w:unhideWhenUsed/>
    <w:rsid w:val="00B9341C"/>
    <w:pPr>
      <w:tabs>
        <w:tab w:val="center" w:pos="4153"/>
        <w:tab w:val="right" w:pos="8306"/>
      </w:tabs>
    </w:pPr>
  </w:style>
  <w:style w:type="character" w:customStyle="1" w:styleId="HeaderChar">
    <w:name w:val="Header Char"/>
    <w:basedOn w:val="DefaultParagraphFont"/>
    <w:link w:val="Header"/>
    <w:rsid w:val="00B9341C"/>
    <w:rPr>
      <w:rFonts w:ascii="Times New Roman" w:eastAsia="Times New Roman" w:hAnsi="Times New Roman" w:cs="Times New Roman"/>
      <w:lang w:val="es-ES"/>
    </w:rPr>
  </w:style>
  <w:style w:type="paragraph" w:customStyle="1" w:styleId="EndNoteBibliographyTitle">
    <w:name w:val="EndNote Bibliography Title"/>
    <w:basedOn w:val="Normal"/>
    <w:rsid w:val="006D12DB"/>
    <w:pPr>
      <w:jc w:val="center"/>
    </w:pPr>
  </w:style>
  <w:style w:type="paragraph" w:customStyle="1" w:styleId="EndNoteBibliography">
    <w:name w:val="EndNote Bibliography"/>
    <w:basedOn w:val="Normal"/>
    <w:rsid w:val="006D12DB"/>
  </w:style>
  <w:style w:type="paragraph" w:styleId="HTMLPreformatted">
    <w:name w:val="HTML Preformatted"/>
    <w:basedOn w:val="Normal"/>
    <w:link w:val="HTMLPreformattedChar"/>
    <w:uiPriority w:val="99"/>
    <w:semiHidden/>
    <w:unhideWhenUsed/>
    <w:rsid w:val="00551426"/>
    <w:rPr>
      <w:rFonts w:ascii="Courier" w:hAnsi="Courier"/>
      <w:sz w:val="20"/>
      <w:szCs w:val="20"/>
    </w:rPr>
  </w:style>
  <w:style w:type="character" w:customStyle="1" w:styleId="HTMLPreformattedChar">
    <w:name w:val="HTML Preformatted Char"/>
    <w:basedOn w:val="DefaultParagraphFont"/>
    <w:link w:val="HTMLPreformatted"/>
    <w:uiPriority w:val="99"/>
    <w:semiHidden/>
    <w:rsid w:val="00551426"/>
    <w:rPr>
      <w:rFonts w:ascii="Courier" w:eastAsia="Times New Roman" w:hAnsi="Courier" w:cs="Times New Roman"/>
      <w:sz w:val="20"/>
      <w:szCs w:val="20"/>
      <w:lang w:val="es-ES"/>
    </w:rPr>
  </w:style>
  <w:style w:type="paragraph" w:customStyle="1" w:styleId="Legend">
    <w:name w:val="Legend"/>
    <w:basedOn w:val="Normal"/>
    <w:rsid w:val="000E0946"/>
    <w:pPr>
      <w:keepNext/>
      <w:spacing w:before="240"/>
      <w:outlineLvl w:val="0"/>
    </w:pPr>
    <w:rPr>
      <w:kern w:val="28"/>
      <w:lang w:val="en-US"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s-ES_tradnl" w:eastAsia="es-E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annotation reference" w:uiPriority="0"/>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F4C7D"/>
    <w:rPr>
      <w:rFonts w:ascii="Times New Roman" w:eastAsia="Times New Roman" w:hAnsi="Times New Roman" w:cs="Times New Roman"/>
      <w:lang w:val="es-ES"/>
    </w:rPr>
  </w:style>
  <w:style w:type="paragraph" w:styleId="Heading1">
    <w:name w:val="heading 1"/>
    <w:basedOn w:val="Normal"/>
    <w:next w:val="Normal"/>
    <w:link w:val="Heading1Char"/>
    <w:uiPriority w:val="9"/>
    <w:qFormat/>
    <w:rsid w:val="006615FA"/>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3">
    <w:name w:val="heading 3"/>
    <w:basedOn w:val="Normal"/>
    <w:next w:val="Normal"/>
    <w:link w:val="Heading3Char"/>
    <w:uiPriority w:val="9"/>
    <w:semiHidden/>
    <w:unhideWhenUsed/>
    <w:qFormat/>
    <w:rsid w:val="00A27075"/>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qFormat/>
    <w:rsid w:val="008F4C7D"/>
    <w:rPr>
      <w:i/>
      <w:iCs/>
    </w:rPr>
  </w:style>
  <w:style w:type="character" w:customStyle="1" w:styleId="Heading1Char">
    <w:name w:val="Heading 1 Char"/>
    <w:basedOn w:val="DefaultParagraphFont"/>
    <w:link w:val="Heading1"/>
    <w:uiPriority w:val="9"/>
    <w:rsid w:val="006615FA"/>
    <w:rPr>
      <w:rFonts w:asciiTheme="majorHAnsi" w:eastAsiaTheme="majorEastAsia" w:hAnsiTheme="majorHAnsi" w:cstheme="majorBidi"/>
      <w:b/>
      <w:bCs/>
      <w:color w:val="345A8A" w:themeColor="accent1" w:themeShade="B5"/>
      <w:sz w:val="32"/>
      <w:szCs w:val="32"/>
      <w:lang w:val="es-ES"/>
    </w:rPr>
  </w:style>
  <w:style w:type="paragraph" w:styleId="BodyTextIndent">
    <w:name w:val="Body Text Indent"/>
    <w:basedOn w:val="Normal"/>
    <w:link w:val="BodyTextIndentChar"/>
    <w:rsid w:val="00D072AF"/>
    <w:pPr>
      <w:spacing w:after="120"/>
      <w:ind w:left="283"/>
    </w:pPr>
    <w:rPr>
      <w:lang w:val="en-US" w:eastAsia="en-US"/>
    </w:rPr>
  </w:style>
  <w:style w:type="character" w:customStyle="1" w:styleId="BodyTextIndentChar">
    <w:name w:val="Body Text Indent Char"/>
    <w:basedOn w:val="DefaultParagraphFont"/>
    <w:link w:val="BodyTextIndent"/>
    <w:rsid w:val="00D072AF"/>
    <w:rPr>
      <w:rFonts w:ascii="Times New Roman" w:eastAsia="Times New Roman" w:hAnsi="Times New Roman" w:cs="Times New Roman"/>
      <w:lang w:val="en-US" w:eastAsia="en-US"/>
    </w:rPr>
  </w:style>
  <w:style w:type="character" w:customStyle="1" w:styleId="apple-converted-space">
    <w:name w:val="apple-converted-space"/>
    <w:basedOn w:val="DefaultParagraphFont"/>
    <w:rsid w:val="005844A8"/>
  </w:style>
  <w:style w:type="paragraph" w:customStyle="1" w:styleId="Prrafodelista1">
    <w:name w:val="Párrafo de lista1"/>
    <w:basedOn w:val="Normal"/>
    <w:qFormat/>
    <w:rsid w:val="00665C09"/>
    <w:pPr>
      <w:spacing w:after="200" w:line="276" w:lineRule="auto"/>
      <w:ind w:left="720"/>
      <w:contextualSpacing/>
    </w:pPr>
    <w:rPr>
      <w:rFonts w:ascii="Calibri" w:eastAsia="Calibri" w:hAnsi="Calibri"/>
      <w:sz w:val="22"/>
      <w:szCs w:val="22"/>
      <w:lang w:eastAsia="en-US"/>
    </w:rPr>
  </w:style>
  <w:style w:type="character" w:styleId="Hyperlink">
    <w:name w:val="Hyperlink"/>
    <w:basedOn w:val="DefaultParagraphFont"/>
    <w:uiPriority w:val="99"/>
    <w:unhideWhenUsed/>
    <w:rsid w:val="00D253A4"/>
    <w:rPr>
      <w:color w:val="0000FF" w:themeColor="hyperlink"/>
      <w:u w:val="single"/>
    </w:rPr>
  </w:style>
  <w:style w:type="paragraph" w:customStyle="1" w:styleId="Default">
    <w:name w:val="Default"/>
    <w:rsid w:val="00D429C4"/>
    <w:pPr>
      <w:widowControl w:val="0"/>
      <w:autoSpaceDE w:val="0"/>
      <w:autoSpaceDN w:val="0"/>
      <w:adjustRightInd w:val="0"/>
    </w:pPr>
    <w:rPr>
      <w:rFonts w:ascii="Times New Roman" w:hAnsi="Times New Roman" w:cs="Times New Roman"/>
      <w:color w:val="000000"/>
      <w:lang w:val="es-ES"/>
    </w:rPr>
  </w:style>
  <w:style w:type="character" w:customStyle="1" w:styleId="Heading3Char">
    <w:name w:val="Heading 3 Char"/>
    <w:basedOn w:val="DefaultParagraphFont"/>
    <w:link w:val="Heading3"/>
    <w:uiPriority w:val="9"/>
    <w:semiHidden/>
    <w:rsid w:val="00A27075"/>
    <w:rPr>
      <w:rFonts w:asciiTheme="majorHAnsi" w:eastAsiaTheme="majorEastAsia" w:hAnsiTheme="majorHAnsi" w:cstheme="majorBidi"/>
      <w:b/>
      <w:bCs/>
      <w:color w:val="4F81BD" w:themeColor="accent1"/>
      <w:lang w:val="es-ES"/>
    </w:rPr>
  </w:style>
  <w:style w:type="character" w:styleId="CommentReference">
    <w:name w:val="annotation reference"/>
    <w:basedOn w:val="DefaultParagraphFont"/>
    <w:unhideWhenUsed/>
    <w:rsid w:val="002C7EB7"/>
    <w:rPr>
      <w:sz w:val="18"/>
      <w:szCs w:val="18"/>
    </w:rPr>
  </w:style>
  <w:style w:type="paragraph" w:styleId="CommentText">
    <w:name w:val="annotation text"/>
    <w:basedOn w:val="Normal"/>
    <w:link w:val="CommentTextChar"/>
    <w:uiPriority w:val="99"/>
    <w:semiHidden/>
    <w:unhideWhenUsed/>
    <w:rsid w:val="002C7EB7"/>
  </w:style>
  <w:style w:type="character" w:customStyle="1" w:styleId="CommentTextChar">
    <w:name w:val="Comment Text Char"/>
    <w:basedOn w:val="DefaultParagraphFont"/>
    <w:link w:val="CommentText"/>
    <w:uiPriority w:val="99"/>
    <w:semiHidden/>
    <w:rsid w:val="002C7EB7"/>
    <w:rPr>
      <w:rFonts w:ascii="Times New Roman" w:eastAsia="Times New Roman" w:hAnsi="Times New Roman" w:cs="Times New Roman"/>
      <w:lang w:val="es-ES"/>
    </w:rPr>
  </w:style>
  <w:style w:type="paragraph" w:styleId="CommentSubject">
    <w:name w:val="annotation subject"/>
    <w:basedOn w:val="CommentText"/>
    <w:next w:val="CommentText"/>
    <w:link w:val="CommentSubjectChar"/>
    <w:uiPriority w:val="99"/>
    <w:semiHidden/>
    <w:unhideWhenUsed/>
    <w:rsid w:val="002C7EB7"/>
    <w:rPr>
      <w:b/>
      <w:bCs/>
      <w:sz w:val="20"/>
      <w:szCs w:val="20"/>
    </w:rPr>
  </w:style>
  <w:style w:type="character" w:customStyle="1" w:styleId="CommentSubjectChar">
    <w:name w:val="Comment Subject Char"/>
    <w:basedOn w:val="CommentTextChar"/>
    <w:link w:val="CommentSubject"/>
    <w:uiPriority w:val="99"/>
    <w:semiHidden/>
    <w:rsid w:val="002C7EB7"/>
    <w:rPr>
      <w:rFonts w:ascii="Times New Roman" w:eastAsia="Times New Roman" w:hAnsi="Times New Roman" w:cs="Times New Roman"/>
      <w:b/>
      <w:bCs/>
      <w:sz w:val="20"/>
      <w:szCs w:val="20"/>
      <w:lang w:val="es-ES"/>
    </w:rPr>
  </w:style>
  <w:style w:type="paragraph" w:styleId="BalloonText">
    <w:name w:val="Balloon Text"/>
    <w:basedOn w:val="Normal"/>
    <w:link w:val="BalloonTextChar"/>
    <w:uiPriority w:val="99"/>
    <w:semiHidden/>
    <w:unhideWhenUsed/>
    <w:rsid w:val="002C7EB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C7EB7"/>
    <w:rPr>
      <w:rFonts w:ascii="Lucida Grande" w:eastAsia="Times New Roman" w:hAnsi="Lucida Grande" w:cs="Lucida Grande"/>
      <w:sz w:val="18"/>
      <w:szCs w:val="18"/>
      <w:lang w:val="es-ES"/>
    </w:rPr>
  </w:style>
  <w:style w:type="paragraph" w:styleId="Revision">
    <w:name w:val="Revision"/>
    <w:hidden/>
    <w:uiPriority w:val="99"/>
    <w:semiHidden/>
    <w:rsid w:val="00417D70"/>
    <w:rPr>
      <w:rFonts w:ascii="Times New Roman" w:eastAsia="Times New Roman" w:hAnsi="Times New Roman" w:cs="Times New Roman"/>
      <w:lang w:val="es-ES"/>
    </w:rPr>
  </w:style>
  <w:style w:type="paragraph" w:styleId="NormalWeb">
    <w:name w:val="Normal (Web)"/>
    <w:basedOn w:val="Normal"/>
    <w:uiPriority w:val="99"/>
    <w:semiHidden/>
    <w:unhideWhenUsed/>
    <w:rsid w:val="00A1097C"/>
    <w:pPr>
      <w:spacing w:before="100" w:beforeAutospacing="1" w:after="100" w:afterAutospacing="1"/>
    </w:pPr>
    <w:rPr>
      <w:rFonts w:ascii="Times" w:eastAsiaTheme="minorEastAsia" w:hAnsi="Times"/>
      <w:sz w:val="20"/>
      <w:szCs w:val="20"/>
      <w:lang w:val="es-ES_tradnl"/>
    </w:rPr>
  </w:style>
  <w:style w:type="paragraph" w:styleId="Footer">
    <w:name w:val="footer"/>
    <w:basedOn w:val="Normal"/>
    <w:link w:val="FooterChar"/>
    <w:uiPriority w:val="99"/>
    <w:unhideWhenUsed/>
    <w:rsid w:val="00472D56"/>
    <w:pPr>
      <w:tabs>
        <w:tab w:val="center" w:pos="4252"/>
        <w:tab w:val="right" w:pos="8504"/>
      </w:tabs>
    </w:pPr>
  </w:style>
  <w:style w:type="character" w:customStyle="1" w:styleId="FooterChar">
    <w:name w:val="Footer Char"/>
    <w:basedOn w:val="DefaultParagraphFont"/>
    <w:link w:val="Footer"/>
    <w:uiPriority w:val="99"/>
    <w:rsid w:val="00472D56"/>
    <w:rPr>
      <w:rFonts w:ascii="Times New Roman" w:eastAsia="Times New Roman" w:hAnsi="Times New Roman" w:cs="Times New Roman"/>
      <w:lang w:val="es-ES"/>
    </w:rPr>
  </w:style>
  <w:style w:type="character" w:styleId="PageNumber">
    <w:name w:val="page number"/>
    <w:basedOn w:val="DefaultParagraphFont"/>
    <w:uiPriority w:val="99"/>
    <w:semiHidden/>
    <w:unhideWhenUsed/>
    <w:rsid w:val="00472D56"/>
  </w:style>
  <w:style w:type="character" w:styleId="FollowedHyperlink">
    <w:name w:val="FollowedHyperlink"/>
    <w:basedOn w:val="DefaultParagraphFont"/>
    <w:uiPriority w:val="99"/>
    <w:semiHidden/>
    <w:unhideWhenUsed/>
    <w:rsid w:val="00BF0B50"/>
    <w:rPr>
      <w:color w:val="800080" w:themeColor="followedHyperlink"/>
      <w:u w:val="single"/>
    </w:rPr>
  </w:style>
  <w:style w:type="paragraph" w:styleId="Header">
    <w:name w:val="header"/>
    <w:basedOn w:val="Normal"/>
    <w:link w:val="HeaderChar"/>
    <w:unhideWhenUsed/>
    <w:rsid w:val="00B9341C"/>
    <w:pPr>
      <w:tabs>
        <w:tab w:val="center" w:pos="4153"/>
        <w:tab w:val="right" w:pos="8306"/>
      </w:tabs>
    </w:pPr>
  </w:style>
  <w:style w:type="character" w:customStyle="1" w:styleId="HeaderChar">
    <w:name w:val="Header Char"/>
    <w:basedOn w:val="DefaultParagraphFont"/>
    <w:link w:val="Header"/>
    <w:rsid w:val="00B9341C"/>
    <w:rPr>
      <w:rFonts w:ascii="Times New Roman" w:eastAsia="Times New Roman" w:hAnsi="Times New Roman" w:cs="Times New Roman"/>
      <w:lang w:val="es-ES"/>
    </w:rPr>
  </w:style>
  <w:style w:type="paragraph" w:customStyle="1" w:styleId="EndNoteBibliographyTitle">
    <w:name w:val="EndNote Bibliography Title"/>
    <w:basedOn w:val="Normal"/>
    <w:rsid w:val="006D12DB"/>
    <w:pPr>
      <w:jc w:val="center"/>
    </w:pPr>
  </w:style>
  <w:style w:type="paragraph" w:customStyle="1" w:styleId="EndNoteBibliography">
    <w:name w:val="EndNote Bibliography"/>
    <w:basedOn w:val="Normal"/>
    <w:rsid w:val="006D12DB"/>
  </w:style>
  <w:style w:type="paragraph" w:styleId="HTMLPreformatted">
    <w:name w:val="HTML Preformatted"/>
    <w:basedOn w:val="Normal"/>
    <w:link w:val="HTMLPreformattedChar"/>
    <w:uiPriority w:val="99"/>
    <w:semiHidden/>
    <w:unhideWhenUsed/>
    <w:rsid w:val="00551426"/>
    <w:rPr>
      <w:rFonts w:ascii="Courier" w:hAnsi="Courier"/>
      <w:sz w:val="20"/>
      <w:szCs w:val="20"/>
    </w:rPr>
  </w:style>
  <w:style w:type="character" w:customStyle="1" w:styleId="HTMLPreformattedChar">
    <w:name w:val="HTML Preformatted Char"/>
    <w:basedOn w:val="DefaultParagraphFont"/>
    <w:link w:val="HTMLPreformatted"/>
    <w:uiPriority w:val="99"/>
    <w:semiHidden/>
    <w:rsid w:val="00551426"/>
    <w:rPr>
      <w:rFonts w:ascii="Courier" w:eastAsia="Times New Roman" w:hAnsi="Courier" w:cs="Times New Roman"/>
      <w:sz w:val="20"/>
      <w:szCs w:val="20"/>
      <w:lang w:val="es-ES"/>
    </w:rPr>
  </w:style>
  <w:style w:type="paragraph" w:customStyle="1" w:styleId="Legend">
    <w:name w:val="Legend"/>
    <w:basedOn w:val="Normal"/>
    <w:rsid w:val="000E0946"/>
    <w:pPr>
      <w:keepNext/>
      <w:spacing w:before="240"/>
      <w:outlineLvl w:val="0"/>
    </w:pPr>
    <w:rPr>
      <w:kern w:val="28"/>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263890">
      <w:bodyDiv w:val="1"/>
      <w:marLeft w:val="0"/>
      <w:marRight w:val="0"/>
      <w:marTop w:val="0"/>
      <w:marBottom w:val="0"/>
      <w:divBdr>
        <w:top w:val="none" w:sz="0" w:space="0" w:color="auto"/>
        <w:left w:val="none" w:sz="0" w:space="0" w:color="auto"/>
        <w:bottom w:val="none" w:sz="0" w:space="0" w:color="auto"/>
        <w:right w:val="none" w:sz="0" w:space="0" w:color="auto"/>
      </w:divBdr>
    </w:div>
    <w:div w:id="23292923">
      <w:bodyDiv w:val="1"/>
      <w:marLeft w:val="0"/>
      <w:marRight w:val="0"/>
      <w:marTop w:val="0"/>
      <w:marBottom w:val="0"/>
      <w:divBdr>
        <w:top w:val="none" w:sz="0" w:space="0" w:color="auto"/>
        <w:left w:val="none" w:sz="0" w:space="0" w:color="auto"/>
        <w:bottom w:val="none" w:sz="0" w:space="0" w:color="auto"/>
        <w:right w:val="none" w:sz="0" w:space="0" w:color="auto"/>
      </w:divBdr>
    </w:div>
    <w:div w:id="59645588">
      <w:bodyDiv w:val="1"/>
      <w:marLeft w:val="0"/>
      <w:marRight w:val="0"/>
      <w:marTop w:val="0"/>
      <w:marBottom w:val="0"/>
      <w:divBdr>
        <w:top w:val="none" w:sz="0" w:space="0" w:color="auto"/>
        <w:left w:val="none" w:sz="0" w:space="0" w:color="auto"/>
        <w:bottom w:val="none" w:sz="0" w:space="0" w:color="auto"/>
        <w:right w:val="none" w:sz="0" w:space="0" w:color="auto"/>
      </w:divBdr>
    </w:div>
    <w:div w:id="122846121">
      <w:bodyDiv w:val="1"/>
      <w:marLeft w:val="0"/>
      <w:marRight w:val="0"/>
      <w:marTop w:val="0"/>
      <w:marBottom w:val="0"/>
      <w:divBdr>
        <w:top w:val="none" w:sz="0" w:space="0" w:color="auto"/>
        <w:left w:val="none" w:sz="0" w:space="0" w:color="auto"/>
        <w:bottom w:val="none" w:sz="0" w:space="0" w:color="auto"/>
        <w:right w:val="none" w:sz="0" w:space="0" w:color="auto"/>
      </w:divBdr>
    </w:div>
    <w:div w:id="124474796">
      <w:bodyDiv w:val="1"/>
      <w:marLeft w:val="0"/>
      <w:marRight w:val="0"/>
      <w:marTop w:val="0"/>
      <w:marBottom w:val="0"/>
      <w:divBdr>
        <w:top w:val="none" w:sz="0" w:space="0" w:color="auto"/>
        <w:left w:val="none" w:sz="0" w:space="0" w:color="auto"/>
        <w:bottom w:val="none" w:sz="0" w:space="0" w:color="auto"/>
        <w:right w:val="none" w:sz="0" w:space="0" w:color="auto"/>
      </w:divBdr>
    </w:div>
    <w:div w:id="157043798">
      <w:bodyDiv w:val="1"/>
      <w:marLeft w:val="0"/>
      <w:marRight w:val="0"/>
      <w:marTop w:val="0"/>
      <w:marBottom w:val="0"/>
      <w:divBdr>
        <w:top w:val="none" w:sz="0" w:space="0" w:color="auto"/>
        <w:left w:val="none" w:sz="0" w:space="0" w:color="auto"/>
        <w:bottom w:val="none" w:sz="0" w:space="0" w:color="auto"/>
        <w:right w:val="none" w:sz="0" w:space="0" w:color="auto"/>
      </w:divBdr>
    </w:div>
    <w:div w:id="193885384">
      <w:bodyDiv w:val="1"/>
      <w:marLeft w:val="0"/>
      <w:marRight w:val="0"/>
      <w:marTop w:val="0"/>
      <w:marBottom w:val="0"/>
      <w:divBdr>
        <w:top w:val="none" w:sz="0" w:space="0" w:color="auto"/>
        <w:left w:val="none" w:sz="0" w:space="0" w:color="auto"/>
        <w:bottom w:val="none" w:sz="0" w:space="0" w:color="auto"/>
        <w:right w:val="none" w:sz="0" w:space="0" w:color="auto"/>
      </w:divBdr>
    </w:div>
    <w:div w:id="342710784">
      <w:bodyDiv w:val="1"/>
      <w:marLeft w:val="0"/>
      <w:marRight w:val="0"/>
      <w:marTop w:val="0"/>
      <w:marBottom w:val="0"/>
      <w:divBdr>
        <w:top w:val="none" w:sz="0" w:space="0" w:color="auto"/>
        <w:left w:val="none" w:sz="0" w:space="0" w:color="auto"/>
        <w:bottom w:val="none" w:sz="0" w:space="0" w:color="auto"/>
        <w:right w:val="none" w:sz="0" w:space="0" w:color="auto"/>
      </w:divBdr>
    </w:div>
    <w:div w:id="458493247">
      <w:bodyDiv w:val="1"/>
      <w:marLeft w:val="0"/>
      <w:marRight w:val="0"/>
      <w:marTop w:val="0"/>
      <w:marBottom w:val="0"/>
      <w:divBdr>
        <w:top w:val="none" w:sz="0" w:space="0" w:color="auto"/>
        <w:left w:val="none" w:sz="0" w:space="0" w:color="auto"/>
        <w:bottom w:val="none" w:sz="0" w:space="0" w:color="auto"/>
        <w:right w:val="none" w:sz="0" w:space="0" w:color="auto"/>
      </w:divBdr>
    </w:div>
    <w:div w:id="528495447">
      <w:bodyDiv w:val="1"/>
      <w:marLeft w:val="0"/>
      <w:marRight w:val="0"/>
      <w:marTop w:val="0"/>
      <w:marBottom w:val="0"/>
      <w:divBdr>
        <w:top w:val="none" w:sz="0" w:space="0" w:color="auto"/>
        <w:left w:val="none" w:sz="0" w:space="0" w:color="auto"/>
        <w:bottom w:val="none" w:sz="0" w:space="0" w:color="auto"/>
        <w:right w:val="none" w:sz="0" w:space="0" w:color="auto"/>
      </w:divBdr>
    </w:div>
    <w:div w:id="549611467">
      <w:bodyDiv w:val="1"/>
      <w:marLeft w:val="0"/>
      <w:marRight w:val="0"/>
      <w:marTop w:val="0"/>
      <w:marBottom w:val="0"/>
      <w:divBdr>
        <w:top w:val="none" w:sz="0" w:space="0" w:color="auto"/>
        <w:left w:val="none" w:sz="0" w:space="0" w:color="auto"/>
        <w:bottom w:val="none" w:sz="0" w:space="0" w:color="auto"/>
        <w:right w:val="none" w:sz="0" w:space="0" w:color="auto"/>
      </w:divBdr>
    </w:div>
    <w:div w:id="581842667">
      <w:bodyDiv w:val="1"/>
      <w:marLeft w:val="0"/>
      <w:marRight w:val="0"/>
      <w:marTop w:val="0"/>
      <w:marBottom w:val="0"/>
      <w:divBdr>
        <w:top w:val="none" w:sz="0" w:space="0" w:color="auto"/>
        <w:left w:val="none" w:sz="0" w:space="0" w:color="auto"/>
        <w:bottom w:val="none" w:sz="0" w:space="0" w:color="auto"/>
        <w:right w:val="none" w:sz="0" w:space="0" w:color="auto"/>
      </w:divBdr>
    </w:div>
    <w:div w:id="625159090">
      <w:bodyDiv w:val="1"/>
      <w:marLeft w:val="0"/>
      <w:marRight w:val="0"/>
      <w:marTop w:val="0"/>
      <w:marBottom w:val="0"/>
      <w:divBdr>
        <w:top w:val="none" w:sz="0" w:space="0" w:color="auto"/>
        <w:left w:val="none" w:sz="0" w:space="0" w:color="auto"/>
        <w:bottom w:val="none" w:sz="0" w:space="0" w:color="auto"/>
        <w:right w:val="none" w:sz="0" w:space="0" w:color="auto"/>
      </w:divBdr>
    </w:div>
    <w:div w:id="656886386">
      <w:bodyDiv w:val="1"/>
      <w:marLeft w:val="0"/>
      <w:marRight w:val="0"/>
      <w:marTop w:val="0"/>
      <w:marBottom w:val="0"/>
      <w:divBdr>
        <w:top w:val="none" w:sz="0" w:space="0" w:color="auto"/>
        <w:left w:val="none" w:sz="0" w:space="0" w:color="auto"/>
        <w:bottom w:val="none" w:sz="0" w:space="0" w:color="auto"/>
        <w:right w:val="none" w:sz="0" w:space="0" w:color="auto"/>
      </w:divBdr>
    </w:div>
    <w:div w:id="890503258">
      <w:bodyDiv w:val="1"/>
      <w:marLeft w:val="0"/>
      <w:marRight w:val="0"/>
      <w:marTop w:val="0"/>
      <w:marBottom w:val="0"/>
      <w:divBdr>
        <w:top w:val="none" w:sz="0" w:space="0" w:color="auto"/>
        <w:left w:val="none" w:sz="0" w:space="0" w:color="auto"/>
        <w:bottom w:val="none" w:sz="0" w:space="0" w:color="auto"/>
        <w:right w:val="none" w:sz="0" w:space="0" w:color="auto"/>
      </w:divBdr>
    </w:div>
    <w:div w:id="937446796">
      <w:bodyDiv w:val="1"/>
      <w:marLeft w:val="0"/>
      <w:marRight w:val="0"/>
      <w:marTop w:val="0"/>
      <w:marBottom w:val="0"/>
      <w:divBdr>
        <w:top w:val="none" w:sz="0" w:space="0" w:color="auto"/>
        <w:left w:val="none" w:sz="0" w:space="0" w:color="auto"/>
        <w:bottom w:val="none" w:sz="0" w:space="0" w:color="auto"/>
        <w:right w:val="none" w:sz="0" w:space="0" w:color="auto"/>
      </w:divBdr>
      <w:divsChild>
        <w:div w:id="57292265">
          <w:marLeft w:val="0"/>
          <w:marRight w:val="0"/>
          <w:marTop w:val="0"/>
          <w:marBottom w:val="0"/>
          <w:divBdr>
            <w:top w:val="none" w:sz="0" w:space="0" w:color="auto"/>
            <w:left w:val="none" w:sz="0" w:space="0" w:color="auto"/>
            <w:bottom w:val="none" w:sz="0" w:space="0" w:color="auto"/>
            <w:right w:val="none" w:sz="0" w:space="0" w:color="auto"/>
          </w:divBdr>
        </w:div>
        <w:div w:id="1016686732">
          <w:marLeft w:val="0"/>
          <w:marRight w:val="0"/>
          <w:marTop w:val="0"/>
          <w:marBottom w:val="120"/>
          <w:divBdr>
            <w:top w:val="none" w:sz="0" w:space="0" w:color="auto"/>
            <w:left w:val="none" w:sz="0" w:space="0" w:color="auto"/>
            <w:bottom w:val="none" w:sz="0" w:space="0" w:color="auto"/>
            <w:right w:val="none" w:sz="0" w:space="0" w:color="auto"/>
          </w:divBdr>
        </w:div>
        <w:div w:id="1601137986">
          <w:marLeft w:val="0"/>
          <w:marRight w:val="0"/>
          <w:marTop w:val="0"/>
          <w:marBottom w:val="120"/>
          <w:divBdr>
            <w:top w:val="none" w:sz="0" w:space="0" w:color="auto"/>
            <w:left w:val="none" w:sz="0" w:space="0" w:color="auto"/>
            <w:bottom w:val="none" w:sz="0" w:space="0" w:color="auto"/>
            <w:right w:val="none" w:sz="0" w:space="0" w:color="auto"/>
          </w:divBdr>
        </w:div>
      </w:divsChild>
    </w:div>
    <w:div w:id="971522009">
      <w:bodyDiv w:val="1"/>
      <w:marLeft w:val="0"/>
      <w:marRight w:val="0"/>
      <w:marTop w:val="0"/>
      <w:marBottom w:val="0"/>
      <w:divBdr>
        <w:top w:val="none" w:sz="0" w:space="0" w:color="auto"/>
        <w:left w:val="none" w:sz="0" w:space="0" w:color="auto"/>
        <w:bottom w:val="none" w:sz="0" w:space="0" w:color="auto"/>
        <w:right w:val="none" w:sz="0" w:space="0" w:color="auto"/>
      </w:divBdr>
    </w:div>
    <w:div w:id="995768773">
      <w:bodyDiv w:val="1"/>
      <w:marLeft w:val="0"/>
      <w:marRight w:val="0"/>
      <w:marTop w:val="0"/>
      <w:marBottom w:val="0"/>
      <w:divBdr>
        <w:top w:val="none" w:sz="0" w:space="0" w:color="auto"/>
        <w:left w:val="none" w:sz="0" w:space="0" w:color="auto"/>
        <w:bottom w:val="none" w:sz="0" w:space="0" w:color="auto"/>
        <w:right w:val="none" w:sz="0" w:space="0" w:color="auto"/>
      </w:divBdr>
    </w:div>
    <w:div w:id="1007102776">
      <w:bodyDiv w:val="1"/>
      <w:marLeft w:val="0"/>
      <w:marRight w:val="0"/>
      <w:marTop w:val="0"/>
      <w:marBottom w:val="0"/>
      <w:divBdr>
        <w:top w:val="none" w:sz="0" w:space="0" w:color="auto"/>
        <w:left w:val="none" w:sz="0" w:space="0" w:color="auto"/>
        <w:bottom w:val="none" w:sz="0" w:space="0" w:color="auto"/>
        <w:right w:val="none" w:sz="0" w:space="0" w:color="auto"/>
      </w:divBdr>
    </w:div>
    <w:div w:id="1051272834">
      <w:bodyDiv w:val="1"/>
      <w:marLeft w:val="0"/>
      <w:marRight w:val="0"/>
      <w:marTop w:val="0"/>
      <w:marBottom w:val="0"/>
      <w:divBdr>
        <w:top w:val="none" w:sz="0" w:space="0" w:color="auto"/>
        <w:left w:val="none" w:sz="0" w:space="0" w:color="auto"/>
        <w:bottom w:val="none" w:sz="0" w:space="0" w:color="auto"/>
        <w:right w:val="none" w:sz="0" w:space="0" w:color="auto"/>
      </w:divBdr>
    </w:div>
    <w:div w:id="1084650521">
      <w:bodyDiv w:val="1"/>
      <w:marLeft w:val="0"/>
      <w:marRight w:val="0"/>
      <w:marTop w:val="0"/>
      <w:marBottom w:val="0"/>
      <w:divBdr>
        <w:top w:val="none" w:sz="0" w:space="0" w:color="auto"/>
        <w:left w:val="none" w:sz="0" w:space="0" w:color="auto"/>
        <w:bottom w:val="none" w:sz="0" w:space="0" w:color="auto"/>
        <w:right w:val="none" w:sz="0" w:space="0" w:color="auto"/>
      </w:divBdr>
      <w:divsChild>
        <w:div w:id="208759364">
          <w:marLeft w:val="0"/>
          <w:marRight w:val="0"/>
          <w:marTop w:val="0"/>
          <w:marBottom w:val="120"/>
          <w:divBdr>
            <w:top w:val="none" w:sz="0" w:space="0" w:color="auto"/>
            <w:left w:val="none" w:sz="0" w:space="0" w:color="auto"/>
            <w:bottom w:val="none" w:sz="0" w:space="0" w:color="auto"/>
            <w:right w:val="none" w:sz="0" w:space="0" w:color="auto"/>
          </w:divBdr>
        </w:div>
        <w:div w:id="1722174604">
          <w:marLeft w:val="0"/>
          <w:marRight w:val="0"/>
          <w:marTop w:val="0"/>
          <w:marBottom w:val="120"/>
          <w:divBdr>
            <w:top w:val="none" w:sz="0" w:space="0" w:color="auto"/>
            <w:left w:val="none" w:sz="0" w:space="0" w:color="auto"/>
            <w:bottom w:val="none" w:sz="0" w:space="0" w:color="auto"/>
            <w:right w:val="none" w:sz="0" w:space="0" w:color="auto"/>
          </w:divBdr>
        </w:div>
      </w:divsChild>
    </w:div>
    <w:div w:id="1118260600">
      <w:bodyDiv w:val="1"/>
      <w:marLeft w:val="0"/>
      <w:marRight w:val="0"/>
      <w:marTop w:val="0"/>
      <w:marBottom w:val="0"/>
      <w:divBdr>
        <w:top w:val="none" w:sz="0" w:space="0" w:color="auto"/>
        <w:left w:val="none" w:sz="0" w:space="0" w:color="auto"/>
        <w:bottom w:val="none" w:sz="0" w:space="0" w:color="auto"/>
        <w:right w:val="none" w:sz="0" w:space="0" w:color="auto"/>
      </w:divBdr>
    </w:div>
    <w:div w:id="1179462742">
      <w:bodyDiv w:val="1"/>
      <w:marLeft w:val="0"/>
      <w:marRight w:val="0"/>
      <w:marTop w:val="0"/>
      <w:marBottom w:val="0"/>
      <w:divBdr>
        <w:top w:val="none" w:sz="0" w:space="0" w:color="auto"/>
        <w:left w:val="none" w:sz="0" w:space="0" w:color="auto"/>
        <w:bottom w:val="none" w:sz="0" w:space="0" w:color="auto"/>
        <w:right w:val="none" w:sz="0" w:space="0" w:color="auto"/>
      </w:divBdr>
      <w:divsChild>
        <w:div w:id="485706538">
          <w:marLeft w:val="0"/>
          <w:marRight w:val="0"/>
          <w:marTop w:val="0"/>
          <w:marBottom w:val="0"/>
          <w:divBdr>
            <w:top w:val="none" w:sz="0" w:space="0" w:color="auto"/>
            <w:left w:val="none" w:sz="0" w:space="0" w:color="auto"/>
            <w:bottom w:val="none" w:sz="0" w:space="0" w:color="auto"/>
            <w:right w:val="none" w:sz="0" w:space="0" w:color="auto"/>
          </w:divBdr>
        </w:div>
        <w:div w:id="633603948">
          <w:marLeft w:val="0"/>
          <w:marRight w:val="0"/>
          <w:marTop w:val="0"/>
          <w:marBottom w:val="120"/>
          <w:divBdr>
            <w:top w:val="none" w:sz="0" w:space="0" w:color="auto"/>
            <w:left w:val="none" w:sz="0" w:space="0" w:color="auto"/>
            <w:bottom w:val="none" w:sz="0" w:space="0" w:color="auto"/>
            <w:right w:val="none" w:sz="0" w:space="0" w:color="auto"/>
          </w:divBdr>
        </w:div>
        <w:div w:id="1047339362">
          <w:marLeft w:val="0"/>
          <w:marRight w:val="0"/>
          <w:marTop w:val="0"/>
          <w:marBottom w:val="120"/>
          <w:divBdr>
            <w:top w:val="none" w:sz="0" w:space="0" w:color="auto"/>
            <w:left w:val="none" w:sz="0" w:space="0" w:color="auto"/>
            <w:bottom w:val="none" w:sz="0" w:space="0" w:color="auto"/>
            <w:right w:val="none" w:sz="0" w:space="0" w:color="auto"/>
          </w:divBdr>
        </w:div>
      </w:divsChild>
    </w:div>
    <w:div w:id="1215001089">
      <w:bodyDiv w:val="1"/>
      <w:marLeft w:val="0"/>
      <w:marRight w:val="0"/>
      <w:marTop w:val="0"/>
      <w:marBottom w:val="0"/>
      <w:divBdr>
        <w:top w:val="none" w:sz="0" w:space="0" w:color="auto"/>
        <w:left w:val="none" w:sz="0" w:space="0" w:color="auto"/>
        <w:bottom w:val="none" w:sz="0" w:space="0" w:color="auto"/>
        <w:right w:val="none" w:sz="0" w:space="0" w:color="auto"/>
      </w:divBdr>
    </w:div>
    <w:div w:id="1230728835">
      <w:bodyDiv w:val="1"/>
      <w:marLeft w:val="0"/>
      <w:marRight w:val="0"/>
      <w:marTop w:val="0"/>
      <w:marBottom w:val="0"/>
      <w:divBdr>
        <w:top w:val="none" w:sz="0" w:space="0" w:color="auto"/>
        <w:left w:val="none" w:sz="0" w:space="0" w:color="auto"/>
        <w:bottom w:val="none" w:sz="0" w:space="0" w:color="auto"/>
        <w:right w:val="none" w:sz="0" w:space="0" w:color="auto"/>
      </w:divBdr>
    </w:div>
    <w:div w:id="1245459066">
      <w:bodyDiv w:val="1"/>
      <w:marLeft w:val="0"/>
      <w:marRight w:val="0"/>
      <w:marTop w:val="0"/>
      <w:marBottom w:val="0"/>
      <w:divBdr>
        <w:top w:val="none" w:sz="0" w:space="0" w:color="auto"/>
        <w:left w:val="none" w:sz="0" w:space="0" w:color="auto"/>
        <w:bottom w:val="none" w:sz="0" w:space="0" w:color="auto"/>
        <w:right w:val="none" w:sz="0" w:space="0" w:color="auto"/>
      </w:divBdr>
    </w:div>
    <w:div w:id="1252542199">
      <w:bodyDiv w:val="1"/>
      <w:marLeft w:val="0"/>
      <w:marRight w:val="0"/>
      <w:marTop w:val="0"/>
      <w:marBottom w:val="0"/>
      <w:divBdr>
        <w:top w:val="none" w:sz="0" w:space="0" w:color="auto"/>
        <w:left w:val="none" w:sz="0" w:space="0" w:color="auto"/>
        <w:bottom w:val="none" w:sz="0" w:space="0" w:color="auto"/>
        <w:right w:val="none" w:sz="0" w:space="0" w:color="auto"/>
      </w:divBdr>
    </w:div>
    <w:div w:id="1275793229">
      <w:bodyDiv w:val="1"/>
      <w:marLeft w:val="0"/>
      <w:marRight w:val="0"/>
      <w:marTop w:val="0"/>
      <w:marBottom w:val="0"/>
      <w:divBdr>
        <w:top w:val="none" w:sz="0" w:space="0" w:color="auto"/>
        <w:left w:val="none" w:sz="0" w:space="0" w:color="auto"/>
        <w:bottom w:val="none" w:sz="0" w:space="0" w:color="auto"/>
        <w:right w:val="none" w:sz="0" w:space="0" w:color="auto"/>
      </w:divBdr>
    </w:div>
    <w:div w:id="1294601223">
      <w:bodyDiv w:val="1"/>
      <w:marLeft w:val="0"/>
      <w:marRight w:val="0"/>
      <w:marTop w:val="0"/>
      <w:marBottom w:val="0"/>
      <w:divBdr>
        <w:top w:val="none" w:sz="0" w:space="0" w:color="auto"/>
        <w:left w:val="none" w:sz="0" w:space="0" w:color="auto"/>
        <w:bottom w:val="none" w:sz="0" w:space="0" w:color="auto"/>
        <w:right w:val="none" w:sz="0" w:space="0" w:color="auto"/>
      </w:divBdr>
    </w:div>
    <w:div w:id="1299456946">
      <w:bodyDiv w:val="1"/>
      <w:marLeft w:val="0"/>
      <w:marRight w:val="0"/>
      <w:marTop w:val="0"/>
      <w:marBottom w:val="0"/>
      <w:divBdr>
        <w:top w:val="none" w:sz="0" w:space="0" w:color="auto"/>
        <w:left w:val="none" w:sz="0" w:space="0" w:color="auto"/>
        <w:bottom w:val="none" w:sz="0" w:space="0" w:color="auto"/>
        <w:right w:val="none" w:sz="0" w:space="0" w:color="auto"/>
      </w:divBdr>
    </w:div>
    <w:div w:id="1310331187">
      <w:bodyDiv w:val="1"/>
      <w:marLeft w:val="0"/>
      <w:marRight w:val="0"/>
      <w:marTop w:val="0"/>
      <w:marBottom w:val="0"/>
      <w:divBdr>
        <w:top w:val="none" w:sz="0" w:space="0" w:color="auto"/>
        <w:left w:val="none" w:sz="0" w:space="0" w:color="auto"/>
        <w:bottom w:val="none" w:sz="0" w:space="0" w:color="auto"/>
        <w:right w:val="none" w:sz="0" w:space="0" w:color="auto"/>
      </w:divBdr>
    </w:div>
    <w:div w:id="1319386996">
      <w:bodyDiv w:val="1"/>
      <w:marLeft w:val="0"/>
      <w:marRight w:val="0"/>
      <w:marTop w:val="0"/>
      <w:marBottom w:val="0"/>
      <w:divBdr>
        <w:top w:val="none" w:sz="0" w:space="0" w:color="auto"/>
        <w:left w:val="none" w:sz="0" w:space="0" w:color="auto"/>
        <w:bottom w:val="none" w:sz="0" w:space="0" w:color="auto"/>
        <w:right w:val="none" w:sz="0" w:space="0" w:color="auto"/>
      </w:divBdr>
    </w:div>
    <w:div w:id="1327586668">
      <w:bodyDiv w:val="1"/>
      <w:marLeft w:val="0"/>
      <w:marRight w:val="0"/>
      <w:marTop w:val="0"/>
      <w:marBottom w:val="0"/>
      <w:divBdr>
        <w:top w:val="none" w:sz="0" w:space="0" w:color="auto"/>
        <w:left w:val="none" w:sz="0" w:space="0" w:color="auto"/>
        <w:bottom w:val="none" w:sz="0" w:space="0" w:color="auto"/>
        <w:right w:val="none" w:sz="0" w:space="0" w:color="auto"/>
      </w:divBdr>
      <w:divsChild>
        <w:div w:id="1183284782">
          <w:marLeft w:val="0"/>
          <w:marRight w:val="0"/>
          <w:marTop w:val="0"/>
          <w:marBottom w:val="120"/>
          <w:divBdr>
            <w:top w:val="none" w:sz="0" w:space="0" w:color="auto"/>
            <w:left w:val="none" w:sz="0" w:space="0" w:color="auto"/>
            <w:bottom w:val="none" w:sz="0" w:space="0" w:color="auto"/>
            <w:right w:val="none" w:sz="0" w:space="0" w:color="auto"/>
          </w:divBdr>
        </w:div>
        <w:div w:id="2069841993">
          <w:marLeft w:val="0"/>
          <w:marRight w:val="0"/>
          <w:marTop w:val="0"/>
          <w:marBottom w:val="120"/>
          <w:divBdr>
            <w:top w:val="none" w:sz="0" w:space="0" w:color="auto"/>
            <w:left w:val="none" w:sz="0" w:space="0" w:color="auto"/>
            <w:bottom w:val="none" w:sz="0" w:space="0" w:color="auto"/>
            <w:right w:val="none" w:sz="0" w:space="0" w:color="auto"/>
          </w:divBdr>
        </w:div>
      </w:divsChild>
    </w:div>
    <w:div w:id="1381592618">
      <w:bodyDiv w:val="1"/>
      <w:marLeft w:val="0"/>
      <w:marRight w:val="0"/>
      <w:marTop w:val="0"/>
      <w:marBottom w:val="0"/>
      <w:divBdr>
        <w:top w:val="none" w:sz="0" w:space="0" w:color="auto"/>
        <w:left w:val="none" w:sz="0" w:space="0" w:color="auto"/>
        <w:bottom w:val="none" w:sz="0" w:space="0" w:color="auto"/>
        <w:right w:val="none" w:sz="0" w:space="0" w:color="auto"/>
      </w:divBdr>
    </w:div>
    <w:div w:id="1418600577">
      <w:bodyDiv w:val="1"/>
      <w:marLeft w:val="0"/>
      <w:marRight w:val="0"/>
      <w:marTop w:val="0"/>
      <w:marBottom w:val="0"/>
      <w:divBdr>
        <w:top w:val="none" w:sz="0" w:space="0" w:color="auto"/>
        <w:left w:val="none" w:sz="0" w:space="0" w:color="auto"/>
        <w:bottom w:val="none" w:sz="0" w:space="0" w:color="auto"/>
        <w:right w:val="none" w:sz="0" w:space="0" w:color="auto"/>
      </w:divBdr>
    </w:div>
    <w:div w:id="1469282397">
      <w:bodyDiv w:val="1"/>
      <w:marLeft w:val="0"/>
      <w:marRight w:val="0"/>
      <w:marTop w:val="0"/>
      <w:marBottom w:val="0"/>
      <w:divBdr>
        <w:top w:val="none" w:sz="0" w:space="0" w:color="auto"/>
        <w:left w:val="none" w:sz="0" w:space="0" w:color="auto"/>
        <w:bottom w:val="none" w:sz="0" w:space="0" w:color="auto"/>
        <w:right w:val="none" w:sz="0" w:space="0" w:color="auto"/>
      </w:divBdr>
    </w:div>
    <w:div w:id="1483885143">
      <w:bodyDiv w:val="1"/>
      <w:marLeft w:val="0"/>
      <w:marRight w:val="0"/>
      <w:marTop w:val="0"/>
      <w:marBottom w:val="0"/>
      <w:divBdr>
        <w:top w:val="none" w:sz="0" w:space="0" w:color="auto"/>
        <w:left w:val="none" w:sz="0" w:space="0" w:color="auto"/>
        <w:bottom w:val="none" w:sz="0" w:space="0" w:color="auto"/>
        <w:right w:val="none" w:sz="0" w:space="0" w:color="auto"/>
      </w:divBdr>
    </w:div>
    <w:div w:id="1485509201">
      <w:bodyDiv w:val="1"/>
      <w:marLeft w:val="0"/>
      <w:marRight w:val="0"/>
      <w:marTop w:val="0"/>
      <w:marBottom w:val="0"/>
      <w:divBdr>
        <w:top w:val="none" w:sz="0" w:space="0" w:color="auto"/>
        <w:left w:val="none" w:sz="0" w:space="0" w:color="auto"/>
        <w:bottom w:val="none" w:sz="0" w:space="0" w:color="auto"/>
        <w:right w:val="none" w:sz="0" w:space="0" w:color="auto"/>
      </w:divBdr>
    </w:div>
    <w:div w:id="1486819946">
      <w:bodyDiv w:val="1"/>
      <w:marLeft w:val="0"/>
      <w:marRight w:val="0"/>
      <w:marTop w:val="0"/>
      <w:marBottom w:val="0"/>
      <w:divBdr>
        <w:top w:val="none" w:sz="0" w:space="0" w:color="auto"/>
        <w:left w:val="none" w:sz="0" w:space="0" w:color="auto"/>
        <w:bottom w:val="none" w:sz="0" w:space="0" w:color="auto"/>
        <w:right w:val="none" w:sz="0" w:space="0" w:color="auto"/>
      </w:divBdr>
    </w:div>
    <w:div w:id="1561551224">
      <w:bodyDiv w:val="1"/>
      <w:marLeft w:val="0"/>
      <w:marRight w:val="0"/>
      <w:marTop w:val="0"/>
      <w:marBottom w:val="0"/>
      <w:divBdr>
        <w:top w:val="none" w:sz="0" w:space="0" w:color="auto"/>
        <w:left w:val="none" w:sz="0" w:space="0" w:color="auto"/>
        <w:bottom w:val="none" w:sz="0" w:space="0" w:color="auto"/>
        <w:right w:val="none" w:sz="0" w:space="0" w:color="auto"/>
      </w:divBdr>
    </w:div>
    <w:div w:id="1784153597">
      <w:bodyDiv w:val="1"/>
      <w:marLeft w:val="0"/>
      <w:marRight w:val="0"/>
      <w:marTop w:val="0"/>
      <w:marBottom w:val="0"/>
      <w:divBdr>
        <w:top w:val="none" w:sz="0" w:space="0" w:color="auto"/>
        <w:left w:val="none" w:sz="0" w:space="0" w:color="auto"/>
        <w:bottom w:val="none" w:sz="0" w:space="0" w:color="auto"/>
        <w:right w:val="none" w:sz="0" w:space="0" w:color="auto"/>
      </w:divBdr>
    </w:div>
    <w:div w:id="1798330107">
      <w:bodyDiv w:val="1"/>
      <w:marLeft w:val="0"/>
      <w:marRight w:val="0"/>
      <w:marTop w:val="0"/>
      <w:marBottom w:val="0"/>
      <w:divBdr>
        <w:top w:val="none" w:sz="0" w:space="0" w:color="auto"/>
        <w:left w:val="none" w:sz="0" w:space="0" w:color="auto"/>
        <w:bottom w:val="none" w:sz="0" w:space="0" w:color="auto"/>
        <w:right w:val="none" w:sz="0" w:space="0" w:color="auto"/>
      </w:divBdr>
    </w:div>
    <w:div w:id="1846363785">
      <w:bodyDiv w:val="1"/>
      <w:marLeft w:val="0"/>
      <w:marRight w:val="0"/>
      <w:marTop w:val="0"/>
      <w:marBottom w:val="0"/>
      <w:divBdr>
        <w:top w:val="none" w:sz="0" w:space="0" w:color="auto"/>
        <w:left w:val="none" w:sz="0" w:space="0" w:color="auto"/>
        <w:bottom w:val="none" w:sz="0" w:space="0" w:color="auto"/>
        <w:right w:val="none" w:sz="0" w:space="0" w:color="auto"/>
      </w:divBdr>
    </w:div>
    <w:div w:id="1872188251">
      <w:bodyDiv w:val="1"/>
      <w:marLeft w:val="0"/>
      <w:marRight w:val="0"/>
      <w:marTop w:val="0"/>
      <w:marBottom w:val="0"/>
      <w:divBdr>
        <w:top w:val="none" w:sz="0" w:space="0" w:color="auto"/>
        <w:left w:val="none" w:sz="0" w:space="0" w:color="auto"/>
        <w:bottom w:val="none" w:sz="0" w:space="0" w:color="auto"/>
        <w:right w:val="none" w:sz="0" w:space="0" w:color="auto"/>
      </w:divBdr>
    </w:div>
    <w:div w:id="1873954361">
      <w:bodyDiv w:val="1"/>
      <w:marLeft w:val="0"/>
      <w:marRight w:val="0"/>
      <w:marTop w:val="0"/>
      <w:marBottom w:val="0"/>
      <w:divBdr>
        <w:top w:val="none" w:sz="0" w:space="0" w:color="auto"/>
        <w:left w:val="none" w:sz="0" w:space="0" w:color="auto"/>
        <w:bottom w:val="none" w:sz="0" w:space="0" w:color="auto"/>
        <w:right w:val="none" w:sz="0" w:space="0" w:color="auto"/>
      </w:divBdr>
    </w:div>
    <w:div w:id="1874882130">
      <w:bodyDiv w:val="1"/>
      <w:marLeft w:val="0"/>
      <w:marRight w:val="0"/>
      <w:marTop w:val="0"/>
      <w:marBottom w:val="0"/>
      <w:divBdr>
        <w:top w:val="none" w:sz="0" w:space="0" w:color="auto"/>
        <w:left w:val="none" w:sz="0" w:space="0" w:color="auto"/>
        <w:bottom w:val="none" w:sz="0" w:space="0" w:color="auto"/>
        <w:right w:val="none" w:sz="0" w:space="0" w:color="auto"/>
      </w:divBdr>
    </w:div>
    <w:div w:id="1884244784">
      <w:bodyDiv w:val="1"/>
      <w:marLeft w:val="0"/>
      <w:marRight w:val="0"/>
      <w:marTop w:val="0"/>
      <w:marBottom w:val="0"/>
      <w:divBdr>
        <w:top w:val="none" w:sz="0" w:space="0" w:color="auto"/>
        <w:left w:val="none" w:sz="0" w:space="0" w:color="auto"/>
        <w:bottom w:val="none" w:sz="0" w:space="0" w:color="auto"/>
        <w:right w:val="none" w:sz="0" w:space="0" w:color="auto"/>
      </w:divBdr>
    </w:div>
    <w:div w:id="1892034463">
      <w:bodyDiv w:val="1"/>
      <w:marLeft w:val="0"/>
      <w:marRight w:val="0"/>
      <w:marTop w:val="0"/>
      <w:marBottom w:val="0"/>
      <w:divBdr>
        <w:top w:val="none" w:sz="0" w:space="0" w:color="auto"/>
        <w:left w:val="none" w:sz="0" w:space="0" w:color="auto"/>
        <w:bottom w:val="none" w:sz="0" w:space="0" w:color="auto"/>
        <w:right w:val="none" w:sz="0" w:space="0" w:color="auto"/>
      </w:divBdr>
    </w:div>
    <w:div w:id="1894920845">
      <w:bodyDiv w:val="1"/>
      <w:marLeft w:val="0"/>
      <w:marRight w:val="0"/>
      <w:marTop w:val="0"/>
      <w:marBottom w:val="0"/>
      <w:divBdr>
        <w:top w:val="none" w:sz="0" w:space="0" w:color="auto"/>
        <w:left w:val="none" w:sz="0" w:space="0" w:color="auto"/>
        <w:bottom w:val="none" w:sz="0" w:space="0" w:color="auto"/>
        <w:right w:val="none" w:sz="0" w:space="0" w:color="auto"/>
      </w:divBdr>
    </w:div>
    <w:div w:id="2003658314">
      <w:bodyDiv w:val="1"/>
      <w:marLeft w:val="0"/>
      <w:marRight w:val="0"/>
      <w:marTop w:val="0"/>
      <w:marBottom w:val="0"/>
      <w:divBdr>
        <w:top w:val="none" w:sz="0" w:space="0" w:color="auto"/>
        <w:left w:val="none" w:sz="0" w:space="0" w:color="auto"/>
        <w:bottom w:val="none" w:sz="0" w:space="0" w:color="auto"/>
        <w:right w:val="none" w:sz="0" w:space="0" w:color="auto"/>
      </w:divBdr>
    </w:div>
    <w:div w:id="2087216511">
      <w:bodyDiv w:val="1"/>
      <w:marLeft w:val="0"/>
      <w:marRight w:val="0"/>
      <w:marTop w:val="0"/>
      <w:marBottom w:val="0"/>
      <w:divBdr>
        <w:top w:val="none" w:sz="0" w:space="0" w:color="auto"/>
        <w:left w:val="none" w:sz="0" w:space="0" w:color="auto"/>
        <w:bottom w:val="none" w:sz="0" w:space="0" w:color="auto"/>
        <w:right w:val="none" w:sz="0" w:space="0" w:color="auto"/>
      </w:divBdr>
    </w:div>
    <w:div w:id="2097631966">
      <w:bodyDiv w:val="1"/>
      <w:marLeft w:val="0"/>
      <w:marRight w:val="0"/>
      <w:marTop w:val="0"/>
      <w:marBottom w:val="0"/>
      <w:divBdr>
        <w:top w:val="none" w:sz="0" w:space="0" w:color="auto"/>
        <w:left w:val="none" w:sz="0" w:space="0" w:color="auto"/>
        <w:bottom w:val="none" w:sz="0" w:space="0" w:color="auto"/>
        <w:right w:val="none" w:sz="0" w:space="0" w:color="auto"/>
      </w:divBdr>
    </w:div>
    <w:div w:id="211539241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www.encodeproject.org/experiments/ENCSR490SQH/" TargetMode="External"/><Relationship Id="rId12" Type="http://schemas.openxmlformats.org/officeDocument/2006/relationships/hyperlink" Target="https://www.encodeproject.org/experiments/ENCSR000CTZ/" TargetMode="External"/><Relationship Id="rId13" Type="http://schemas.openxmlformats.org/officeDocument/2006/relationships/hyperlink" Target="http://www.ncbi.nlm.nih.gov/geo/query/acc.cgi?acc=GSE78635" TargetMode="External"/><Relationship Id="rId14" Type="http://schemas.openxmlformats.org/officeDocument/2006/relationships/hyperlink" Target="http://bowtie-bio.sourceforge.net/" TargetMode="External"/><Relationship Id="rId15" Type="http://schemas.openxmlformats.org/officeDocument/2006/relationships/footer" Target="footer1.xml"/><Relationship Id="rId16" Type="http://schemas.openxmlformats.org/officeDocument/2006/relationships/footer" Target="footer2.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s://www.encodeproject.org/experiments/ENCSR000CUH/" TargetMode="External"/><Relationship Id="rId10" Type="http://schemas.openxmlformats.org/officeDocument/2006/relationships/hyperlink" Target="https://www.encodeproject.org/experiments/ENCSR000CUA/"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641CE00-11E1-B94F-9DC1-9E6329D62C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23</Pages>
  <Words>12635</Words>
  <Characters>72023</Characters>
  <Application>Microsoft Macintosh Word</Application>
  <DocSecurity>0</DocSecurity>
  <Lines>600</Lines>
  <Paragraphs>168</Paragraphs>
  <ScaleCrop>false</ScaleCrop>
  <HeadingPairs>
    <vt:vector size="2" baseType="variant">
      <vt:variant>
        <vt:lpstr>Título</vt:lpstr>
      </vt:variant>
      <vt:variant>
        <vt:i4>1</vt:i4>
      </vt:variant>
    </vt:vector>
  </HeadingPairs>
  <TitlesOfParts>
    <vt:vector size="1" baseType="lpstr">
      <vt:lpstr/>
    </vt:vector>
  </TitlesOfParts>
  <Company>HP</Company>
  <LinksUpToDate>false</LinksUpToDate>
  <CharactersWithSpaces>844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CBOOKAIR</dc:creator>
  <cp:lastModifiedBy>cholete User</cp:lastModifiedBy>
  <cp:revision>89</cp:revision>
  <cp:lastPrinted>2015-03-24T15:53:00Z</cp:lastPrinted>
  <dcterms:created xsi:type="dcterms:W3CDTF">2016-09-27T15:07:00Z</dcterms:created>
  <dcterms:modified xsi:type="dcterms:W3CDTF">2016-12-01T13:22:00Z</dcterms:modified>
</cp:coreProperties>
</file>